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BF5F08" w14:textId="77777777" w:rsidR="00BE4671" w:rsidRDefault="00205AE4" w:rsidP="00D173D2">
      <w:pPr>
        <w:jc w:val="center"/>
        <w:rPr>
          <w:rFonts w:ascii="Times New Roman" w:hAnsi="Times New Roman" w:cs="Times New Roman"/>
          <w:b/>
          <w:sz w:val="32"/>
          <w:szCs w:val="32"/>
          <w:lang w:val="en-GB"/>
        </w:rPr>
      </w:pPr>
      <w:r w:rsidRPr="0042644B">
        <w:rPr>
          <w:rFonts w:ascii="Times New Roman" w:hAnsi="Times New Roman" w:cs="Times New Roman"/>
          <w:b/>
          <w:sz w:val="32"/>
          <w:szCs w:val="32"/>
          <w:lang w:val="en-GB"/>
        </w:rPr>
        <w:t>Supplementary Information</w:t>
      </w:r>
    </w:p>
    <w:p w14:paraId="48AD737F" w14:textId="77777777" w:rsidR="008222EA" w:rsidRPr="0042644B" w:rsidRDefault="008222EA" w:rsidP="00D173D2">
      <w:pPr>
        <w:jc w:val="center"/>
        <w:rPr>
          <w:rFonts w:ascii="Times New Roman" w:hAnsi="Times New Roman" w:cs="Times New Roman"/>
          <w:b/>
          <w:sz w:val="32"/>
          <w:szCs w:val="32"/>
          <w:lang w:val="en-GB"/>
        </w:rPr>
      </w:pPr>
    </w:p>
    <w:p w14:paraId="4134B4D1" w14:textId="77777777" w:rsidR="00205AE4" w:rsidRPr="001D22E6" w:rsidRDefault="00205AE4" w:rsidP="00205AE4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1D22E6">
        <w:rPr>
          <w:rFonts w:ascii="Times New Roman" w:hAnsi="Times New Roman" w:cs="Times New Roman"/>
          <w:b/>
          <w:sz w:val="32"/>
          <w:szCs w:val="32"/>
        </w:rPr>
        <w:t xml:space="preserve">In vitro formation of Neutrophil Extracellular Traps (NETs) is inhibited by the presence of serum and serum albumin </w:t>
      </w:r>
    </w:p>
    <w:p w14:paraId="1E098786" w14:textId="210DCEAC" w:rsidR="00205AE4" w:rsidRPr="00242E34" w:rsidRDefault="00205AE4" w:rsidP="00205AE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42E34">
        <w:rPr>
          <w:rFonts w:ascii="Times New Roman" w:hAnsi="Times New Roman" w:cs="Times New Roman"/>
          <w:sz w:val="24"/>
          <w:szCs w:val="24"/>
        </w:rPr>
        <w:t>E. Neubert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A2D57" w:rsidRPr="00242E3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42E34">
        <w:rPr>
          <w:rFonts w:ascii="Times New Roman" w:hAnsi="Times New Roman" w:cs="Times New Roman"/>
          <w:sz w:val="24"/>
          <w:szCs w:val="24"/>
        </w:rPr>
        <w:t>, S. Senger-Sander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A2D57" w:rsidRPr="00242E3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42E34">
        <w:rPr>
          <w:rFonts w:ascii="Times New Roman" w:hAnsi="Times New Roman" w:cs="Times New Roman"/>
          <w:sz w:val="24"/>
          <w:szCs w:val="24"/>
        </w:rPr>
        <w:t>, V. Manzke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2E34">
        <w:rPr>
          <w:rFonts w:ascii="Times New Roman" w:hAnsi="Times New Roman" w:cs="Times New Roman"/>
          <w:sz w:val="24"/>
          <w:szCs w:val="24"/>
        </w:rPr>
        <w:t>, J. Grandke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2E34">
        <w:rPr>
          <w:rFonts w:ascii="Times New Roman" w:hAnsi="Times New Roman" w:cs="Times New Roman"/>
          <w:sz w:val="24"/>
          <w:szCs w:val="24"/>
        </w:rPr>
        <w:t>, E. Polo</w:t>
      </w:r>
      <w:r w:rsidR="008A2D57" w:rsidRPr="00242E3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42E34">
        <w:rPr>
          <w:rFonts w:ascii="Times New Roman" w:hAnsi="Times New Roman" w:cs="Times New Roman"/>
          <w:sz w:val="24"/>
          <w:szCs w:val="24"/>
        </w:rPr>
        <w:t>, S.E.F.</w:t>
      </w:r>
      <w:r w:rsidR="00D173D2" w:rsidRPr="00242E34">
        <w:rPr>
          <w:rFonts w:ascii="Times New Roman" w:hAnsi="Times New Roman" w:cs="Times New Roman"/>
          <w:sz w:val="24"/>
          <w:szCs w:val="24"/>
        </w:rPr>
        <w:t xml:space="preserve"> </w:t>
      </w:r>
      <w:r w:rsidRPr="00242E34">
        <w:rPr>
          <w:rFonts w:ascii="Times New Roman" w:hAnsi="Times New Roman" w:cs="Times New Roman"/>
          <w:sz w:val="24"/>
          <w:szCs w:val="24"/>
        </w:rPr>
        <w:t>Scheidmann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2E34">
        <w:rPr>
          <w:rFonts w:ascii="Times New Roman" w:hAnsi="Times New Roman" w:cs="Times New Roman"/>
          <w:sz w:val="24"/>
          <w:szCs w:val="24"/>
        </w:rPr>
        <w:t>, M.P. Schön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8A2D57" w:rsidRPr="00242E3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242E34">
        <w:rPr>
          <w:rFonts w:ascii="Times New Roman" w:hAnsi="Times New Roman" w:cs="Times New Roman"/>
          <w:sz w:val="24"/>
          <w:szCs w:val="24"/>
        </w:rPr>
        <w:t>, S. Kru</w:t>
      </w:r>
      <w:r w:rsidR="00F07669" w:rsidRPr="00242E34">
        <w:rPr>
          <w:rFonts w:ascii="Times New Roman" w:hAnsi="Times New Roman" w:cs="Times New Roman"/>
          <w:sz w:val="24"/>
          <w:szCs w:val="24"/>
        </w:rPr>
        <w:t>ss</w:t>
      </w:r>
      <w:r w:rsidR="008A2D57" w:rsidRPr="00242E3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42E34">
        <w:rPr>
          <w:rFonts w:ascii="Times New Roman" w:hAnsi="Times New Roman" w:cs="Times New Roman"/>
          <w:sz w:val="24"/>
          <w:szCs w:val="24"/>
        </w:rPr>
        <w:t xml:space="preserve"> and L. Erpenbeck</w:t>
      </w:r>
      <w:r w:rsidRPr="00242E3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A2D57" w:rsidRPr="00242E34">
        <w:rPr>
          <w:rFonts w:ascii="Times New Roman" w:hAnsi="Times New Roman" w:cs="Times New Roman"/>
          <w:sz w:val="24"/>
          <w:szCs w:val="24"/>
        </w:rPr>
        <w:t>*</w:t>
      </w:r>
    </w:p>
    <w:p w14:paraId="6EA0F219" w14:textId="63F7E89E" w:rsidR="00205AE4" w:rsidRDefault="008A2D57" w:rsidP="00205AE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+</w:t>
      </w:r>
      <w:r w:rsidR="00205AE4" w:rsidRPr="001D22E6">
        <w:rPr>
          <w:rFonts w:ascii="Times New Roman" w:hAnsi="Times New Roman" w:cs="Times New Roman"/>
          <w:sz w:val="24"/>
          <w:szCs w:val="24"/>
        </w:rPr>
        <w:t xml:space="preserve"> contributed equally</w:t>
      </w:r>
    </w:p>
    <w:p w14:paraId="2F74A1CB" w14:textId="5A0411A4" w:rsidR="0042644B" w:rsidRPr="001D22E6" w:rsidRDefault="008A2D57" w:rsidP="00205AE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</w:t>
      </w:r>
      <w:r w:rsidR="0042644B">
        <w:rPr>
          <w:rFonts w:ascii="Times New Roman" w:hAnsi="Times New Roman" w:cs="Times New Roman"/>
          <w:sz w:val="24"/>
          <w:szCs w:val="24"/>
        </w:rPr>
        <w:t xml:space="preserve"> corresponding author</w:t>
      </w:r>
    </w:p>
    <w:p w14:paraId="286FB433" w14:textId="77777777" w:rsidR="00205AE4" w:rsidRPr="00801A9E" w:rsidRDefault="00205AE4" w:rsidP="00205AE4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801A9E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1</w:t>
      </w:r>
      <w:r w:rsidRPr="00801A9E">
        <w:rPr>
          <w:rFonts w:ascii="Times New Roman" w:hAnsi="Times New Roman" w:cs="Times New Roman"/>
          <w:i/>
          <w:sz w:val="24"/>
          <w:szCs w:val="24"/>
          <w:lang w:val="en-GB"/>
        </w:rPr>
        <w:t>Department of Dermatology, Venereology and Allergology, University Medical Center Goettingen, Germany</w:t>
      </w:r>
    </w:p>
    <w:p w14:paraId="6BEB6BA6" w14:textId="3D4ED1CF" w:rsidR="008A2D57" w:rsidRDefault="008A2D57" w:rsidP="008A2D57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2</w:t>
      </w:r>
      <w:r w:rsidR="00205AE4" w:rsidRPr="00801A9E">
        <w:rPr>
          <w:rFonts w:ascii="Times New Roman" w:hAnsi="Times New Roman" w:cs="Times New Roman"/>
          <w:i/>
          <w:sz w:val="24"/>
          <w:szCs w:val="24"/>
          <w:lang w:val="en-GB"/>
        </w:rPr>
        <w:t xml:space="preserve">Institute </w:t>
      </w:r>
      <w:r w:rsidR="00205AE4">
        <w:rPr>
          <w:rFonts w:ascii="Times New Roman" w:hAnsi="Times New Roman" w:cs="Times New Roman"/>
          <w:i/>
          <w:sz w:val="24"/>
          <w:szCs w:val="24"/>
          <w:lang w:val="en-GB"/>
        </w:rPr>
        <w:t>of</w:t>
      </w:r>
      <w:r w:rsidR="00205AE4" w:rsidRPr="00801A9E">
        <w:rPr>
          <w:rFonts w:ascii="Times New Roman" w:hAnsi="Times New Roman" w:cs="Times New Roman"/>
          <w:i/>
          <w:sz w:val="24"/>
          <w:szCs w:val="24"/>
          <w:lang w:val="en-GB"/>
        </w:rPr>
        <w:t xml:space="preserve"> Physical Chemistry, University of Goettingen, Germany</w:t>
      </w:r>
    </w:p>
    <w:p w14:paraId="04953A54" w14:textId="4141568B" w:rsidR="008A2D57" w:rsidRPr="00801A9E" w:rsidRDefault="008A2D57" w:rsidP="008A2D5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3</w:t>
      </w:r>
      <w:r w:rsidRPr="00801A9E">
        <w:rPr>
          <w:rFonts w:ascii="Times New Roman" w:hAnsi="Times New Roman" w:cs="Times New Roman"/>
          <w:i/>
          <w:sz w:val="24"/>
          <w:szCs w:val="24"/>
          <w:lang w:val="en-GB"/>
        </w:rPr>
        <w:t>Lower Saxony Institute of Occupational Dermatology, University Medical Center Goettingen and University of Osnabrueck, Germany</w:t>
      </w:r>
    </w:p>
    <w:p w14:paraId="7F57A7A3" w14:textId="77777777" w:rsidR="00205AE4" w:rsidRDefault="00205AE4" w:rsidP="00205AE4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</w:p>
    <w:p w14:paraId="60C71199" w14:textId="77777777" w:rsidR="00630461" w:rsidRDefault="009820F9" w:rsidP="009820F9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74913C69" wp14:editId="02C78A86">
            <wp:extent cx="5969000" cy="5473700"/>
            <wp:effectExtent l="0" t="0" r="0" b="12700"/>
            <wp:docPr id="1" name="Bild 1" descr="Macintosh HD:Users:elsaneubert:ownCloud:Medium_Paper_Elsa:Figures:Figure_literature_en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lsaneubert:ownCloud:Medium_Paper_Elsa:Figures:Figure_literature_en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35092"/>
                    <a:stretch/>
                  </pic:blipFill>
                  <pic:spPr bwMode="auto">
                    <a:xfrm>
                      <a:off x="0" y="0"/>
                      <a:ext cx="5969000" cy="54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mv="urn:schemas-microsoft-com:mac:vml" xmlns:mo="http://schemas.microsoft.com/office/mac/office/2008/main"/>
                      </a:ext>
                    </a:extLst>
                  </pic:spPr>
                </pic:pic>
              </a:graphicData>
            </a:graphic>
          </wp:inline>
        </w:drawing>
      </w:r>
    </w:p>
    <w:p w14:paraId="4FFAFE50" w14:textId="77777777" w:rsidR="00963DA4" w:rsidRPr="00963DA4" w:rsidRDefault="00D173D2" w:rsidP="00963DA4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9820F9">
        <w:rPr>
          <w:rFonts w:ascii="Times New Roman" w:hAnsi="Times New Roman" w:cs="Times New Roman"/>
          <w:b/>
          <w:sz w:val="24"/>
          <w:szCs w:val="24"/>
          <w:lang w:val="en-GB"/>
        </w:rPr>
        <w:t>Supplementary Figure 1:</w:t>
      </w:r>
      <w:r w:rsidRPr="009820F9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  <w:r w:rsidR="008C4605" w:rsidRPr="008A2D57">
        <w:rPr>
          <w:rFonts w:ascii="Times New Roman" w:hAnsi="Times New Roman" w:cs="Times New Roman"/>
          <w:b/>
          <w:sz w:val="24"/>
          <w:szCs w:val="24"/>
          <w:lang w:val="en-GB"/>
        </w:rPr>
        <w:t>L</w:t>
      </w:r>
      <w:r w:rsidRPr="008A2D57">
        <w:rPr>
          <w:rFonts w:ascii="Times New Roman" w:hAnsi="Times New Roman" w:cs="Times New Roman"/>
          <w:b/>
          <w:sz w:val="24"/>
          <w:szCs w:val="24"/>
          <w:lang w:val="en-GB"/>
        </w:rPr>
        <w:t>iterature research</w:t>
      </w:r>
      <w:r w:rsidR="003240E2" w:rsidRPr="008A2D57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240E2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</w:p>
    <w:p w14:paraId="6AFB13D5" w14:textId="77777777" w:rsidR="00D173D2" w:rsidRDefault="00963DA4" w:rsidP="009820F9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3C19EC41" wp14:editId="49894E96">
            <wp:extent cx="4418628" cy="2626995"/>
            <wp:effectExtent l="0" t="0" r="1270" b="0"/>
            <wp:docPr id="4" name="Bild 4" descr="Macintosh HD:Users:elsaneubert:ownCloud:Medium_Paper_Elsa:Ergebnisse:NETose_assay_revision:NE_NETosis_kit_revision_dilution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lsaneubert:ownCloud:Medium_Paper_Elsa:Ergebnisse:NETose_assay_revision:NE_NETosis_kit_revision_dilution.pd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334" cy="262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34CB3D" w14:textId="416148CD" w:rsidR="00963DA4" w:rsidRDefault="00963DA4" w:rsidP="001603E5">
      <w:pPr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963DA4">
        <w:rPr>
          <w:rFonts w:ascii="Times New Roman" w:hAnsi="Times New Roman" w:cs="Times New Roman"/>
          <w:b/>
          <w:sz w:val="24"/>
          <w:szCs w:val="24"/>
          <w:lang w:val="en-GB"/>
        </w:rPr>
        <w:t>Supplementary Figure 2:</w:t>
      </w:r>
      <w:r w:rsidR="006D1ED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6D1ED6" w:rsidRPr="008A2D57">
        <w:rPr>
          <w:rFonts w:ascii="Times New Roman" w:hAnsi="Times New Roman" w:cs="Times New Roman"/>
          <w:b/>
          <w:sz w:val="24"/>
          <w:szCs w:val="24"/>
          <w:lang w:val="en-GB"/>
        </w:rPr>
        <w:t>Neutrophil elastase (NE)</w:t>
      </w:r>
      <w:r w:rsidRPr="008A2D57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240E2" w:rsidRPr="008A2D57">
        <w:rPr>
          <w:rFonts w:ascii="Times New Roman" w:hAnsi="Times New Roman" w:cs="Times New Roman"/>
          <w:b/>
          <w:sz w:val="24"/>
          <w:szCs w:val="24"/>
          <w:lang w:val="en-GB"/>
        </w:rPr>
        <w:t>is released together</w:t>
      </w:r>
      <w:r w:rsidRPr="008A2D57">
        <w:rPr>
          <w:rFonts w:ascii="Times New Roman" w:hAnsi="Times New Roman" w:cs="Times New Roman"/>
          <w:b/>
          <w:sz w:val="24"/>
          <w:szCs w:val="24"/>
          <w:lang w:val="en-GB"/>
        </w:rPr>
        <w:t xml:space="preserve"> with extracellular DNA after stimulation</w:t>
      </w:r>
      <w:r w:rsidR="003240E2" w:rsidRPr="008A2D57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8A2D57">
        <w:rPr>
          <w:rFonts w:ascii="Times New Roman" w:hAnsi="Times New Roman" w:cs="Times New Roman"/>
          <w:sz w:val="24"/>
          <w:szCs w:val="24"/>
        </w:rPr>
        <w:t xml:space="preserve"> DNA-bound </w:t>
      </w:r>
      <w:r w:rsidR="006D1ED6" w:rsidRPr="008A2D57">
        <w:rPr>
          <w:rFonts w:ascii="Times New Roman" w:hAnsi="Times New Roman" w:cs="Times New Roman"/>
          <w:sz w:val="24"/>
          <w:szCs w:val="24"/>
          <w:lang w:val="en-GB"/>
        </w:rPr>
        <w:t>NE</w:t>
      </w:r>
      <w:r w:rsidRPr="008A2D57">
        <w:rPr>
          <w:rFonts w:ascii="Times New Roman" w:hAnsi="Times New Roman" w:cs="Times New Roman"/>
          <w:sz w:val="24"/>
          <w:szCs w:val="24"/>
          <w:lang w:val="en-GB"/>
        </w:rPr>
        <w:t xml:space="preserve"> was measured after stimulation of human neutrophils by PMA (100 nM, 3h), CaI (4 µM, 2h) or </w:t>
      </w:r>
      <w:r w:rsidRPr="008A2D57">
        <w:rPr>
          <w:rFonts w:ascii="Times New Roman" w:hAnsi="Times New Roman" w:cs="Times New Roman"/>
          <w:sz w:val="24"/>
          <w:szCs w:val="24"/>
        </w:rPr>
        <w:t xml:space="preserve">LPS (100 µg/ml, 3h) in RPMI/HEPES with and without HSA. </w:t>
      </w:r>
      <w:r w:rsidR="00F93534" w:rsidRPr="008A2D57">
        <w:rPr>
          <w:rFonts w:ascii="Times New Roman" w:hAnsi="Times New Roman" w:cs="Times New Roman"/>
          <w:sz w:val="24"/>
          <w:szCs w:val="24"/>
        </w:rPr>
        <w:t>Neutrophils release DNA-bound NE in response to all stimuli. In media containing 0.5% HSA the release is</w:t>
      </w:r>
      <w:r w:rsidRPr="008A2D57">
        <w:rPr>
          <w:rFonts w:ascii="Times New Roman" w:hAnsi="Times New Roman" w:cs="Times New Roman"/>
          <w:sz w:val="24"/>
          <w:szCs w:val="24"/>
        </w:rPr>
        <w:t xml:space="preserve"> clearly decreased </w:t>
      </w:r>
      <w:r w:rsidR="008A2D57" w:rsidRPr="008A2D57">
        <w:rPr>
          <w:rFonts w:ascii="Times New Roman" w:hAnsi="Times New Roman" w:cs="Times New Roman"/>
          <w:sz w:val="24"/>
          <w:szCs w:val="24"/>
        </w:rPr>
        <w:t>after LPS</w:t>
      </w:r>
      <w:r w:rsidR="00F93534" w:rsidRPr="008A2D57">
        <w:rPr>
          <w:rFonts w:ascii="Times New Roman" w:hAnsi="Times New Roman" w:cs="Times New Roman"/>
          <w:sz w:val="24"/>
          <w:szCs w:val="24"/>
        </w:rPr>
        <w:t xml:space="preserve"> and</w:t>
      </w:r>
      <w:r w:rsidRPr="008A2D57">
        <w:rPr>
          <w:rFonts w:ascii="Times New Roman" w:hAnsi="Times New Roman" w:cs="Times New Roman"/>
          <w:sz w:val="24"/>
          <w:szCs w:val="24"/>
        </w:rPr>
        <w:t xml:space="preserve"> CaI</w:t>
      </w:r>
      <w:r w:rsidR="008A2D57" w:rsidRPr="008A2D57">
        <w:rPr>
          <w:rFonts w:ascii="Times New Roman" w:hAnsi="Times New Roman" w:cs="Times New Roman"/>
          <w:sz w:val="24"/>
          <w:szCs w:val="24"/>
        </w:rPr>
        <w:t xml:space="preserve"> </w:t>
      </w:r>
      <w:r w:rsidR="008C77BA" w:rsidRPr="008A2D57">
        <w:rPr>
          <w:rFonts w:ascii="Times New Roman" w:hAnsi="Times New Roman" w:cs="Times New Roman"/>
          <w:sz w:val="24"/>
          <w:szCs w:val="24"/>
        </w:rPr>
        <w:t>stimulation, but appears stable in response to PMA</w:t>
      </w:r>
      <w:r w:rsidRPr="008A2D57">
        <w:rPr>
          <w:rFonts w:ascii="Times New Roman" w:hAnsi="Times New Roman" w:cs="Times New Roman"/>
          <w:sz w:val="24"/>
          <w:szCs w:val="24"/>
        </w:rPr>
        <w:t>. Error bars = mean ± SD. N = 2.</w:t>
      </w:r>
    </w:p>
    <w:p w14:paraId="2D65BC8D" w14:textId="759823B7" w:rsidR="00982C66" w:rsidRPr="00982C66" w:rsidRDefault="007034B1" w:rsidP="00982C66">
      <w:pPr>
        <w:keepNext/>
      </w:pPr>
      <w:r>
        <w:rPr>
          <w:noProof/>
          <w:lang w:val="en-GB" w:eastAsia="en-GB"/>
        </w:rPr>
        <w:lastRenderedPageBreak/>
        <w:drawing>
          <wp:inline distT="0" distB="0" distL="0" distR="0" wp14:anchorId="3E7947EF" wp14:editId="4BDB5819">
            <wp:extent cx="5061585" cy="4288665"/>
            <wp:effectExtent l="0" t="0" r="0" b="4445"/>
            <wp:docPr id="2" name="Bild 2" descr="Macintosh HD:Users:elsaneubert:ownCloud:Medium_Paper_Elsa:Final Proof_01/19:Supplementfigure3_proof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lsaneubert:ownCloud:Medium_Paper_Elsa:Final Proof_01/19:Supplementfigure3_proof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9162"/>
                    <a:stretch/>
                  </pic:blipFill>
                  <pic:spPr bwMode="auto">
                    <a:xfrm>
                      <a:off x="0" y="0"/>
                      <a:ext cx="5061585" cy="4288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mv="urn:schemas-microsoft-com:mac:vml" xmlns:mo="http://schemas.microsoft.com/office/mac/office/2008/main"/>
                      </a:ext>
                    </a:extLst>
                  </pic:spPr>
                </pic:pic>
              </a:graphicData>
            </a:graphic>
          </wp:inline>
        </w:drawing>
      </w:r>
    </w:p>
    <w:p w14:paraId="03FE0429" w14:textId="648081ED" w:rsidR="00484B95" w:rsidRDefault="00963DA4" w:rsidP="00F07669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Supplementary Figure 3</w:t>
      </w:r>
      <w:r w:rsidR="00982C66" w:rsidRPr="009820F9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="00982C66" w:rsidRPr="009820F9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  <w:r w:rsidR="00982C66" w:rsidRPr="008A2D57">
        <w:rPr>
          <w:rFonts w:ascii="Times New Roman" w:hAnsi="Times New Roman" w:cs="Times New Roman"/>
          <w:b/>
          <w:sz w:val="24"/>
          <w:szCs w:val="24"/>
          <w:lang w:val="en-GB"/>
        </w:rPr>
        <w:t>Spontaneous NETosis in literature</w:t>
      </w:r>
      <w:r w:rsidR="00324E7E">
        <w:rPr>
          <w:rFonts w:ascii="Times New Roman" w:hAnsi="Times New Roman" w:cs="Times New Roman"/>
          <w:b/>
          <w:sz w:val="24"/>
          <w:szCs w:val="24"/>
        </w:rPr>
        <w:t>. (A)</w:t>
      </w:r>
      <w:r w:rsidR="00982C66" w:rsidRPr="008A2D5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82C66" w:rsidRPr="008A2D57">
        <w:rPr>
          <w:rFonts w:ascii="Times New Roman" w:hAnsi="Times New Roman" w:cs="Times New Roman"/>
          <w:sz w:val="24"/>
          <w:szCs w:val="24"/>
        </w:rPr>
        <w:t>Percent of spontaneous NET formation in publica</w:t>
      </w:r>
      <w:r w:rsidR="007034B1">
        <w:rPr>
          <w:rFonts w:ascii="Times New Roman" w:hAnsi="Times New Roman" w:cs="Times New Roman"/>
          <w:sz w:val="24"/>
          <w:szCs w:val="24"/>
        </w:rPr>
        <w:t>tions using serum- and</w:t>
      </w:r>
      <w:r w:rsidR="00982C66" w:rsidRPr="008A2D57">
        <w:rPr>
          <w:rFonts w:ascii="Times New Roman" w:hAnsi="Times New Roman" w:cs="Times New Roman"/>
          <w:sz w:val="24"/>
          <w:szCs w:val="24"/>
        </w:rPr>
        <w:t xml:space="preserve"> albumin-free culture conditions.</w:t>
      </w:r>
      <w:r w:rsidR="006E45AC" w:rsidRPr="008A2D57">
        <w:rPr>
          <w:rFonts w:ascii="Times New Roman" w:hAnsi="Times New Roman" w:cs="Times New Roman"/>
          <w:sz w:val="24"/>
          <w:szCs w:val="24"/>
        </w:rPr>
        <w:t xml:space="preserve"> NETosis without further stimulation of isolated human neutrophils range between 0% and more than 20% NETotic cells. N = 29 publications with clear displayed pe</w:t>
      </w:r>
      <w:r w:rsidR="001603E5" w:rsidRPr="008A2D57">
        <w:rPr>
          <w:rFonts w:ascii="Times New Roman" w:hAnsi="Times New Roman" w:cs="Times New Roman"/>
          <w:sz w:val="24"/>
          <w:szCs w:val="24"/>
        </w:rPr>
        <w:t>rcentage of NETs (out of all 255</w:t>
      </w:r>
      <w:r w:rsidR="006E45AC" w:rsidRPr="008A2D57">
        <w:rPr>
          <w:rFonts w:ascii="Times New Roman" w:hAnsi="Times New Roman" w:cs="Times New Roman"/>
          <w:sz w:val="24"/>
          <w:szCs w:val="24"/>
        </w:rPr>
        <w:t xml:space="preserve"> publication without serum-supplements)</w:t>
      </w:r>
      <w:r w:rsidR="007034B1">
        <w:rPr>
          <w:rFonts w:ascii="Times New Roman" w:hAnsi="Times New Roman" w:cs="Times New Roman"/>
          <w:sz w:val="24"/>
          <w:szCs w:val="24"/>
        </w:rPr>
        <w:t>.</w:t>
      </w:r>
      <w:r w:rsidR="006E45AC" w:rsidRPr="008A2D57">
        <w:rPr>
          <w:rFonts w:ascii="Times New Roman" w:hAnsi="Times New Roman" w:cs="Times New Roman"/>
          <w:sz w:val="24"/>
          <w:szCs w:val="24"/>
        </w:rPr>
        <w:t xml:space="preserve"> </w:t>
      </w:r>
      <w:r w:rsidR="00324E7E">
        <w:rPr>
          <w:rFonts w:ascii="Times New Roman" w:hAnsi="Times New Roman" w:cs="Times New Roman"/>
          <w:b/>
          <w:sz w:val="24"/>
          <w:szCs w:val="24"/>
        </w:rPr>
        <w:t>(B)</w:t>
      </w:r>
      <w:r w:rsidR="00982C66" w:rsidRPr="008A2D5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E45AC" w:rsidRPr="008A2D57">
        <w:rPr>
          <w:rFonts w:ascii="Times New Roman" w:hAnsi="Times New Roman" w:cs="Times New Roman"/>
          <w:sz w:val="24"/>
          <w:szCs w:val="24"/>
        </w:rPr>
        <w:t xml:space="preserve">Spontaneous NET formation </w:t>
      </w:r>
      <w:r w:rsidR="00F07669" w:rsidRPr="008A2D57">
        <w:rPr>
          <w:rFonts w:ascii="Times New Roman" w:hAnsi="Times New Roman" w:cs="Times New Roman"/>
          <w:sz w:val="24"/>
          <w:szCs w:val="24"/>
        </w:rPr>
        <w:t>depending on neutrophil isolation technique. In literature neutrophils isolated by Polymorphprep</w:t>
      </w:r>
      <w:r w:rsidR="00F07669" w:rsidRPr="008A2D57">
        <w:rPr>
          <w:rFonts w:ascii="Times New Roman" w:hAnsi="Times New Roman" w:cs="Times New Roman"/>
          <w:sz w:val="24"/>
          <w:szCs w:val="24"/>
          <w:vertAlign w:val="superscript"/>
        </w:rPr>
        <w:t xml:space="preserve">TM </w:t>
      </w:r>
      <w:r w:rsidR="00F07669" w:rsidRPr="008A2D57">
        <w:rPr>
          <w:rFonts w:ascii="Times New Roman" w:hAnsi="Times New Roman" w:cs="Times New Roman"/>
          <w:sz w:val="24"/>
          <w:szCs w:val="24"/>
        </w:rPr>
        <w:t xml:space="preserve">show </w:t>
      </w:r>
      <w:r w:rsidR="003D7056" w:rsidRPr="008A2D57">
        <w:rPr>
          <w:rFonts w:ascii="Times New Roman" w:hAnsi="Times New Roman" w:cs="Times New Roman"/>
          <w:sz w:val="24"/>
          <w:szCs w:val="24"/>
        </w:rPr>
        <w:t xml:space="preserve">a </w:t>
      </w:r>
      <w:r w:rsidR="00F07669" w:rsidRPr="008A2D57">
        <w:rPr>
          <w:rFonts w:ascii="Times New Roman" w:hAnsi="Times New Roman" w:cs="Times New Roman"/>
          <w:sz w:val="24"/>
          <w:szCs w:val="24"/>
        </w:rPr>
        <w:t>higher tendency</w:t>
      </w:r>
      <w:r w:rsidR="003D7056" w:rsidRPr="008A2D57">
        <w:rPr>
          <w:rFonts w:ascii="Times New Roman" w:hAnsi="Times New Roman" w:cs="Times New Roman"/>
          <w:sz w:val="24"/>
          <w:szCs w:val="24"/>
        </w:rPr>
        <w:t xml:space="preserve"> for spontaneous NET formation </w:t>
      </w:r>
      <w:r w:rsidR="00F07669" w:rsidRPr="008A2D57">
        <w:rPr>
          <w:rFonts w:ascii="Times New Roman" w:hAnsi="Times New Roman" w:cs="Times New Roman"/>
          <w:sz w:val="24"/>
          <w:szCs w:val="24"/>
        </w:rPr>
        <w:t>than neutrophils isolated by density-gradient techniques.</w:t>
      </w:r>
      <w:r w:rsidR="00F0766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F2B0F8F" w14:textId="2956AD7D" w:rsidR="00484B95" w:rsidRDefault="00484B95" w:rsidP="00484B95">
      <w:pPr>
        <w:keepNext/>
        <w:jc w:val="both"/>
      </w:pPr>
      <w:r>
        <w:rPr>
          <w:noProof/>
          <w:lang w:val="en-GB" w:eastAsia="en-GB"/>
        </w:rPr>
        <w:lastRenderedPageBreak/>
        <w:drawing>
          <wp:inline distT="0" distB="0" distL="0" distR="0" wp14:anchorId="256FA5D1" wp14:editId="0C8D71E2">
            <wp:extent cx="2616200" cy="2565400"/>
            <wp:effectExtent l="0" t="0" r="0" b="0"/>
            <wp:docPr id="5" name="Bild 5" descr="Macintosh HD:Users:elsaneubert:ownCloud:Medium_Paper_Elsa:Ergebnisse:Revision:Calcium-Messung:HSA Calcium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elsaneubert:ownCloud:Medium_Paper_Elsa:Ergebnisse:Revision:Calcium-Messung:HSA Calcium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6200" cy="2565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FF3B73" w14:textId="542C7170" w:rsidR="00630461" w:rsidRPr="00244F34" w:rsidRDefault="00484B95" w:rsidP="00F07669">
      <w:pPr>
        <w:jc w:val="both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Supplementary Figure 4</w:t>
      </w:r>
      <w:r w:rsidRPr="009820F9">
        <w:rPr>
          <w:rFonts w:ascii="Times New Roman" w:hAnsi="Times New Roman" w:cs="Times New Roman"/>
          <w:b/>
          <w:sz w:val="24"/>
          <w:szCs w:val="24"/>
          <w:lang w:val="en-GB"/>
        </w:rPr>
        <w:t>:</w:t>
      </w:r>
      <w:r w:rsidRPr="009820F9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  <w:r w:rsidR="001603E5" w:rsidRPr="00324E7E">
        <w:rPr>
          <w:rFonts w:ascii="Times New Roman" w:hAnsi="Times New Roman" w:cs="Times New Roman"/>
          <w:b/>
          <w:sz w:val="24"/>
          <w:szCs w:val="24"/>
          <w:lang w:val="en-GB"/>
        </w:rPr>
        <w:t>HSA does not influence calcium concentrations</w:t>
      </w:r>
      <w:r w:rsidRPr="00324E7E"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r w:rsidRPr="00324E7E">
        <w:rPr>
          <w:rFonts w:ascii="Times New Roman" w:hAnsi="Times New Roman" w:cs="Times New Roman"/>
          <w:sz w:val="24"/>
          <w:szCs w:val="24"/>
          <w:lang w:val="en-GB"/>
        </w:rPr>
        <w:t xml:space="preserve">The concentration of calcium </w:t>
      </w:r>
      <w:r w:rsidR="00244F34" w:rsidRPr="00324E7E">
        <w:rPr>
          <w:rFonts w:ascii="Times New Roman" w:hAnsi="Times New Roman" w:cs="Times New Roman"/>
          <w:sz w:val="24"/>
          <w:szCs w:val="24"/>
          <w:lang w:val="en-GB"/>
        </w:rPr>
        <w:t>in PBS does not significantly change in presence or absence of 0.5% HSA</w:t>
      </w:r>
      <w:r w:rsidRPr="00324E7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44F34" w:rsidRPr="00324E7E">
        <w:rPr>
          <w:rFonts w:ascii="Times New Roman" w:hAnsi="Times New Roman" w:cs="Times New Roman"/>
          <w:sz w:val="24"/>
          <w:szCs w:val="24"/>
          <w:lang w:val="en-GB"/>
        </w:rPr>
        <w:t xml:space="preserve">Statistic: two-tailed t test. </w:t>
      </w:r>
      <w:r w:rsidRPr="00324E7E">
        <w:rPr>
          <w:rFonts w:ascii="Times New Roman" w:hAnsi="Times New Roman" w:cs="Times New Roman"/>
          <w:sz w:val="24"/>
          <w:szCs w:val="24"/>
          <w:lang w:val="en-GB"/>
        </w:rPr>
        <w:t xml:space="preserve">ns = </w:t>
      </w:r>
      <w:r w:rsidR="00244F34" w:rsidRPr="00324E7E">
        <w:rPr>
          <w:rFonts w:ascii="Times New Roman" w:hAnsi="Times New Roman" w:cs="Times New Roman"/>
          <w:sz w:val="24"/>
          <w:szCs w:val="24"/>
          <w:lang w:val="en-GB"/>
        </w:rPr>
        <w:t>not significant.  N = 3</w:t>
      </w:r>
      <w:r w:rsidRPr="00324E7E">
        <w:rPr>
          <w:rFonts w:ascii="Times New Roman" w:hAnsi="Times New Roman" w:cs="Times New Roman"/>
          <w:sz w:val="24"/>
          <w:szCs w:val="24"/>
          <w:lang w:val="en-GB"/>
        </w:rPr>
        <w:t>. Error = SD.</w:t>
      </w:r>
      <w:r w:rsidRPr="00324E7E">
        <w:rPr>
          <w:rFonts w:ascii="Times New Roman" w:hAnsi="Times New Roman" w:cs="Times New Roman"/>
          <w:b/>
          <w:sz w:val="24"/>
          <w:szCs w:val="24"/>
          <w:lang w:val="en-GB"/>
        </w:rPr>
        <w:t xml:space="preserve">  </w:t>
      </w:r>
      <w:r w:rsidRPr="00324E7E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630461">
        <w:rPr>
          <w:rFonts w:ascii="Times New Roman" w:hAnsi="Times New Roman" w:cs="Times New Roman"/>
          <w:b/>
          <w:sz w:val="24"/>
          <w:szCs w:val="24"/>
          <w:u w:val="single"/>
        </w:rPr>
        <w:br w:type="page"/>
      </w:r>
    </w:p>
    <w:p w14:paraId="04987689" w14:textId="77777777" w:rsidR="00B64671" w:rsidRPr="001D0AF6" w:rsidRDefault="00B64671" w:rsidP="00B64671">
      <w:pPr>
        <w:keepNext/>
      </w:pPr>
    </w:p>
    <w:p w14:paraId="68080B62" w14:textId="77777777" w:rsidR="001F2D7A" w:rsidRPr="00125979" w:rsidRDefault="001F2D7A" w:rsidP="0090346A">
      <w:pPr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7A98F7D" w14:textId="77777777" w:rsidR="008E1462" w:rsidRPr="00BA7BDE" w:rsidRDefault="008E1462" w:rsidP="008E1462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Table 1: </w:t>
      </w:r>
      <w:r w:rsidRPr="00BA7BDE">
        <w:rPr>
          <w:rFonts w:ascii="Times New Roman" w:hAnsi="Times New Roman" w:cs="Times New Roman"/>
          <w:b/>
          <w:sz w:val="24"/>
          <w:szCs w:val="24"/>
          <w:u w:val="single"/>
        </w:rPr>
        <w:t xml:space="preserve">Culture media for stimulation of NETosis in human neutrophils </w:t>
      </w:r>
    </w:p>
    <w:tbl>
      <w:tblPr>
        <w:tblStyle w:val="MediumList1"/>
        <w:tblpPr w:leftFromText="141" w:rightFromText="141" w:vertAnchor="text" w:horzAnchor="page" w:tblpX="1516" w:tblpY="541"/>
        <w:tblOverlap w:val="never"/>
        <w:tblW w:w="9464" w:type="dxa"/>
        <w:tblLayout w:type="fixed"/>
        <w:tblLook w:val="04A0" w:firstRow="1" w:lastRow="0" w:firstColumn="1" w:lastColumn="0" w:noHBand="0" w:noVBand="1"/>
      </w:tblPr>
      <w:tblGrid>
        <w:gridCol w:w="1338"/>
        <w:gridCol w:w="1605"/>
        <w:gridCol w:w="1276"/>
        <w:gridCol w:w="5245"/>
      </w:tblGrid>
      <w:tr w:rsidR="00AB6897" w:rsidRPr="004548EC" w14:paraId="14620676" w14:textId="77777777" w:rsidTr="00324E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5E4A5F1C" w14:textId="77777777" w:rsidR="00AB6897" w:rsidRPr="00F515E6" w:rsidRDefault="00AB6897" w:rsidP="00AB6897">
            <w:pPr>
              <w:rPr>
                <w:sz w:val="18"/>
                <w:szCs w:val="18"/>
                <w:lang w:val="en-US"/>
              </w:rPr>
            </w:pPr>
            <w:r w:rsidRPr="00F515E6">
              <w:rPr>
                <w:sz w:val="18"/>
                <w:szCs w:val="18"/>
                <w:lang w:val="en-US"/>
              </w:rPr>
              <w:t>Supplement</w:t>
            </w: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662FAF74" w14:textId="77777777" w:rsidR="00AB6897" w:rsidRPr="00F515E6" w:rsidRDefault="00AB6897" w:rsidP="00AB689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  <w:lang w:val="en-US"/>
              </w:rPr>
            </w:pPr>
            <w:r w:rsidRPr="00F515E6">
              <w:rPr>
                <w:b/>
                <w:sz w:val="18"/>
                <w:szCs w:val="18"/>
                <w:lang w:val="en-US"/>
              </w:rPr>
              <w:t>Concentration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4E6ADFC3" w14:textId="77777777" w:rsidR="00AB6897" w:rsidRPr="00F515E6" w:rsidRDefault="00AB6897" w:rsidP="00AB6897">
            <w:pPr>
              <w:tabs>
                <w:tab w:val="left" w:pos="3828"/>
              </w:tabs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F515E6">
              <w:rPr>
                <w:b/>
                <w:sz w:val="18"/>
                <w:szCs w:val="18"/>
              </w:rPr>
              <w:t>Medium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751727E2" w14:textId="77777777" w:rsidR="00AB6897" w:rsidRPr="00F515E6" w:rsidRDefault="00AB6897" w:rsidP="00AB689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8"/>
                <w:szCs w:val="18"/>
                <w:lang w:val="en-US"/>
              </w:rPr>
            </w:pPr>
            <w:r w:rsidRPr="00F515E6">
              <w:rPr>
                <w:b/>
                <w:sz w:val="18"/>
                <w:szCs w:val="18"/>
                <w:lang w:val="en-US"/>
              </w:rPr>
              <w:t>Activator</w:t>
            </w:r>
          </w:p>
        </w:tc>
      </w:tr>
      <w:tr w:rsidR="00AB6897" w:rsidRPr="00427C77" w14:paraId="52EFFF1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9E8C0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 None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06D992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t applicable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798DC5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5E48A18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236AC32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51CD0DE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9B17E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10 nM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RyaWd1ZXotRXNwaW5vc2E8L0F1dGhvcj48WWVhcj4y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RyaWd1ZXotRXNwaW5vc2E8L0F1dGhvcj48WWVhcj4y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1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lyPC9BdXRob3I+PFllYXI+MjAxODwvWWVhcj48UmVj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NTU4PC9wYWdlcz48dm9sdW1lPjk8L3ZvbHVtZT48ZWRpdGlvbj4yMDE4LzA0LzExPC9lZGl0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lyPC9BdXRob3I+PFllYXI+MjAxODwvWWVhcj48UmVj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NTU4PC9wYWdlcz48dm9sdW1lPjk8L3ZvbHVtZT48ZWRpdGlvbj4yMDE4LzA0LzExPC9lZGl0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248L2tleXdvcmQ+PGtleXdvcmQ+T3hpZGF0aXZlIFN0cmVzcy8qcGh5c2lvbG9neTwva2V5d29y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VtYW48L0F1dGhvcj48WWVhcj4yMDE2PC9ZZWFyPjxS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248L2tleXdvcmQ+PGtleXdvcmQ+T3hpZGF0aXZlIFN0cmVzcy8qcGh5c2lvbG9neTwva2V5d29y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-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4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0ZW4tRGVkb3lhcnQ8L0F1dGhvcj48WWVhcj4yMDEy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NTM5My00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0ZW4tRGVkb3lhcnQ8L0F1dGhvcj48WWVhcj4yMDEy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NTM5My00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T48cmVjb3JkPjxyZWMtbnVtYmVyPjI0NzwvcmVjLW51bWJlcj48Zm9yZWlnbi1rZXlzPjxrZXkg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1NjY8L3BhZ2VzPjx2b2x1bWU+Nzwvdm9sdW1lPjxlZGl0aW9uPjIwMTYvMTIvMjM8L2Vk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uaXR6a2ktSGVpbmVtYW5uPC9BdXRob3I+PFllYXI+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udW1iZXI+MTIxPC9udW1iZXI+PGVkaXRpb24+MjAxNy8wNC8yODwvZWRpdGlvbj48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1MjQ1LTY8L3BhZ2VzPjx2b2x1bWU+MTE0PC92b2x1bWU+PG51bWJlcj4yNTwv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4NTU3PC9wYWdlcz48dm9sdW1lPjU8L3ZvbHVtZT48bnVtYmVyPjE8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HJlZi10eXBlIG5hbWU9IkpvdXJuYWwgQXJ0aWNsZSI+MTc8L3JlZi10eXBlPjxjb250cmlidXRv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yODE3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MjY0Ny01NjwvcGFn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T48cmVjb3JkPjxyZWMtbnVtYmVyPjI0NzwvcmVjLW51bWJlcj48Zm9yZWlnbi1rZXlzPjxrZXkg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1NjY8L3BhZ2VzPjx2b2x1bWU+Nzwvdm9sdW1lPjxlZGl0aW9uPjIwMTYvMTIvMjM8L2Vk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6-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TNFα -primed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SwgNTldPC9EaXNwbGF5VGV4dD48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SwgNTldPC9EaXNwbGF5VGV4dD48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, 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,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0.1 –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SwgNjJdPC9EaXNwbGF5VGV4dD48cmVjb3Jk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SwgNjJdPC9EaXNwbGF5VGV4dD48cmVjb3Jk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1, 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3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5pPC9BdXRob3I+PFllYXI+MjAxNTwvWWVhcj48UmVj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5pPC9BdXRob3I+PFllYXI+MjAxNTwvWWVhcj48UmVj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4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FuY2hpPC9BdXRob3I+PFllYXI+MjAwOTwvWWVhcj48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FuY2hpPC9BdXRob3I+PFllYXI+MjAwOTwvWWVhcj48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4-6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-4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akkim&lt;/Author&gt;&lt;Year&gt;2011&lt;/Year&gt;&lt;RecNum&gt;383&lt;/RecNum&gt;&lt;DisplayText&gt;[68]&lt;/DisplayText&gt;&lt;record&gt;&lt;rec-number&gt;383&lt;/rec-number&gt;&lt;foreign-keys&gt;&lt;key app="EN" db-id="fs95wdwrt2aprdedpfspp9zx52xpf92xzapd"&gt;383&lt;/key&gt;&lt;/foreign-keys&gt;&lt;ref-type name="Journal Article"&gt;17&lt;/ref-type&gt;&lt;contributors&gt;&lt;authors&gt;&lt;author&gt;Hakkim, A.&lt;/author&gt;&lt;author&gt;Fuchs, T. A.&lt;/author&gt;&lt;author&gt;Martinez, N. E.&lt;/author&gt;&lt;author&gt;Hess, S.&lt;/author&gt;&lt;author&gt;Prinz, H.&lt;/author&gt;&lt;author&gt;Zychlinsky, A.&lt;/author&gt;&lt;author&gt;Waldmann, H.&lt;/author&gt;&lt;/authors&gt;&lt;/contributors&gt;&lt;auth-address&gt;Department of Cellular Microbiology, Max Planck Institute for Infection Biology, Berlin.&lt;/auth-address&gt;&lt;titles&gt;&lt;title&gt;Activation of the Raf-MEK-ERK pathway is required for neutrophil extracellular trap formation&lt;/title&gt;&lt;secondary-title&gt;Nat Chem Biol&lt;/secondary-title&gt;&lt;alt-title&gt;Nature chemical biology&lt;/alt-title&gt;&lt;/titles&gt;&lt;periodical&gt;&lt;full-title&gt;Nat Chem Biol&lt;/full-title&gt;&lt;abbr-1&gt;Nature chemical biology&lt;/abbr-1&gt;&lt;/periodical&gt;&lt;alt-periodical&gt;&lt;full-title&gt;Nat Chem Biol&lt;/full-title&gt;&lt;abbr-1&gt;Nature chemical biology&lt;/abbr-1&gt;&lt;/alt-periodical&gt;&lt;pages&gt;75-7&lt;/pages&gt;&lt;volume&gt;7&lt;/volume&gt;&lt;number&gt;2&lt;/number&gt;&lt;edition&gt;2010/12/21&lt;/edition&gt;&lt;keywords&gt;&lt;keyword&gt;Extracellular Signal-Regulated MAP Kinases/*metabolism&lt;/keyword&gt;&lt;keyword&gt;Humans&lt;/keyword&gt;&lt;keyword&gt;MAP Kinase Kinase Kinases/*metabolism&lt;/keyword&gt;&lt;keyword&gt;Neutrophils/*metabolism&lt;/keyword&gt;&lt;/keywords&gt;&lt;dates&gt;&lt;year&gt;2011&lt;/year&gt;&lt;pub-dates&gt;&lt;date&gt;Feb&lt;/date&gt;&lt;/pub-dates&gt;&lt;/dates&gt;&lt;isbn&gt;1552-4450&lt;/isbn&gt;&lt;accession-num&gt;21170021&lt;/accession-num&gt;&lt;urls&gt;&lt;/urls&gt;&lt;electronic-resource-num&gt;10.1038/nchembio.49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HM+PHVybD5odHRwOi8vb25saW5lbGlicmFyeS53aWxleS5jb20vc3RvcmUvMTAuMTExMS9hY2Vs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MzM3PC9wYWdlcz48dm9sdW1lPjk8L3ZvbHVt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3PC9Z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zMjM2NjwvcGFnZXM+PHZvbHVtZT43PC92b2x1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c1MTQxPC9wYWdlcz48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HM+PHVybD5odHRwOi8vb25saW5lbGlicmFyeS53aWxleS5jb20vc3RvcmUvMTAuMTExMS9hY2Vs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MzM3PC9wYWdlcz48dm9sdW1lPjk8L3ZvbHVt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, 45, 69-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i0xPkJNQyBnZW5vbWljczwvYWJici0xPjwvYWx0LXBlcmlvZGljYWw+PHBhZ2VzPjY5NjwvcGFn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VNvdXphLVZpZWlyYTwvQXV0aG9yPjxZZWFyPjIwMTY8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GFiYnItMT5BcnRlcmlv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zNTItMzY0PC9wYWdlcz48dm9sdW1lPjkxPC92b2x1bWU+PG51bWJlcj4yPC9u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2lzPC90aXRsZT48c2Vjb25kYXJ5LXRpdGxlPlBMb1MgUGF0aG9nPC9zZWNvbmRhcnktdGl0bGU+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MzYxNDwvcGFnZXM+PHZvbHVtZT45PC92b2x1bWU+PG51bWJlcj45PC9udW1i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jU3MS04MTwvcGFnZXM+PHZvbHVtZT4xMzE8L3ZvbHVtZT48bnVtYmVyPjY8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2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i0xPkJNQyBnZW5vbWljczwvYWJici0xPjwvYWx0LXBlcmlvZGljYWw+PHBhZ2VzPjY5NjwvcGFn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, 82-10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0-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xiYWNoPC9BdXRob3I+PFllYXI+MjAxNTwvWWVhcj48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NDU5LTY1PC9wYWdlcz48dm9sdW1lPjc8L3Zv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xiYWNoPC9BdXRob3I+PFllYXI+MjAxNTwvWWVhcj48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NDU5LTY1PC9wYWdlcz48dm9sdW1lPjc8L3Zv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0, 11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JzY2hmZWxkPC9BdXRob3I+PFllYXI+MjAxNjwvWWVh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JzY2hmZWxkPC9BdXRob3I+PFllYXI+MjAxNjwvWWVh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2, 11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3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93PC9BdXRob3I+PFllYXI+MjAxMDwvWWVhcj48UmVj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93PC9BdXRob3I+PFllYXI+MjAxMDwvWWVhcj48UmVj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g8L1llYXI+PFJl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4Njkt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g8L1llYXI+PFJl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4Njkt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1, 115, 1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Noubouossie&lt;/Author&gt;&lt;Year&gt;2017&lt;/Year&gt;&lt;RecNum&gt;249&lt;/RecNum&gt;&lt;DisplayText&gt;[117]&lt;/DisplayText&gt;&lt;record&gt;&lt;rec-number&gt;249&lt;/rec-number&gt;&lt;foreign-keys&gt;&lt;key app="EN" db-id="fs95wdwrt2aprdedpfspp9zx52xpf92xzapd"&gt;249&lt;/key&gt;&lt;/foreign-keys&gt;&lt;ref-type name="Journal Article"&gt;17&lt;/ref-type&gt;&lt;contributors&gt;&lt;authors&gt;&lt;author&gt;Noubouossie, D. F.&lt;/author&gt;&lt;author&gt;Whelihan, M. F.&lt;/author&gt;&lt;author&gt;Yu, Y. B.&lt;/author&gt;&lt;author&gt;Sparkenbaugh, E.&lt;/author&gt;&lt;author&gt;Pawlinski, R.&lt;/author&gt;&lt;author&gt;Monroe, D. M.&lt;/author&gt;&lt;author&gt;Key, N. S.&lt;/author&gt;&lt;/authors&gt;&lt;/contributors&gt;&lt;auth-address&gt;Division of Hematology/Oncology, Department of Medicine, University of North Carolina, Chapel Hill, NC; and.&amp;#xD;Division of Hematology, Department of Medicine, Taipei Veterans General Hospital, Taipei, Taiwan.&lt;/auth-address&gt;&lt;titles&gt;&lt;title&gt;In vitro activation of coagulation by human neutrophil DNA and histone proteins but not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1021-1029&lt;/pages&gt;&lt;volume&gt;129&lt;/volume&gt;&lt;number&gt;8&lt;/number&gt;&lt;edition&gt;2016/12/07&lt;/edition&gt;&lt;dates&gt;&lt;year&gt;2017&lt;/year&gt;&lt;pub-dates&gt;&lt;date&gt;Feb 23&lt;/date&gt;&lt;/pub-dates&gt;&lt;/dates&gt;&lt;isbn&gt;0006-4971&lt;/isbn&gt;&lt;accession-num&gt;27919911&lt;/accession-num&gt;&lt;urls&gt;&lt;related-urls&gt;&lt;url&gt;http://www.bloodjournal.org/content/129/8/1021.long?sso-checked=true&lt;/url&gt;&lt;url&gt;http://www.bloodjournal.org/content/bloodjournal/129/8/1021.full.pdf&lt;/url&gt;&lt;/related-urls&gt;&lt;/urls&gt;&lt;custom2&gt;PMC5324715&lt;/custom2&gt;&lt;electronic-resource-num&gt;10.1182/blood-2016-06-72229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8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ools-Lartigue&lt;/Author&gt;&lt;Year&gt;2013&lt;/Year&gt;&lt;RecNum&gt;428&lt;/RecNum&gt;&lt;DisplayText&gt;[118]&lt;/DisplayText&gt;&lt;record&gt;&lt;rec-number&gt;428&lt;/rec-number&gt;&lt;foreign-keys&gt;&lt;key app="EN" db-id="fs95wdwrt2aprdedpfspp9zx52xpf92xzapd"&gt;428&lt;/key&gt;&lt;/foreign-keys&gt;&lt;ref-type name="Journal Article"&gt;17&lt;/ref-type&gt;&lt;contributors&gt;&lt;authors&gt;&lt;author&gt;Cools-Lartigue, J.&lt;/author&gt;&lt;author&gt;Spicer, J.&lt;/author&gt;&lt;author&gt;McDonald, B.&lt;/author&gt;&lt;author&gt;Gowing, S.&lt;/author&gt;&lt;author&gt;Chow, S.&lt;/author&gt;&lt;author&gt;Giannias, B.&lt;/author&gt;&lt;author&gt;Bourdeau, F.&lt;/author&gt;&lt;author&gt;Kubes, P.&lt;/author&gt;&lt;author&gt;Ferri, L.&lt;/author&gt;&lt;/authors&gt;&lt;/contributors&gt;&lt;titles&gt;&lt;title&gt;Neutrophil extracellular traps sequester circulating tumor cells and promote metastasis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edition&gt;2013/07/19&lt;/edition&gt;&lt;dates&gt;&lt;year&gt;2013&lt;/year&gt;&lt;pub-dates&gt;&lt;date&gt;Jul 01&lt;/date&gt;&lt;/pub-dates&gt;&lt;/dates&gt;&lt;isbn&gt;0021-9738&lt;/isbn&gt;&lt;accession-num&gt;23863628&lt;/accession-num&gt;&lt;urls&gt;&lt;related-urls&gt;&lt;url&gt;http://dm5migu4zj3pb.cloudfront.net/manuscripts/67000/67484/JCI67484.v2.pdf&lt;/url&gt;&lt;/related-urls&gt;&lt;/urls&gt;&lt;custom2&gt;PMC3726160&lt;/custom2&gt;&lt;electronic-resource-num&gt;10.1172/jci6748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0MDk8L1JlY051bT48RGlzcGxheVRleHQ+WzExOV08L0Rpc3BsYXlUZXh0PjxyZWNv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0MDk8L1JlY051bT48RGlzcGxheVRleHQ+WzExOV08L0Rpc3BsYXlUZXh0PjxyZWNv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o8L0F1dGhvcj48WWVhcj4yMDE1PC9ZZWFyPjxSZWNO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o8L0F1dGhvcj48WWVhcj4yMDE1PC9ZZWFyPjxSZWNO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 m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zc2xlPC9BdXRob3I+PFllYXI+MjAxNDwvWWVhcj48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zc2xlPC9BdXRob3I+PFllYXI+MjAxNDwvWWVhcj48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rZXM8L0F1dGhvcj48WWVhcj4yMDE0PC9ZZWFyPjxS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zNjg2LTk0PC9wYWdlcz48dm9sdW1lPjE5Njwv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rZXM8L0F1dGhvcj48WWVhcj4yMDE0PC9ZZWFyPjxS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zNjg2LTk0PC9wYWdlcz48dm9sdW1lPjE5Njwv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, 85, 122-12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242E34" w14:paraId="127937EB" w14:textId="77777777" w:rsidTr="00324E7E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C19BB7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3ABC1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4DDC9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13CBAC" w14:textId="3D9BBF83" w:rsidR="00AB6897" w:rsidRPr="00242E34" w:rsidRDefault="00324E7E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Calcium i</w:t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onophore A23187 (2.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Y8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Y8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81, 84, 123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4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QzLCA1MywgMTAwLCAxMjZdPC9EaXNw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QxNzQ5PC9wYWdlcz48dm9sdW1lPjc8L3ZvbHVtZT48ZWRpdGlvbj4y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QzLCA1MywgMTAwLCAxMjZdPC9EaXNw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QxNzQ5PC9wYWdlcz48dm9sdW1lPjc8L3ZvbHVtZT48ZWRpdGlvbj4y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2, 43, 53, 100, 126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&lt;EndNote&gt;&lt;Cite&gt;&lt;Author&gt;Noubouossie&lt;/Author&gt;&lt;Year&gt;2017&lt;/Year&gt;&lt;RecNum&gt;249&lt;/RecNum&gt;&lt;DisplayText&gt;[117]&lt;/DisplayText&gt;&lt;record&gt;&lt;rec-number&gt;249&lt;/rec-number&gt;&lt;foreign-keys&gt;&lt;key app="EN" db-id="fs95wdwrt2aprdedpfspp9zx52xpf92xzapd"&gt;249&lt;/key&gt;&lt;/foreign-keys&gt;&lt;ref-type name="Journal Article"&gt;17&lt;/ref-type&gt;&lt;contributors&gt;&lt;authors&gt;&lt;author&gt;Noubouossie, D. F.&lt;/author&gt;&lt;author&gt;Whelihan, M. F.&lt;/author&gt;&lt;author&gt;Yu, Y. B.&lt;/author&gt;&lt;author&gt;Sparkenbaugh, E.&lt;/author&gt;&lt;author&gt;Pawlinski, R.&lt;/author&gt;&lt;author&gt;Monroe, D. M.&lt;/author&gt;&lt;author&gt;Key, N. S.&lt;/author&gt;&lt;/authors&gt;&lt;/contributors&gt;&lt;auth-address&gt;Division of Hematology/Oncology, Department of Medicine, University of North Carolina, Chapel Hill, NC; and.&amp;#xD;Division of Hematology, Department of Medicine, Taipei Veterans General Hospital, Taipei, Taiwan.&lt;/auth-address&gt;&lt;titles&gt;&lt;title&gt;In vitro activation of coagulation by human neutrophil DNA and histone proteins but not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1021-1029&lt;/pages&gt;&lt;volume&gt;129&lt;/volume&gt;&lt;number&gt;8&lt;/number&gt;&lt;edition&gt;2016/12/07&lt;/edition&gt;&lt;dates&gt;&lt;year&gt;2017&lt;/year&gt;&lt;pub-dates&gt;&lt;date&gt;Feb 23&lt;/date&gt;&lt;/pub-dates&gt;&lt;/dates&gt;&lt;isbn&gt;0006-4971&lt;/isbn&gt;&lt;accession-num&gt;27919911&lt;/accession-num&gt;&lt;urls&gt;&lt;related-urls&gt;&lt;url&gt;http://www.bloodjournal.org/content/129/8/1021.long?sso-checked=true&lt;/url&gt;&lt;url&gt;http://www.bloodjournal.org/content/bloodjournal/129/8/1021.full.pdf&lt;/url&gt;&lt;/related-urls&gt;&lt;/urls&gt;&lt;custom2&gt;PMC5324715&lt;/custom2&gt;&lt;electronic-resource-num&gt;10.1182/blood-2016-06-722298&lt;/electronic-resource-num&gt;&lt;remote-database-provider&gt;NLM&lt;/remote-database-provider&gt;&lt;language&gt;eng&lt;/language&gt;&lt;/record&gt;&lt;/Cite&gt;&lt;/EndNote&gt;</w:instrTex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17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2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TwvWWVhcj48UmVj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TwvWWVhcj48UmVj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3, 115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); Ionomycin (1.3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3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QzLCA1MywgMTI2XTwvRGlzcGxheVRl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4MTctMjI8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QzLCA1MywgMTI2XTwvRGlzcGxheVRl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4MTctMjI8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2, 43, 53, 126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8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61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) </w:t>
            </w:r>
          </w:p>
        </w:tc>
      </w:tr>
      <w:tr w:rsidR="00AB6897" w:rsidRPr="00242E34" w14:paraId="2D2063A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62DFD9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325A85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9C75178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8D486E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LPS (1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5jaGFsPC9BdXRob3I+PFllYXI+MjAxNTwvWWVhcj48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DEyNDA4MjwvcGFnZXM+PHZvbHVtZT4xMDwvdm9sdW1lPjxudW1iZXI+NDwvbnVtYmVyPjxlZGl0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5jaGFsPC9BdXRob3I+PFllYXI+MjAxNTwvWWVhcj48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DEyNDA4MjwvcGFnZXM+PHZvbHVtZT4xMDwvdm9sdW1lPjxudW1iZXI+NDwvbnVtYmVyPjxlZGl0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7, 54, 55, 70, 127, 1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+/- TNF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α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V08L0Rpc3BsYXlUZXh0PjxyZWNv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V08L0Rpc3BsYXlUZXh0PjxyZWNv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25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6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, 0-10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it-IT"/>
              </w:rPr>
              <w:t>4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1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sym w:font="Symbol" w:char="F06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U8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U8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5, 10, 13, 60, 129, 1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2.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2PC9ZZWFy
PjxSZWNOdW0+MjEzPC9SZWNOdW0+PERpc3BsYXlUZXh0PlszXTwvRGlzcGxheVRleHQ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3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ppYTwvQXV0aG9yPjxZZWFyPjIwMTU8L1llYXI+PFJl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ppYTwvQXV0aG9yPjxZZWFyPjIwMTU8L1llYXI+PFJl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ml6YXJyeS1DYXJvPC9BdXRob3I+PFllYXI+MjAxODwv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M1OTwvcGFnZXM+PHZvbHVt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ml6YXJyeS1DYXJvPC9BdXRob3I+PFllYXI+MjAxODwv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M1OTwvcGFnZXM+PHZvbHVt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53, 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0-2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3MTwvUmVjTnVtPjxEaXNwbGF5VGV4dD5bNTJdPC9EaXNwbGF5VGV4dD48cmVjb3JkPjxy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zQwOTwvcGFnZXM+PHZvbHVtZT43PC92b2x1bWU+PG51bWJlcj4xPC9udW1iZXI+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3MTwvUmVjTnVtPjxEaXNwbGF5VGV4dD5bNTJdPC9EaXNwbGF5VGV4dD48cmVjb3JkPjxy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zQwOTwvcGFnZXM+PHZvbHVtZT43PC92b2x1bWU+PG51bWJlcj4xPC9udW1iZXI+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2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UzXTwvRGlzcGxheVRleHQ+PHJlY29y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M5NDwvUmVjTnVtPjxEaXNwbGF5VGV4dD5bNDIsIDUzXTwvRGlzcGxheVRleHQ+PHJlY29y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2, 5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100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WxhdmFydGhpPC9BdXRob3I+PFllYXI+MjAxNTwvWWVh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WxhdmFydGhpPC9BdXRob3I+PFllYXI+MjAxNTwvWWVh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JzY2hmZWxkPC9BdXRob3I+PFllYXI+MjAxNTwvWWVh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JzY2hmZWxkPC9BdXRob3I+PFllYXI+MjAxNTwvWWVh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3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ODwvWWVhcj48UmVj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ODwvWWVhcj48UmVj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12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</w:p>
        </w:tc>
      </w:tr>
      <w:tr w:rsidR="00AB6897" w:rsidRPr="0046389C" w14:paraId="5BBFC171" w14:textId="77777777" w:rsidTr="00324E7E">
        <w:trPr>
          <w:trHeight w:val="8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E9BC047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2C4FFD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0581D6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52E24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Bacteria (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>Staphylococcus aureus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29tb3M8L0F1dGhvcj48WWVhcj4yMDE2PC9ZZWFyPjxS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YWJici0x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29tb3M8L0F1dGhvcj48WWVhcj4yMDE2PC9ZZWFyPjxS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6, 26, 43, 53, 74, 113, 121, 124, 125, 132, 1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(+/- LL-37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XVtYW5uPC9BdXRob3I+PFllYXI+MjAxNDwvWWVhcj48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XVtYW5uPC9BdXRob3I+PFllYXI+MjAxNDwvWWVhcj48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4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)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>Neisseria gonorrhoeae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lYXU8L0F1dGhvcj48WWVhcj4yMDE1PC9ZZWFyPjxS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lYXU8L0F1dGhvcj48WWVhcj4yMDE1PC9ZZWFyPjxS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 Pseudomonas aeruginos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dWVuPC9BdXRob3I+PFllYXI+MjAxNjwvWWVhcj48UmVj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QxMzUtNDM8L3BhZ2VzPjx2b2x1bWU+ODI8L3ZvbHVt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0MDk8L3BhZ2VzPjx2b2x1bWU+Nzwvdm9sdW1lPjxudW1iZXI+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dWVuPC9BdXRob3I+PFllYXI+MjAxNjwvWWVhcj48UmVj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QxMzUtNDM8L3BhZ2VzPjx2b2x1bWU+ODI8L3ZvbHVt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0MDk8L3BhZ2VzPjx2b2x1bWU+Nzwvdm9sdW1lPjxudW1iZXI+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23, 52, 53, 67, 125, 134, 1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>Streptococcus suis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CdWhyPC9BdXRob3I+PFllYXI+MjAxNTwvWWVhcj48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CdWhyPC9BdXRob3I+PFllYXI+MjAxNTwvWWVhcj48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i/>
                <w:iCs/>
                <w:sz w:val="18"/>
                <w:szCs w:val="18"/>
                <w:lang w:val="it-IT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Streptococcus pneumoni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it-IT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 Streptococcus sanguinis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it-IT"/>
              </w:rPr>
              <w:instrText xml:space="preserve"> ADDIN EN.CITE &lt;EndNote&gt;&lt;Cite&gt;&lt;Author&gt;Sumioka&lt;/Author&gt;&lt;Year&gt;2017&lt;/Year&gt;&lt;RecNum&gt;317&lt;/RecNum&gt;&lt;DisplayText&gt;[136]&lt;/DisplayText&gt;&lt;record&gt;&lt;rec-number&gt;317&lt;/rec-number&gt;&lt;foreign-keys&gt;&lt;key app="EN" db-id="fs95wdwrt2aprdedpfspp9zx52xpf92xzapd"&gt;317&lt;/key&gt;&lt;/foreign-keys&gt;&lt;ref-type name="Journal Article"&gt;17&lt;/ref-type&gt;&lt;contributors&gt;&lt;authors&gt;&lt;author&gt;Sumioka, R.&lt;/author&gt;&lt;author&gt;Nakata, M.&lt;/author&gt;&lt;auth</w:instrTex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>or&gt;Okahashi, N.&lt;/author&gt;&lt;author&gt;Li, Y.&lt;/author&gt;&lt;author&gt;Wada, S.&lt;/author&gt;&lt;author&gt;Yamaguchi, M.&lt;/author&gt;&lt;author&gt;Sumitomo, T.&lt;/author&gt;&lt;author&gt;Hayashi, M.&lt;/author&gt;&lt;author&gt;Kawabata, S.&lt;/author&gt;&lt;/authors&gt;&lt;/contributors&gt;&lt;auth-address&gt;Department of Oral and Molecular Micro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>biology, Osaka University Graduate School of Dentistry, Suita-Osaka, Japan.&amp;#xD;Department of Restorative Dentistry and Endodontology, Osaka University Graduate School of Dentistry, Suita-Osaka, Japan.&amp;#xD;Center for Frontier Oral Science, Osaka University Graduate School of Dentistry, Suita-Osaka, Japan.&lt;/auth-address&gt;&lt;titles&gt;&lt;title&gt;Streptococcus sanguinis induces neutrophil cell death by production of hydrogen peroxid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2223&lt;/pages&gt;&lt;volume&gt;12&lt;/volume&gt;&lt;number&gt;2&lt;/number&gt;&lt;edition&gt;2017/02/22&lt;/edition&gt;&lt;dates&gt;&lt;year&gt;2017&lt;/year&gt;&lt;/dates&gt;&lt;isbn&gt;1932-6203&lt;/isbn&gt;&lt;accession-num&gt;28222125&lt;/accession-num&gt;&lt;urls&gt;&lt;related-urls&gt;&lt;url&gt;http://journals.plos.org/plosone/article/file?id=10.1371/journal.pone.0172223&amp;amp;type=printable&lt;/url&gt;&lt;/related-urls&gt;&lt;/urls&gt;&lt;custom2&gt;PMC5319702&lt;/custom2&gt;&lt;electronic-resource-num&gt;10.1371/journal.pone.017222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reptococcus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mutans </w:t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(+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combinations of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gG /platelet/P-selectin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nPC9BdXRob3I+PFllYXI+MjAxNTwvWWVhcj48UmVj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nPC9BdXRob3I+PFllYXI+MjAxNTwvWWVhcj48UmVj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3MTwvUmVjTnVtPjxEaXNwbGF5VGV4dD5bNTJdPC9EaXNwbGF5VGV4dD48cmVjb3JkPjxy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zQwOTwvcGFnZXM+PHZvbHVtZT43PC92b2x1bWU+PG51bWJlcj4xPC9udW1iZXI+
PGVkaXRpb24+MjAxNy8wNi8xNTwvZWRpdGlvbj48ZGF0ZXM+PHllYXI+MjAxNzwveWVhcj48cHVi
LWRhdGVzPjxkYXRlPkp1biAxMzwvZGF0ZT48L3B1Yi1kYXRlcz48L2RhdGVzPjxpc2JuPjIwNDUt
MjMyMjwvaXNibj48YWNjZXNzaW9uLW51bT4yODYxMTQ2MTwvYWNjZXNzaW9uLW51bT48dXJscz48
cmVsYXRlZC11cmxzPjx1cmw+aHR0cHM6Ly93d3cubmNiaS5ubG0ubmloLmdvdi9wbWMvYXJ0aWNs
ZXMvUE1DNTQ2OTc5NS9wZGYvNDE1OThfMjAxN19BcnRpY2xlXzMyNTcucGRmPC91cmw+PC9yZWxh
dGVkLXVybHM+PC91cmxzPjxjdXN0b20yPlBNQzU0Njk3OTU8L2N1c3RvbTI+PGVsZWN0cm9uaWMt
cmVzb3VyY2UtbnVtPjEwLjEwMzgvczQxNTk4LTAxNy0wMzI1Ny16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3MTwvUmVjTnVtPjxEaXNwbGF5VGV4dD5bNTJdPC9EaXNwbGF5VGV4dD48cmVjb3JkPjxy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zQwOTwvcGFnZXM+PHZvbHVtZT43PC92b2x1bWU+PG51bWJlcj4xPC9udW1iZXI+
PGVkaXRpb24+MjAxNy8wNi8xNTwvZWRpdGlvbj48ZGF0ZXM+PHllYXI+MjAxNzwveWVhcj48cHVi
LWRhdGVzPjxkYXRlPkp1biAxMzwvZGF0ZT48L3B1Yi1kYXRlcz48L2RhdGVzPjxpc2JuPjIwNDUt
MjMyMjwvaXNibj48YWNjZXNzaW9uLW51bT4yODYxMTQ2MTwvYWNjZXNzaW9uLW51bT48dXJscz48
cmVsYXRlZC11cmxzPjx1cmw+aHR0cHM6Ly93d3cubmNiaS5ubG0ubmloLmdvdi9wbWMvYXJ0aWNs
ZXMvUE1DNTQ2OTc5NS9wZGYvNDE1OThfMjAxN19BcnRpY2xlXzMyNTcucGRmPC91cmw+PC9yZWxh
dGVkLXVybHM+PC91cmxzPjxjdXN0b20yPlBNQzU0Njk3OTU8L2N1c3RvbTI+PGVsZWN0cm9uaWMt
cmVzb3VyY2UtbnVtPjEwLjEwMzgvczQxNTk4LTAxNy0wMzI1Ny16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Yersinia enterocolitic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2xsZXJoZXJtPC9BdXRob3I+PFllYXI+MjAxNTwvWWVh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2xsZXJoZXJtPC9BdXRob3I+PFllYXI+MjAxNTwvWWVh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Yersinia pseudotuberculosi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WxsZW5pdXM8L0F1dGhvcj48WWVhcj4yMDE1PC9ZZWFy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WxsZW5pdXM8L0F1dGhvcj48WWVhcj4yMDE1PC9ZZWFy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Helicobacter pylor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akkim&lt;/Author&gt;&lt;Year&gt;2011&lt;/Year&gt;&lt;RecNum&gt;383&lt;/RecNum&gt;&lt;DisplayText&gt;[68]&lt;/DisplayText&gt;&lt;record&gt;&lt;rec-number&gt;383&lt;/rec-number&gt;&lt;foreign-keys&gt;&lt;key app="EN" db-id="fs95wdwrt2aprdedpfspp9zx52xpf92xzapd"&gt;383&lt;/key&gt;&lt;/foreign-keys&gt;&lt;ref-type name="Journal Article"&gt;17&lt;/ref-type&gt;&lt;contributors&gt;&lt;authors&gt;&lt;author&gt;Hakkim, A.&lt;/author&gt;&lt;author&gt;Fuchs, T. A.&lt;/author&gt;&lt;author&gt;Martinez, N. E.&lt;/author&gt;&lt;author&gt;Hess, S.&lt;/author&gt;&lt;author&gt;Prinz, H.&lt;/author&gt;&lt;author&gt;Zychlinsky, A.&lt;/author&gt;&lt;author&gt;Waldmann, H.&lt;/author&gt;&lt;/authors&gt;&lt;/contributors&gt;&lt;auth-address&gt;Department of Cellular Microbiology, Max Planck Institute for Infection Biology, Berlin.&lt;/auth-address&gt;&lt;titles&gt;&lt;title&gt;Activation of the Raf-MEK-ERK pathway is required for neutrophil extracellular trap formation&lt;/title&gt;&lt;secondary-title&gt;Nat Chem Biol&lt;/secondary-title&gt;&lt;alt-title&gt;Nature chemical biology&lt;/alt-title&gt;&lt;/titles&gt;&lt;periodical&gt;&lt;full-title&gt;Nat Chem Biol&lt;/full-title&gt;&lt;abbr-1&gt;Nature chemical biology&lt;/abbr-1&gt;&lt;/periodical&gt;&lt;alt-periodical&gt;&lt;full-title&gt;Nat Chem Biol&lt;/full-title&gt;&lt;abbr-1&gt;Nature chemical biology&lt;/abbr-1&gt;&lt;/alt-periodical&gt;&lt;pages&gt;75-7&lt;/pages&gt;&lt;volume&gt;7&lt;/volume&gt;&lt;number&gt;2&lt;/number&gt;&lt;edition&gt;2010/12/21&lt;/edition&gt;&lt;keywords&gt;&lt;keyword&gt;Extracellular Signal-Regulated MAP Kinases/*metabolism&lt;/keyword&gt;&lt;keyword&gt;Humans&lt;/keyword&gt;&lt;keyword&gt;MAP Kinase Kinase Kinases/*metabolism&lt;/keyword&gt;&lt;keyword&gt;Neutrophils/*metabolism&lt;/keyword&gt;&lt;/keywords&gt;&lt;dates&gt;&lt;year&gt;2011&lt;/year&gt;&lt;pub-dates&gt;&lt;date&gt;Feb&lt;/date&gt;&lt;/pub-dates&gt;&lt;/dates&gt;&lt;isbn&gt;1552-4450&lt;/isbn&gt;&lt;accession-num&gt;21170021&lt;/accession-num&gt;&lt;urls&gt;&lt;/urls&gt;&lt;electronic-resource-num&gt;10.1038/nchembio.49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Haemophilus influenz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lYXU8L0F1dGhvcj48WWVhcj4yMDExPC9ZZWFyPjxS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dW5lYXU8L0F1dGhvcj48WWVhcj4yMDExPC9ZZWFyPjxS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 w:eastAsia="de-DE"/>
              </w:rPr>
              <w:t xml:space="preserve"> Aggregatibacter actinomycetemcomit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JlcnRzPC9BdXRob3I+PFllYXI+MjAxNjwvWWVhcj48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JlcnRzPC9BdXRob3I+PFllYXI+MjAxNjwvWWVhcj48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4, 112, 1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Fusobacterium nucleatum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JlcnRzPC9BdXRob3I+PFllYXI+MjAxNjwvWWVhcj48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JlcnRzPC9BdXRob3I+PFllYXI+MjAxNjwvWWVhcj48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4, 1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, Actinomyces viscos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WxtZXI8L0F1dGhvcj48WWVhcj4yMDE2PC9ZZWFyPjxS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WxtZXI8L0F1dGhvcj48WWVhcj4yMDE2PC9ZZWFyPjxS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Vibrio cholerae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BlcjwvQXV0aG9yPjxZZWFyPjIwMTM8L1llYXI+PFJl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BlcjwvQXV0aG9yPjxZZWFyPjIwMTM8L1llYXI+PFJl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aphylococcus epidermid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iofilm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Periodontal bacteri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Gl0ZTwvQXV0aG9yPjxZZWFyPjIwMTc8L1llYXI+PFJl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Gl0ZTwvQXV0aG9yPjxZZWFyPjIwMTc8L1llYXI+PFJl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solated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bacterial cultured from plaques/ mixed bacterial population from plaque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IaXJzY2hmZWxkPC9BdXRob3I+PFllYXI+MjAxNTwvWWVh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IaXJzY2hmZWxkPC9BdXRob3I+PFllYXI+MjAxNTwvWWVh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131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46389C" w14:paraId="021DE38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66CEB5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8E040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3E92E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96B80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Virus (Respiratory Syncytial Virus (RSV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5jaGFsPC9BdXRob3I+PFllYXI+MjAxNTwvWWVhcj48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I0MDgyPC9wYWdlcz48dm9sdW1l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5jaGFsPC9BdXRob3I+PFllYXI+MjAxNTwvWWVhcj48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I0MDgyPC9wYWdlcz48dm9sdW1l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 Dengue vir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lbm8tQWx0YW1pcmFubzwvQXV0aG9yPjxZZWFyPjIw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lbm8tQWx0YW1pcmFubzwvQXV0aG9yPjxZZWFyPjIw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46389C" w14:paraId="57DDC073" w14:textId="77777777" w:rsidTr="00324E7E">
        <w:trPr>
          <w:trHeight w:val="3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AE210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36273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68A7A3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803E2A" w14:textId="77777777" w:rsidR="00AB6897" w:rsidRPr="00F515E6" w:rsidRDefault="00AB6897" w:rsidP="00AB6897">
            <w:pPr>
              <w:pStyle w:val="NormalWeb"/>
              <w:spacing w:before="0" w:beforeAutospacing="0" w:after="0" w:afterAutospacing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>Paraoccidioides brasiliensis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NZWppYTwvQXV0aG9yPjxZZWFyPjIwMTU8L1llYXI+PFJl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NZWppYTwvQXV0aG9yPjxZZWFyPjIwMTU8L1llYXI+PFJl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39]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/>
                <w:i/>
                <w:iCs/>
                <w:sz w:val="18"/>
                <w:szCs w:val="18"/>
                <w:lang w:val="en-US"/>
              </w:rPr>
              <w:t xml:space="preserve">Candida albicans </w:t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b3NzZWluemFkZWg8L0F1dGhvcj48WWVhcj4yMDEyPC9Z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OTUzLTk8L3BhZ2VzPjx2b2x1bWU+MTE3PC92b2x1bWU+PG51bWJlcj4zPC9udW1i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</w:fldData>
              </w:fldChar>
            </w:r>
            <w:r w:rsidRPr="00242E34"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b3NzZWluemFkZWg8L0F1dGhvcj48WWVhcj4yMDEyPC9Z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</w:fldData>
              </w:fldChar>
            </w:r>
            <w:r w:rsidRPr="00242E34"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sz w:val="18"/>
                <w:szCs w:val="18"/>
              </w:rPr>
            </w:r>
            <w:r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</w:rPr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39, 56, 83, 104, 140]</w:t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/>
                <w:i/>
                <w:iCs/>
                <w:sz w:val="18"/>
                <w:szCs w:val="18"/>
                <w:lang w:val="en-US"/>
              </w:rPr>
              <w:t xml:space="preserve"> Aspergillus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fumigatus 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NY0Nvcm1pY2s8L0F1dGhvcj48WWVhcj4yMDEwPC9ZZWFy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NY0Nvcm1pY2s8L0F1dGhvcj48WWVhcj4yMDEwPC9ZZWFy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50]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/>
                <w:i/>
                <w:iCs/>
                <w:sz w:val="18"/>
                <w:szCs w:val="18"/>
                <w:lang w:val="en-US"/>
              </w:rPr>
              <w:t xml:space="preserve">Cryptococcus gattii/+ mutants 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TcHJpbmdlcjwvQXV0aG9yPjxZZWFyPjIwMTA8L1llYXI+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EwOTc4PC9w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TcHJpbmdlcjwvQXV0aG9yPjxZZWFyPjIwMTA8L1llYXI+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EwOTc4PC9w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iCs/>
                <w:noProof/>
                <w:sz w:val="18"/>
                <w:szCs w:val="18"/>
                <w:lang w:val="en-US"/>
              </w:rPr>
              <w:t>[141]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/>
                <w:i/>
                <w:iCs/>
                <w:sz w:val="18"/>
                <w:szCs w:val="18"/>
                <w:lang w:val="en-US"/>
              </w:rPr>
              <w:t>Candida glabrata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TcHJpbmdlcjwvQXV0aG9yPjxZZWFyPjIwMTA8L1llYXI+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EwOTc4PC9w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TcHJpbmdlcjwvQXV0aG9yPjxZZWFyPjIwMTA8L1llYXI+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EwOTc4PC9w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iCs/>
                <w:noProof/>
                <w:sz w:val="18"/>
                <w:szCs w:val="18"/>
                <w:lang w:val="en-US"/>
              </w:rPr>
              <w:t>[141]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/>
                <w:iCs/>
                <w:sz w:val="18"/>
                <w:szCs w:val="18"/>
                <w:lang w:val="en-US"/>
              </w:rPr>
              <w:t>, Aspergillus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t xml:space="preserve"> species 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JbWJlcnQ8L0F1dGhvcj48WWVhcj4yMDE2PC9ZZWFyPjxS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cGFnZXM+ODYwLTg8L3Bh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begin">
                <w:fldData xml:space="preserve">PEVuZE5vdGU+PENpdGU+PEF1dGhvcj5JbWJlcnQ8L0F1dGhvcj48WWVhcj4yMDE2PC9ZZWFyPjxS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cGFnZXM+ODYwLTg8L3Bh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iCs/>
                <w:noProof/>
                <w:sz w:val="18"/>
                <w:szCs w:val="18"/>
                <w:lang w:val="en-US"/>
              </w:rPr>
              <w:t>[142]</w:t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/>
                <w:iCs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46389C" w14:paraId="199D074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12CEAE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3C3B5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BD650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D9910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Naegleria fowleri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trophozoites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Db250aXMtTW9udGVzIGRlIE9jYTwvQXV0aG9yPjxZZWFy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Db250aXMtTW9udGVzIGRlIE9jYTwvQXV0aG9yPjxZZWFy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1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Brugia malay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icrofilari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veTwvQXV0aG9yPjxZZWFyPjIwMTc8L1llYXI+PFJl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veTwvQXV0aG9yPjxZZWFyPjIwMTc8L1llYXI+PFJl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Leishmania amazonens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romastigot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VNvdXphLVZpZWlyYTwvQXV0aG9yPjxZZWFyPjIwMTY8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2NzQ4LTUzPC9wYWdlcz48dm9sdW1lPjEwNjwvdm9sdW1lPjxudW1i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VNvdXphLVZpZWlyYTwvQXV0aG9yPjxZZWFyPjIwMTY8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2NzQ4LTUzPC9wYWdlcz48dm9sdW1lPjEwNjwvdm9sdW1lPjxudW1i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2, 102, 109, 12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Cryptosporidium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parvum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porozoit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dW5vei1DYXJvPC9BdXRob3I+PFllYXI+MjAxNTwvWWVh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dW5vei1DYXJvPC9BdXRob3I+PFllYXI+MjAxNTwvWWVh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018A3C4" w14:textId="77777777" w:rsidTr="00324E7E">
        <w:trPr>
          <w:trHeight w:val="2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2C9A1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2211F4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B9D15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A0DBA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3NzZWluemFkZWg8L0F1dGhvcj48WWVhcj4yMDEyPC9Z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3NzZWluemFkZWg8L0F1dGhvcj48WWVhcj4yMDEyPC9Z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7, 54, 55, 8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+/- TNFα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V08L0Rpc3BsYXlUZXh0PjxyZWNv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plbGRpbmU8L0F1dGhvcj48WWVhcj4yMDE0PC9ZZWFy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14C6A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17 +/-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NFα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ZHB1cjwvQXV0aG9yPjxZZWFyPjIwMTM8L1llYXI+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ZHB1cjwvQXV0aG9yPjxZZWFyPjIwMTM8L1llYXI+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1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hsZW5iZXJnPC9BdXRob3I+PFllYXI+MjAxMzwvWWVh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xMjE3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hsZW5iZXJnPC9BdXRob3I+PFllYXI+MjAxMzwvWWVh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NF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yPC9ZZWFyPjxSZWNO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NFα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3PC9ZZWFyPjxSZWNO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3PC9ZZWFyPjxSZWNO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5, 14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latelet activating factor (PAF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lejwvQXV0aG9yPjxZZWFyPjIwMTc8L1llYXI+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MgTmF0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lejwvQXV0aG9yPjxZZWFyPjIwMTc8L1llYXI+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MgTmF0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7, 68, 115, 1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46389C" w14:paraId="56BC258E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C4F4BD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91DC62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46E8F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63DA5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mVzcz5EZXBhcnRtZW50IG9mIEludGVybmFsIE1lZGljaW5lIDMgLSBSaGV1bWF0b2xvZ3kgYW5k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Tgz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3J6ZWN6eW5za2EtTW9uY3puaWs8L0F1dGhvcj48WWVh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xNjExLTc8L3BhZ2VzPjx2b2x1bWU+MTg5PC92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GhpbCBleHRyYWNlbGx1bGFyIHRyYXBzIGluIGRlcm1hdG9teW9zaXRpcyBhbmQgcG9seW15b3Np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3ODQ1OTwvcGFnZXM+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jxrZXl3b3JkPk5ldXRyb3BoaWxzLyppbW11bm9sb2d5L21ldGFib2xpc208L2tleXdvcmQ+PGtl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I5MzE4PC9w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YzMzUtNDM8L3BhZ2VzPjx2b2x1bWU+MTE5PC92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2MzM1LTQzPC9wYWdlcz48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ZWNvcmQ+PHJlYy1udW1iZXI+Mzk1PC9yZWMtbnVtYmVyPjxmb3JlaWduLWtleXM+PGtleSBhcHA9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E3OHJhNDA8L3BhZ2VzPjx2b2x1bWU+NTwv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I3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ODM8L3BhZ2VzPjx2b2x1bWU+Nzwv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I5MzE4PC9wYWdlcz48dm9sdW1lPjY8L3ZvbHVtZT48bnVt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YXJ5LXRpdGxlPjxhbHQtdGl0bGU+U2NpZW50aWZpYyByZXBvcnRzPC9hbHQtdGl0bGU+PC90aXRs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3MDM2MzwvcGFnZXM+PHZvbHVtZT44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Qz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k1My05PC9wYWdlcz48dm9sdW1lPjExNzwvdm9sdW1lPjxudW1iZXI+MzwvbnVtYmVyPjxl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SW5mbGFtbWF0aW9uIFJlc2VhcmNoLCBJbnN0aXR1dGUgb2YgTWVkaWNpbmUsIFNhaGxncmVuc2th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M1Mi0zNjQ8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dXJsPmh0dHBzOi8vd3d3Lm5jYmkubmxtLm5paC5nb3YvcG1jL2FydGljbGVzL1BNQzQ5NDc4NzAv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M1Mi0zNjQ8L3BhZ2VzPjx2b2x1bWU+OTE8L3ZvbHVtZT48bnVtYmVyPjI8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2MDIyLTk8L3BhZ2VzPjx2b2x1bWU+MTkxPC92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wMTI0MDgyPC9wYWdlcz48dm9sdW1lPjEwPC92b2x1bWU+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aW9uLW51bT48dXJscz48cmVsYXRlZC11cmxzPjx1cmw+aHR0cDovL2pvdXJuYWxzLnBsb3Mub3Jn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0MDgtMTg8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YWJvbGlzbS9wYXRob2xvZ3k8L2tleXdvcmQ+PGtleXdvcmQ+SHVtYW5zPC9rZXl3b3JkPjxrZXl3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Njc0OC01MzwvcGFnZXM+PHZvbHVtZT4xMDY8L3ZvbHVtZT48bnVtYmVy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mVzcz5EZXBhcnRtZW50IG9mIEludGVybmFsIE1lZGljaW5lIDMgLSBSaGV1bWF0b2xvZ3kgYW5k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Tgz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-5, 11, 14, 17, 24, 25, 27, 30, 34, 40, 41, 45, 47, 48, 54-56, 59, 61, 63, 66-70, 74, 76-78, 80, 81, 85, 90, 91, 93, 95, 98, 99, 102, 104, 107, 111, 112, 114, 115, 119, 120, 122-124, 128, 130, 143, 144, 146-1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1C99B86E" w14:textId="77777777" w:rsidTr="00324E7E">
        <w:trPr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AF98C4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2877BE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A8126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D78F1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.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BwPC9BdXRob3I+PFllYXI+MjAxNzwvWWVhcj48UmVj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BwPC9BdXRob3I+PFllYXI+MjAxNzwvWWVhcj48UmVj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59, 1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thYmE8L0F1dGhvcj48WWVhcj4yMDE3PC9ZZWFyPjxS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thYmE8L0F1dGhvcj48WWVhcj4yMDE3PC9ZZWFyPjxS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6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MzQsIDE2Mi0xNjRdPC9EaXNwbGF5VGV4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MzQsIDE2Mi0xNjRdPC9EaXNwbGF5VGV4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4, 162-16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mVyc2VuPC9BdXRob3I+PFllYXI+MjAxNjwvWWVhcj48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gzNjk8L3BhZ2VzPjx2b2x1bWU+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4MTctMjI8L3BhZ2Vz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zE1MC05PC9wYWdlcz48dm9sdW1lPjE4ODwvdm9sdW1lPjxudW1iZXI+NzwvbnVtYmVyPjxl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MDEzOTU2OTwvcGFnZXM+PHZvbHVtZT4xMDwvdm9s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mVyc2VuPC9BdXRob3I+PFllYXI+MjAxNjwvWWVhcj48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gzNjk8L3BhZ2VzPjx2b2x1bWU+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4MTctMjI8L3BhZ2Vz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zE1MC05PC9wYWdlcz48dm9sdW1lPjE4ODwvdm9sdW1lPjxudW1iZXI+NzwvbnVtYmVyPjxl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MDEzOTU2OTwvcGFnZXM+PHZvbHVtZT4xMDwvdm9s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, 43, 165-17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40.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MjwvWWVhcj48UmVj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NDQyMS0zMTwvcGFnZXM+PHZvbHVtZT4x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MjwvWWVhcj48UmVj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NDQyMS0zMTwvcGFnZXM+PHZvbHVtZT4x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7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aWNjaS1BemV2ZWRvPC9BdXRob3I+PFllYXI+MjAxNjwv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aWNjaS1BemV2ZWRvPC9BdXRob3I+PFllYXI+MjAxNjwv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74, 17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LCAxNzYtMTgwXTwvRGlzcGxheVRl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k1My05PC9wYWdlcz48dm9sdW1lPjExNzwvdm9s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yMjE3NC04MzwvcGFnZXM+PHZvbHVtZT4yOTA8L3ZvbHVt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LCAxNzYtMTgwXTwvRGlzcGxheVRl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k1My05PC9wYWdlcz48dm9sdW1lPjExNzwvdm9s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yMjE3NC04MzwvcGFnZXM+PHZvbHVtZT4yOTA8L3ZvbHVt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4, 176-18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-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WNrZXI8L0F1dGhvcj48WWVhcj4yMDE4PC9ZZWFyPjxS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WNrZXI8L0F1dGhvcj48WWVhcj4yMDE4PC9ZZWFyPjxS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pPC9BdXRob3I+PFllYXI+MjAxNDwvWWVhcj48UmVj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pPC9BdXRob3I+PFllYXI+MjAxNDwvWWVhcj48UmVj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MjE0PC9SZWNOdW0+PERpc3BsYXlUZXh0PlsxODNdPC9EaXNwbGF5VGV4dD48cmVj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Y8L3BhZ2VzPjx2b2x1bWU+ODwvdm9sdW1lPjxlZGl0aW9uPjIwMTcvMDIvMTQ8L2VkaXRp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MjE0PC9SZWNOdW0+PERpc3BsYXlUZXh0PlsxODNdPC9EaXNwbGF5VGV4dD48cmVj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TY8L3BhZ2VzPjx2b2x1bWU+ODwvdm9sdW1lPjxlZGl0aW9uPjIwMTcvMDIvMTQ8L2VkaXRp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.6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-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WNrZXI8L0F1dGhvcj48WWVhcj4yMDE3PC9ZZWFyPjxS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WNrZXI8L0F1dGhvcj48WWVhcj4yMDE3PC9ZZWFyPjxS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-10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5PC9BdXRob3I+PFllYXI+MjAxMzwvWWVhcj48UmVj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5PC9BdXRob3I+PFllYXI+MjAxMzwvWWVhcj48UmVj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 (2 nM - 20 μM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Jimenez-Valdes&lt;/Author&gt;&lt;Year&gt;2017&lt;/Year&gt;&lt;RecNum&gt;116&lt;/RecNum&gt;&lt;DisplayText&gt;[187]&lt;/DisplayText&gt;&lt;record&gt;&lt;rec-number&gt;116&lt;/rec-number&gt;&lt;foreign-keys&gt;&lt;key app="EN" db-id="fs95wdwrt2aprdedpfspp9zx52xpf92xzapd"&gt;116&lt;/key&gt;&lt;/foreign-keys&gt;&lt;ref-type name="Journal Article"&gt;17&lt;/ref-type&gt;&lt;contributors&gt;&lt;authors&gt;&lt;author&gt;Jimenez-Valdes, R. J.&lt;/author&gt;&lt;author&gt;Rodriguez-Moncayo, R.&lt;/author&gt;&lt;author&gt;Cedillo-Alcantar, D. F.&lt;/author&gt;&lt;author&gt;Garcia-Cordero, J. L.&lt;/author&gt;&lt;/authors&gt;&lt;/contributors&gt;&lt;auth-address&gt;Unidad Monterrey, Centro de Investigacion y de Estudios Avanzados del Instituto Politecnico Nacional , Via del Conocimiento 201, Parque PIIT, Apodaca, Nuevo Leon CP 66628, Mexico.&lt;/auth-address&gt;&lt;titles&gt;&lt;title&gt;Massive Parallel Analysis of Single Cells in an Integrated Microfluidic Platform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5210-5220&lt;/pages&gt;&lt;volume&gt;89&lt;/volume&gt;&lt;number&gt;10&lt;/number&gt;&lt;edition&gt;2017/04/14&lt;/edition&gt;&lt;dates&gt;&lt;year&gt;2017&lt;/year&gt;&lt;pub-dates&gt;&lt;date&gt;May 16&lt;/date&gt;&lt;/pub-dates&gt;&lt;/dates&gt;&lt;isbn&gt;0003-2700&lt;/isbn&gt;&lt;accession-num&gt;28406613&lt;/accession-num&gt;&lt;urls&gt;&lt;related-urls&gt;&lt;url&gt;http://pubs.acs.org/doi/pdfplus/10.1021/acs.analchem.6b04485&lt;/url&gt;&lt;/related-urls&gt;&lt;/urls&gt;&lt;electronic-resource-num&gt;10.1021/acs.analchem.6b0448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.6 m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FuPC9BdXRob3I+PFllYXI+MjAxNDwvWWVhcj48UmVj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FuPC9BdXRob3I+PFllYXI+MjAxNDwvWWVhcj48UmVj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5, 1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1DF30CE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045219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26583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136FA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AF378E" w14:textId="77777777" w:rsidR="00AB6897" w:rsidRPr="00F515E6" w:rsidRDefault="00AB6897" w:rsidP="00AB6897">
            <w:pPr>
              <w:tabs>
                <w:tab w:val="left" w:pos="6237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8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pp&lt;/Author&gt;&lt;Year&gt;2017&lt;/Year&gt;&lt;RecNum&gt;171&lt;/RecNum&gt;&lt;DisplayText&gt;[159]&lt;/DisplayText&gt;&lt;record&gt;&lt;rec-number&gt;171&lt;/rec-number&gt;&lt;foreign-keys&gt;&lt;key app="EN" db-id="fs95wdwrt2aprdedpfspp9zx52xpf92xzapd"&gt;171&lt;/key&gt;&lt;/foreign-keys&gt;&lt;ref-type name="Journal Article"&gt;17&lt;/ref-type&gt;&lt;contributors&gt;&lt;authors&gt;&lt;author&gt;Lipp, P.&lt;/author&gt;&lt;author&gt;Ruhnau, J.&lt;/author&gt;&lt;author&gt;Lange, A.&lt;/author&gt;&lt;author&gt;Vogelgesang, A.&lt;/author&gt;&lt;author&gt;Dressel, A.&lt;/author&gt;&lt;author&gt;Heckmann, M.&lt;/author&gt;&lt;/authors&gt;&lt;/contributors&gt;&lt;auth-address&gt;Department of Neonatology and Pediatric Intensive Care, University Medicine Greifswald, Greifswald, Germany.&lt;/auth-address&gt;&lt;titles&gt;&lt;title&gt;Less Neutrophil Extracellular Trap Formation in Term Newborns than in Adults&lt;/title&gt;&lt;secondary-title&gt;Neonatology&lt;/secondary-title&gt;&lt;alt-title&gt;Neonatology&lt;/alt-title&gt;&lt;/titles&gt;&lt;periodical&gt;&lt;full-title&gt;Neonatology&lt;/full-title&gt;&lt;abbr-1&gt;Neonatology&lt;/abbr-1&gt;&lt;/periodical&gt;&lt;alt-periodical&gt;&lt;full-title&gt;Neonatology&lt;/full-title&gt;&lt;abbr-1&gt;Neonatology&lt;/abbr-1&gt;&lt;/alt-periodical&gt;&lt;pages&gt;182-188&lt;/pages&gt;&lt;volume&gt;111&lt;/volume&gt;&lt;number&gt;2&lt;/number&gt;&lt;edition&gt;2016/11/25&lt;/edition&gt;&lt;dates&gt;&lt;year&gt;2017&lt;/year&gt;&lt;/dates&gt;&lt;isbn&gt;1661-7800&lt;/isbn&gt;&lt;accession-num&gt;27884010&lt;/accession-num&gt;&lt;urls&gt;&lt;related-urls&gt;&lt;url&gt;https://www.karger.com/Article/Abstract/452615&lt;/url&gt;&lt;/related-urls&gt;&lt;/urls&gt;&lt;electronic-resource-num&gt;10.1159/00045261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242E34" w14:paraId="14B343C0" w14:textId="77777777" w:rsidTr="00324E7E">
        <w:trPr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0434E0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15B81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4417C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50394F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Calcium ionophore (1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2l2ZWRpPC9BdXRob3I+PFllYXI+MjAxNDwvWWVhcj48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2l2ZWRpPC9BdXRob3I+PFllYXI+MjAxNDwvWWVhcj48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8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4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μ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3VkYTwvQXV0aG9yPjxZZWFyPjIwMTU8L1llYXI+PFJl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4MTctMjI8L3BhZ2VzPjx2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3VkYTwvQXV0aG9yPjxZZWFyPjIwMTU8L1llYXI+PFJl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4MTctMjI8L3BhZ2VzPjx2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eeli&lt;/Author&gt;&lt;Year&gt;2013&lt;/Year&gt;&lt;RecNum&gt;399&lt;/RecNum&gt;&lt;DisplayText&gt;[188]&lt;/DisplayText&gt;&lt;record&gt;&lt;rec-number&gt;399&lt;/rec-number&gt;&lt;foreign-keys&gt;&lt;key app="EN" db-id="fs95wdwrt2aprdedpfspp9zx52xpf92xzapd"&gt;399&lt;/key&gt;&lt;/foreign-keys&gt;&lt;ref-type name="Journal Article"&gt;17&lt;/ref-type&gt;&lt;contributors&gt;&lt;authors&gt;&lt;author&gt;Neeli, I.&lt;/author&gt;&lt;author&gt;Radic, M.&lt;/author&gt;&lt;/authors&gt;&lt;/contributors&gt;&lt;auth-address&gt;Department of Microbiology, Immunology and Biochemistry, University of Tennessee Health Science Center Memphis, TN, USA.&lt;/auth-address&gt;&lt;titles&gt;&lt;title&gt;Opposition between PKC isoforms regulates histone deimination and neutrophil extracellular chromatin release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38&lt;/pages&gt;&lt;volume&gt;4&lt;/volume&gt;&lt;edition&gt;2013/02/23&lt;/edition&gt;&lt;keywords&gt;&lt;keyword&gt;NETosis&lt;/keyword&gt;&lt;keyword&gt;Pad4&lt;/keyword&gt;&lt;keyword&gt;deimination&lt;/keyword&gt;&lt;keyword&gt;inflammation&lt;/keyword&gt;&lt;keyword&gt;protein kinase C&lt;/keyword&gt;&lt;/keywords&gt;&lt;dates&gt;&lt;year&gt;2013&lt;/year&gt;&lt;/dates&gt;&lt;isbn&gt;1664-3224&lt;/isbn&gt;&lt;accession-num&gt;23430963&lt;/accession-num&gt;&lt;urls&gt;&lt;related-urls&gt;&lt;url&gt;https://www.ncbi.nlm.nih.gov/pmc/articles/PMC3576869/pdf/fimmu-04-00038.pdf&lt;/url&gt;&lt;/related-urls&gt;&lt;/urls&gt;&lt;custom2&gt;PMC3576869&lt;/custom2&gt;&lt;electronic-resource-num&gt;10.3389/fimmu.2013.0003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; Ionomycin (5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μ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3VkYTwvQXV0aG9yPjxZZWFyPjIwMTU8L1llYXI+PFJl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4MTctMjI8L3BhZ2VzPjx2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3VkYTwvQXV0aG9yPjxZZWFyPjIwMTU8L1llYXI+PFJl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4MTctMjI8L3BhZ2VzPjx2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242E34" w14:paraId="47A66EF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C3ACB22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68F9B8A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E4EBBD9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894EF1" w14:textId="77777777" w:rsidR="00AB6897" w:rsidRPr="00242E34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>Bacteria (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Mycobacterium tuberculos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NvczwvQXV0aG9yPjxZZWFyPjIwMTU8L1llYXI+PFJl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NvczwvQXV0aG9yPjxZZWFyPjIwMTU8L1llYXI+PFJl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Burkholderia pseudomallei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NjJdPC9EaXNwbGF5VGV4dD48cmVjb3Jk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NjJdPC9EaXNwbGF5VGV4dD48cmVjb3Jk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Staphylococcus aureus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NjJdPC9EaXNwbGF5VGV4dD48cmVjb3Jk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ZSBKb25nPC9BdXRob3I+PFllYXI+MjAxNDwvWWVhcj48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Staphylococcus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lastRenderedPageBreak/>
              <w:t xml:space="preserve">epidermidis 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biofilm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B1bnQ8L0F1dGhvcj48WWVhcj4yMDE2PC9ZZWFyPjxS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242E34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Streptococcus pyogen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eumann&lt;/Author&gt;&lt;Year&gt;2018&lt;/Year&gt;&lt;RecNum&gt;484&lt;/RecNum&gt;&lt;DisplayText&gt;[172]&lt;/DisplayText&gt;&lt;record&gt;&lt;rec-number&gt;484&lt;/rec-number&gt;&lt;foreign-keys&gt;&lt;key app="EN" db-id="fs95wdwrt2aprdedpfspp9zx52xpf92xzapd"&gt;484&lt;/key&gt;&lt;/foreign-keys&gt;&lt;ref-type name="Journal Article"&gt;17&lt;/ref-type&gt;&lt;contributors&gt;&lt;authors&gt;&lt;author&gt;Neumann, A.&lt;/author&gt;&lt;author&gt;Papareddy, P.&lt;/author&gt;&lt;author&gt;Westman, J.&lt;/author&gt;&lt;author&gt;Hyldegaard, O.&lt;/author&gt;&lt;author&gt;Snall, J.&lt;/author&gt;&lt;author&gt;Norrby-Teglund, A.&lt;/author&gt;&lt;author&gt;Herwald, H.&lt;/author&gt;&lt;/authors&gt;&lt;/contributors&gt;&lt;auth-address&gt;Division of Infection Medicine, Department of Clinical Sciences, Faculty of Medicine, Lund University, Lund, Sweden.&lt;/auth-address&gt;&lt;titles&gt;&lt;title&gt;Immunoregulation of Neutrophil Extracellular Trap Formation by Endothelial-Derived p33 (gC1q Receptor)&lt;/title&gt;&lt;secondary-title&gt;J Innate Immun&lt;/secondary-title&gt;&lt;alt-title&gt;Journal of innate immunity&lt;/alt-title&gt;&lt;/titles&gt;&lt;periodical&gt;&lt;full-title&gt;J Innate Immun&lt;/full-title&gt;&lt;abbr-1&gt;Journal of innate immunity&lt;/abbr-1&gt;&lt;/periodical&gt;&lt;alt-periodical&gt;&lt;full-title&gt;J Innate Immun&lt;/full-title&gt;&lt;abbr-1&gt;Journal of innate immunity&lt;/abbr-1&gt;&lt;/alt-periodical&gt;&lt;pages&gt;30-43&lt;/pages&gt;&lt;volume&gt;10&lt;/volume&gt;&lt;number&gt;1&lt;/number&gt;&lt;edition&gt;2017/10/17&lt;/edition&gt;&lt;keywords&gt;&lt;keyword&gt;&amp;lt;italic&amp;gt;Streptococcus pyogenes&amp;lt;/italic&amp;gt; infection&lt;/keyword&gt;&lt;keyword&gt;Danger-associated molecular pattern molecules&lt;/keyword&gt;&lt;keyword&gt;Innate immunity&lt;/keyword&gt;&lt;keyword&gt;Neutrophil extracellular traps&lt;/keyword&gt;&lt;/keywords&gt;&lt;dates&gt;&lt;year&gt;2018&lt;/year&gt;&lt;/dates&gt;&lt;isbn&gt;1662-811x&lt;/isbn&gt;&lt;accession-num&gt;29035880&lt;/accession-num&gt;&lt;urls&gt;&lt;related-urls&gt;&lt;url&gt;https://www.karger.com/Article/Abstract/480386&lt;/url&gt;&lt;/related-urls&gt;&lt;/urls&gt;&lt;electronic-resource-num&gt;10.1159/00048038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7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Pseudomonas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aeruginosa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RhPC9BdXRob3I+PFllYXI+MjAxMzwvWWVhcj48UmVj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1NDIwNTwvcGFnZXM+PHZvbHVtZT44PC92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RhPC9BdXRob3I+PFllYXI+MjAxMzwvWWVhcj48UmVj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1NDIwNTwvcGFnZXM+PHZvbHVtZT44PC92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91, 19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WxsZW5pdXM8L0F1dGhvcj48WWVhcj4yMDE1PC9ZZWFy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WxsZW5pdXM8L0F1dGhvcj48WWVhcj4yMDE1PC9ZZWFy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Porphyromonas gingivalis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ib3NjPC9BdXRob3I+PFllYXI+MjAxMTwvWWVhcj48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Tg2Nzk8L3BhZ2Vz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ib3NjPC9BdXRob3I+PFllYXI+MjAxMTwvWWVhcj48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Tg2Nzk8L3BhZ2Vz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9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t xml:space="preserve">, 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mid-log bacterial cultur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x2ZXJzb248L0F1dGhvcj48WWVhcj4yMDE1PC9ZZWFy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x2ZXJzb248L0F1dGhvcj48WWVhcj4yMDE1PC9ZZWFy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</w:rPr>
              <w:t>Bacillus anthracis</w:t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NDc2PC9SZWNOdW0+PERpc3BsYXlUZXh0PlsxNzFdPC9EaXNwbGF5VGV4dD48cmVjb3JkPjxy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4PC9ZZWFyPjxSZWNO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17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</w:p>
        </w:tc>
      </w:tr>
      <w:tr w:rsidR="00AB6897" w:rsidRPr="008B28E1" w14:paraId="0AB4F80A" w14:textId="77777777" w:rsidTr="00324E7E">
        <w:trPr>
          <w:trHeight w:val="1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FB8D23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625348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621A348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81EED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XTwvRGlzcGxheVRleHQ+PHJlY29y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k1My05PC9wYWdlcz48dm9sdW1lPjExNzwvdm9sdW1lPjxudW1i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XTwvRGlzcGxheVRleHQ+PHJlY29y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k1My05PC9wYWdlcz48dm9sdW1lPjExNzwvdm9sdW1lPjxudW1i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8668414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B9C5F1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F9C05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053A2A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94394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Trypanosoma cruz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and soluble antigen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VzYS1Sb2NoYTwvQXV0aG9yPjxZZWFyPjIwMTU8L1ll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M5NTY5PC9wYWdlcz48dm9sdW1l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VzYS1Sb2NoYTwvQXV0aG9yPjxZZWFyPjIwMTU8L1ll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M5NTY5PC9wYWdlcz48dm9sdW1l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6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779E46E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FE5D5F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F4D873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49552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554D0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Zhcm88L0F1dGhvcj48WWVhcj4yMDE2PC9ZZWFyPjxS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M5MjQt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8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72A148C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A3D41B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B0E65E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67AAF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16254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3JkPklubmF0ZSBpbW11bml0eTwva2V5d29yZD48a2V5d29yZD5OZXV0cm9waGlsIGV4dHJhY2Vs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pPC9BdXRob3I+PFllYXI+MjAxNDwvWWVhcj48UmVj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RTk2MTgtZTk2MjU8L3BhZ2VzPjx2b2x1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MTM5NjQtNzM8L3BhZ2VzPjx2b2x1bWU+MjkxPC92b2x1bWU+PG51bWJlcj4yNzwvbnVt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xODY3OTwvcGFnZXM+PHZvbHVtZT42PC92b2x1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Y2FsPjxmdWxsLXRpdGxlPk5hdCBDb21tdW48L2Z1bGwtdGl0bGU+PGFiYnItMT5OYXR1cmUgY29t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Q0MjEtMzE8L3BhZ2VzPjx2b2x1bWU+MTIwPC92b2x1bWU+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zMC00MzwvcGFnZXM+PHZvbHVtZT4xMDwvdm9sdW1lPjxudW1i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3JkPklubmF0ZSBpbW11bml0eTwva2V5d29yZD48a2V5d29yZD5OZXV0cm9waGlsIGV4dHJhY2Vs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, 30, 139, 159, 160, 163, 166, 170, 172, 173, 178, 179, 182, 193, 195-20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1ABBC740" w14:textId="77777777" w:rsidTr="00324E7E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07192F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01F1E9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E6389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  <w:p w14:paraId="5F14C9B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8C91A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0.3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vPC9BdXRob3I+PFllYXI+MjAxNjwvWWVhcj48UmVj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vPC9BdXRob3I+PFllYXI+MjAxNjwvWWVhcj48UmVj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0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lzYmVyZzwvQXV0aG9yPjxZZWFyPjIwMTQ8L1llYXI+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NDMzODwvcGFnZXM+PHZvbHVtZT4xMDwvdm9sdW1lPjxudW1iZXI+OTwvbnVt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lzYmVyZzwvQXV0aG9yPjxZZWFyPjIwMTQ8L1llYXI+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NDMzODwvcGFnZXM+PHZvbHVtZT4xMDwvdm9sdW1lPjxudW1iZXI+OTwvbnVt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03, 20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WV0ZXJzZTwvQXV0aG9yPjxZZWFyPjIwMTU8L1llYXI+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DEyMDU0OTwvcGFn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WV0ZXJzZTwvQXV0aG9yPjxZZWFyPjIwMTU8L1llYXI+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MDEyMDU0OTwvcGFn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6, 205-20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+/- TGF-β-pretreated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leman&lt;/Author&gt;&lt;Year&gt;2016&lt;/Year&gt;&lt;RecNum&gt;415&lt;/RecNum&gt;&lt;DisplayText&gt;[14]&lt;/DisplayText&gt;&lt;record&gt;&lt;rec-number&gt;415&lt;/rec-number&gt;&lt;foreign-keys&gt;&lt;key app="EN" db-id="fs95wdwrt2aprdedpfspp9zx52xpf92xzapd"&gt;415&lt;/key&gt;&lt;/foreign-keys&gt;&lt;ref-type name="Journal Article"&gt;17&lt;/ref-type&gt;&lt;contributors&gt;&lt;authors&gt;&lt;author&gt;Aleman, O. R.&lt;/author&gt;&lt;author&gt;Mora, N.&lt;/author&gt;&lt;author&gt;Cortes-Vieyra, R.&lt;/author&gt;&lt;author&gt;Uribe-Querol, E.&lt;/author&gt;&lt;author&gt;Rosales, C.&lt;/author&gt;&lt;/authors&gt;&lt;/contributors&gt;&lt;auth-address&gt;Departamento de Inmunologia, Instituto de Investigaciones Biomedicas, Universidad Nacional Autonoma de Mexico , Ciudad de Mexico , Mexico.&amp;#xD;Division de Estudios de Posgrado e Investigacion, Facultad de Odontologia, Universidad Nacional Autonoma de Mexico , Ciudad de Mexico , Mexico.&lt;/auth-address&gt;&lt;titles&gt;&lt;title&gt;Transforming Growth Factor-beta-Activated Kinase 1 Is Required for Human FcgammaRIIIb-Induced Neutrophil Extracellular Trap Forma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7&lt;/volume&gt;&lt;edition&gt;2016/08/04&lt;/edition&gt;&lt;keywords&gt;&lt;keyword&gt;Dna&lt;/keyword&gt;&lt;keyword&gt;Erk&lt;/keyword&gt;&lt;keyword&gt;Tak1&lt;/keyword&gt;&lt;keyword&gt;immunoglobulin&lt;/keyword&gt;&lt;keyword&gt;immunoreceptor&lt;/keyword&gt;&lt;keyword&gt;inflammation&lt;/keyword&gt;&lt;keyword&gt;neutrophil&lt;/keyword&gt;&lt;/keywords&gt;&lt;dates&gt;&lt;year&gt;2016&lt;/year&gt;&lt;/dates&gt;&lt;isbn&gt;1664-3224&lt;/isbn&gt;&lt;accession-num&gt;27486461&lt;/accession-num&gt;&lt;urls&gt;&lt;related-urls&gt;&lt;url&gt;https://www.ncbi.nlm.nih.gov/pmc/articles/PMC4947870/pdf/fimmu-07-00277.pdf&lt;/url&gt;&lt;/related-urls&gt;&lt;/urls&gt;&lt;custom2&gt;PMC4947870&lt;/custom2&gt;&lt;electronic-resource-num&gt;10.3389/fimmu.2016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dlbjwvQXV0aG9yPjxZZWFyPjIwMTA8L1llYXI+PFJl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g1NTc8L3BhZ2VzPjx2b2x1bWU+NTwvdm9sdW1lPjxudW1iZXI+MTwvbnVtYmVyPjxlZGl0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dlbjwvQXV0aG9yPjxZZWFyPjIwMTA8L1llYXI+PFJl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g1NTc8L3BhZ2VzPjx2b2x1bWU+NTwvdm9sdW1lPjxudW1iZXI+MTwvbnVtYmVyPjxlZGl0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, 20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4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E8L1llYXI+PFJl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wMzMtNDM8L3BhZ2VzPjx2b2x1bWU+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E8L1llYXI+PFJl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wMzMtNDM8L3BhZ2VzPjx2b2x1bWU+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2PC9Z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2PC9Z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1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81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FzZTwvQXV0aG9yPjxZZWFyPjIwMTY8L1llYXI+PFJl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FzZTwvQXV0aG9yPjxZZWFyPjIwMTY8L1llYXI+PFJl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12, 21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XJlczwvQXV0aG9yPjxZZWFyPjIwMTY8L1llYXI+PFJl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x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MTEz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XJlczwvQXV0aG9yPjxZZWFyPjIwMTY8L1llYXI+PFJl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x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MTEz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62, 208, 214-22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-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XJqdTwvQXV0aG9yPjxZZWFyPjIwMTU8L1llYXI+PFJl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XJqdTwvQXV0aG9yPjxZZWFyPjIwMTU8L1llYXI+PFJl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Yamamoto&lt;/Author&gt;&lt;Year&gt;2017&lt;/Year&gt;&lt;RecNum&gt;360&lt;/RecNum&gt;&lt;DisplayText&gt;[222]&lt;/DisplayText&gt;&lt;record&gt;&lt;rec-number&gt;360&lt;/rec-number&gt;&lt;foreign-keys&gt;&lt;key app="EN" db-id="fs95wdwrt2aprdedpfspp9zx52xpf92xzapd"&gt;360&lt;/key&gt;&lt;/foreign-keys&gt;&lt;ref-type name="Journal Article"&gt;17&lt;/ref-type&gt;&lt;contributors&gt;&lt;authors&gt;&lt;author&gt;Yamamoto, T.&lt;/author&gt;&lt;author&gt;Kida, Y.&lt;/author&gt;&lt;author&gt;Sakamoto, Y.&lt;/author&gt;&lt;author&gt;Kuwano, K.&lt;/author&gt;&lt;/authors&gt;&lt;/contributors&gt;&lt;auth-address&gt;Division of Microbiology, Department of Infectious Medicine, Kurume University School of Medicine, Kurume, 830-0011, Japan.&lt;/auth-address&gt;&lt;titles&gt;&lt;title&gt;Mpn491, a secreted nuclease of Mycoplasma pneumoniae, plays a critical role in evading killing by neutrophil extracellular traps&lt;/title&gt;&lt;secondary-title&gt;Cell Microbiol&lt;/secondary-title&gt;&lt;alt-title&gt;Cellular microbiology&lt;/alt-title&gt;&lt;/titles&gt;&lt;periodical&gt;&lt;full-title&gt;Cell Microbiol&lt;/full-title&gt;&lt;abbr-1&gt;Cellular microbiology&lt;/abbr-1&gt;&lt;/periodical&gt;&lt;alt-periodical&gt;&lt;full-title&gt;Cell Microbiol&lt;/full-title&gt;&lt;abbr-1&gt;Cellular microbiology&lt;/abbr-1&gt;&lt;/alt-periodical&gt;&lt;volume&gt;19&lt;/volume&gt;&lt;number&gt;3&lt;/number&gt;&lt;edition&gt;2016/09/08&lt;/edition&gt;&lt;dates&gt;&lt;year&gt;2017&lt;/year&gt;&lt;pub-dates&gt;&lt;date&gt;Mar&lt;/date&gt;&lt;/pub-dates&gt;&lt;/dates&gt;&lt;isbn&gt;1462-5814&lt;/isbn&gt;&lt;accession-num&gt;27603754&lt;/accession-num&gt;&lt;urls&gt;&lt;related-urls&gt;&lt;url&gt;http://onlinelibrary.wiley.com/doi/10.1111/cmi.12666/abstract&lt;/url&gt;&lt;url&gt;http://onlinelibrary.wiley.com/store/10.1111/cmi.12666/asset/cmi12666.pdf?v=1&amp;amp;t=j4jzsg28&amp;amp;s=a7a9223c094a7a98e83f15b9ffff998be1c3abc2&lt;/url&gt;&lt;/related-urls&gt;&lt;/urls&gt;&lt;electronic-resource-num&gt;10.1111/cmi.12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W5mcmVkaTwvQXV0aG9yPjxZZWFyPjIwMTc8L1llYXI+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W5mcmVkaTwvQXV0aG9yPjxZZWFyPjIwMTc8L1llYXI+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02, 22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2YW4gZGVyIFNwZWs8L0F1dGhvcj48WWVhcj4yMDE2PC9Z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2YW4gZGVyIFNwZWs8L0F1dGhvcj48WWVhcj4yMDE2PC9Z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49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YXRoaTwvQXV0aG9yPjxZZWFyPjIwMTQ8L1llYXI+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kz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zNDU0PC9wYWdlcz48dm9sdW1lPjEwPC92b2x1bWU+PG51bWJlcj44PC9udW1iZXI+PGVkaXRp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YXRoaTwvQXV0aG9yPjxZZWFyPjIwMTQ8L1llYXI+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kz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zNDU0PC9wYWdlcz48dm9sdW1lPjEwPC92b2x1bWU+PG51bWJlcj44PC9udW1iZXI+PGVkaXRp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5, 22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Vzc2F2aS1IYXJhbWk8L0F1dGhvcj48WWVhcj4yMDE2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Vzc2F2aS1IYXJhbWk8L0F1dGhvcj48WWVhcj4yMDE2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.6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E8L1llYXI+PFJl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wMzMtNDM8L3BhZ2VzPjx2b2x1bWU+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E8L1llYXI+PFJl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wMzMtNDM8L3BhZ2VzPjx2b2x1bWU+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XTwvRGlzcGxheVRleHQ+PHJlY29yZD48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NjQxOS0yNzwvcGFnZXM+PHZvbHVtZT4xMTM8L3ZvbHVtZT48bnVt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XTwvRGlzcGxheVRleHQ+PHJlY29yZD48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NjQxOS0yNzwvcGFnZXM+PHZvbHVtZT4xMTM8L3ZvbHVtZT48bnVt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753AE3E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0D79C1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8C274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CA969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01197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alcium ionophore (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WJvaXM8L0F1dGhvcj48WWVhcj4yMDEyPC9ZZWFyPjxS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WJvaXM8L0F1dGhvcj48WWVhcj4yMDEyPC9ZZWFyPjxS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25 µM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BbW1vbGxvPC9BdXRob3I+PFllYXI+MjAxNjwvWWVhcj48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BbW1vbGxvPC9BdXRob3I+PFllYXI+MjAxNjwvWWVhcj48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31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27C77" w14:paraId="06575EF3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F46613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0D949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0B261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C0750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0.1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1am88L0F1dGhvcj48WWVhcj4yMDE2PC9ZZWFyPjxS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1am88L0F1dGhvcj48WWVhcj4yMDE2PC9ZZWFyPjxS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3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GVubjwvQXV0aG9yPjxZZWFyPjIwMTY8L1llYXI+PFJl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M3ODMtMzc5ODwvcGFnZXM+PHZvbHVt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zNzgzLTM3OTg8L3BhZ2VzPjx2b2x1bWU+MTI2PC92b2x1bWU+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GVubjwvQXV0aG9yPjxZZWFyPjIwMTY8L1llYXI+PFJl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M3ODMtMzc5ODwvcGFnZXM+PHZvbHVt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07, 232-2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0.1-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LCAyMzZdPC9EaXNwbGF5VGV4dD48cmVj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2NDE5LTI3PC9wYWdlcz48dm9sdW1lPjExMzwvdm9sdW1l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zMTE4LTI1PC9wYWdlcz48dm9sdW1lPjEyMDwvdm9sdW1l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LCAyMzZdPC9EaXNwbGF5VGV4dD48cmVj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2NDE5LTI3PC9wYWdlcz48dm9sdW1lPjExMzwvdm9sdW1l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zMTE4LTI1PC9wYWdlcz48dm9sdW1lPjEyMDwvdm9sdW1l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8, 2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 or 8 pg/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neutrophil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/ IL-6/ IFN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prime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Pieterse&lt;/Author&gt;&lt;Year&gt;2016&lt;/Year&gt;&lt;RecNum&gt;269&lt;/RecNum&gt;&lt;DisplayText&gt;[218]&lt;/DisplayText&gt;&lt;record&gt;&lt;rec-number&gt;269&lt;/rec-number&gt;&lt;foreign-keys&gt;&lt;key app="EN" db-id="fs95wdwrt2aprdedpfspp9zx52xpf92xzapd"&gt;269&lt;/key&gt;&lt;/foreign-keys&gt;&lt;ref-type name="Journal Article"&gt;17&lt;/ref-type&gt;&lt;contributors&gt;&lt;authors&gt;&lt;author&gt;Pieterse, E.&lt;/author&gt;&lt;author&gt;Rother, N.&lt;/author&gt;&lt;author&gt;Yanginlar, C.&lt;/author&gt;&lt;author&gt;Hilbrands, L. B.&lt;/author&gt;&lt;author&gt;van der Vlag, J.&lt;/author&gt;&lt;/authors&gt;&lt;/contributors&gt;&lt;auth-address&gt;Department of Nephrology, Radboud University Medical Center , Nijmegen , Netherlands.&lt;/auth-address&gt;&lt;titles&gt;&lt;title&gt;Neutrophils Discriminate between Lipopolysaccharides of Different Bacterial Sources and Selectively Release Neutrophil Extracellular Trap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484&lt;/pages&gt;&lt;volume&gt;7&lt;/volume&gt;&lt;edition&gt;2016/11/22&lt;/edition&gt;&lt;keywords&gt;&lt;keyword&gt;NETosis&lt;/keyword&gt;&lt;keyword&gt;cell death&lt;/keyword&gt;&lt;keyword&gt;lipopolysaccharides&lt;/keyword&gt;&lt;keyword&gt;neutrophil extracellular traps&lt;/keyword&gt;&lt;keyword&gt;platelets&lt;/keyword&gt;&lt;/keywords&gt;&lt;dates&gt;&lt;year&gt;2016&lt;/year&gt;&lt;/dates&gt;&lt;isbn&gt;1664-3224&lt;/isbn&gt;&lt;accession-num&gt;27867387&lt;/accession-num&gt;&lt;urls&gt;&lt;/urls&gt;&lt;custom2&gt;PMC5095130&lt;/custom2&gt;&lt;electronic-resource-num&gt;10.3389/fimmu.2016.0048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1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242E34" w14:paraId="3DB1259D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0E240F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E3B99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52EE7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92BEDD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Virus (Influenza A virus (Phil82) (+/-LL-37-preincubation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YXRoaTwvQXV0aG9yPjxZZWFyPjIwMTQ8L1llYXI+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kz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zNDU0PC9wYWdlcz48dm9sdW1lPjEwPC92b2x1bWU+PG51bWJlcj44PC9udW1iZXI+PGVkaXRp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YXRoaTwvQXV0aG9yPjxZZWFyPjIwMTQ8L1llYXI+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kz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zNDU0PC9wYWdlcz48dm9sdW1lPjEwPC92b2x1bWU+PG51bWJlcj44PC9udW1iZXI+PGVkaXRp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25, 22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), dengue vir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&lt;EndNote&gt;&lt;Cite&gt;&lt;Author&gt;Yost&lt;/Author&gt;&lt;Year&gt;2016&lt;/Year&gt;&lt;RecNum&gt;364&lt;/RecNum&gt;&lt;DisplayText&gt;[207]&lt;/DisplayText&gt;&lt;record&gt;&lt;rec-number&gt;364&lt;/rec-number&gt;&lt;foreign-keys&gt;&lt;key app="EN" db-id="fs95wdwrt2aprdedpfspp9zx52xpf92xzapd"&gt;364&lt;/key&gt;&lt;/foreign-keys&gt;&lt;ref-type name="Journal Article"&gt;17&lt;/ref-type&gt;&lt;contributors&gt;&lt;authors&gt;&lt;author&gt;Yost, C. C.&lt;/author&gt;&lt;author&gt;Schwertz, H.&lt;/author&gt;&lt;author&gt;Cody, M. J.&lt;/author&gt;&lt;author&gt;Wallace, J. A.&lt;/author&gt;&lt;author&gt;Campbell, R. A.&lt;/author&gt;&lt;author&gt;Vieira-de-Abreu, A.&lt;/author&gt;&lt;author&gt;Araujo, C. V.&lt;/author&gt;&lt;author&gt;Schubert, S.&lt;/author&gt;&lt;author&gt;Harris, E. S.&lt;/author&gt;&lt;author&gt;Rowley, J. W.&lt;/author&gt;&lt;author&gt;Rondina, M. T.&lt;/author&gt;&lt;author&gt;Fulcher, J. M.&lt;/author&gt;&lt;author&gt;Koening, C. L.&lt;/author&gt;&lt;author&gt;Weyrich, A. S.&lt;/author&gt;&lt;author&gt;Zimmerman, G. A.&lt;/author&gt;&lt;/authors&gt;&lt;/contributors&gt;&lt;titles&gt;&lt;title&gt;Neonatal NET-inhibitory factor and related peptides inhibit neutrophil extracellular trap formation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3783-3798&lt;/pages&gt;&lt;volume&gt;126&lt;/volume&gt;&lt;number&gt;10&lt;/number&gt;&lt;edition&gt;2016/09/07&lt;/edition&gt;&lt;dates&gt;&lt;year&gt;2016&lt;/year&gt;&lt;pub-dates&gt;&lt;date&gt;Oct 03&lt;/date&gt;&lt;/pub-dates&gt;&lt;/dates&gt;&lt;isbn&gt;0021-9738&lt;/isbn&gt;&lt;accession-num&gt;27599294&lt;/accession-num&gt;&lt;urls&gt;&lt;related-urls&gt;&lt;url&gt;http://dm5migu4zj3pb.cloudfront.net/manuscripts/83000/83873/JCI83873.v2.pdf&lt;/url&gt;&lt;/related-urls&gt;&lt;/urls&gt;&lt;custom2&gt;PMC5096809&lt;/custom2&gt;&lt;electronic-resource-num&gt;10.1172/jci8387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242E34" w14:paraId="591A7453" w14:textId="77777777" w:rsidTr="00324E7E">
        <w:trPr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FCBF24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3DB061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A44D16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2E0249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Bacteria (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fr-CH"/>
              </w:rPr>
              <w:t xml:space="preserve">Staphylococcus aure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WJvaXM8L0F1dGhvcj48WWVhcj4yMDEyPC9ZZWFyPjxS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NzgzLTM3OTg8L3BhZ2VzPjx2b2x1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NjQxOS0yNzwvcGFnZXM+PHZv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wMTc2NDcyPC9wYWdlcz48dm9sdW1lPjEyPC92b2x1bWU+PG51bWJlcj41PC9udW1i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xNjU8L3BhZ2VzPjx2b2x1bWU+OTwvdm9sdW1lPjxlZGl0aW9uPjIwMTgvMDIvMjE8L2Vk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WJvaXM8L0F1dGhvcj48WWVhcj4yMDEyPC9ZZWFyPjxS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NzgzLTM3OTg8L3BhZ2VzPjx2b2x1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NjQxOS0yNzwvcGFnZXM+PHZv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wMTc2NDcyPC9wYWdlcz48dm9sdW1lPjEyPC92b2x1bWU+PG51bWJlcj41PC9udW1i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xNjU8L3BhZ2VzPjx2b2x1bWU+OTwvdm9sdW1lPjxlZGl0aW9uPjIwMTgvMDIvMjE8L2Vk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07, 208, 228, 230, 237-2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fr-CH"/>
              </w:rPr>
              <w:t xml:space="preserve"> Escherichia coli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LCAyMzddPC9EaXNwbGF5VGV4dD48cmVj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2NDE5LTI3PC9wYWdlcz48dm9sdW1lPjExMzwvdm9sdW1l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LCAyMzddPC9EaXNwbGF5VGV4dD48cmVj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2NDE5LTI3PC9wYWdlcz48dm9sdW1lPjExMzwvdm9sdW1l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28, 2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fr-CH"/>
              </w:rPr>
              <w:t xml:space="preserve">Pseudomonas aeruginos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Vzc2F2aS1IYXJhbWk8L0F1dGhvcj48WWVhcj4yMDE2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Vzc2F2aS1IYXJhbWk8L0F1dGhvcj48WWVhcj4yMDE2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27, 2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fr-CH"/>
              </w:rPr>
              <w:t>Mycoplasma pneumoniae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&lt;EndNote&gt;&lt;Cite&gt;&lt;Author&gt;Yamamoto&lt;/Author&gt;&lt;Year&gt;2017&lt;/Year&gt;&lt;RecNum&gt;360&lt;/RecNum&gt;&lt;DisplayText&gt;[222]&lt;/DisplayText&gt;&lt;record&gt;&lt;rec-number&gt;360&lt;/rec-number&gt;&lt;foreign-keys&gt;&lt;key app="EN" db-id="fs95wdwrt2aprdedpfspp9zx52xpf92xzapd"&gt;360&lt;/key&gt;&lt;/foreign-keys&gt;&lt;ref-type name="Journal Article"&gt;17&lt;/ref-type&gt;&lt;contributors&gt;&lt;authors&gt;&lt;author&gt;Yamamoto, T.&lt;/author&gt;&lt;author&gt;Kida, Y.&lt;/author&gt;&lt;author&gt;Sakamoto, Y.&lt;/author&gt;&lt;author&gt;Kuwano, K.&lt;/author&gt;&lt;/authors&gt;&lt;/contributors&gt;&lt;auth-address&gt;Division of Microbiology, Department of Infectious Medicine, Kurume University School of Medicine, Kurume, 830-0011, Japan.&lt;/auth-address&gt;&lt;titles&gt;&lt;title&gt;Mpn491, a secreted nuclease of Mycoplasma pneumoniae, plays a critical role in evading killing by neutrophil extracellular traps&lt;/title&gt;&lt;secondary-title&gt;Cell Microbiol&lt;/secondary-title&gt;&lt;alt-title&gt;Cellular microbiology&lt;/alt-title&gt;&lt;/titles&gt;&lt;periodical&gt;&lt;full-title&gt;Cell Microbiol&lt;/full-title&gt;&lt;abbr-1&gt;Cellular microbiology&lt;/abbr-1&gt;&lt;/periodical&gt;&lt;alt-periodical&gt;&lt;full-title&gt;Cell Microbiol&lt;/full-title&gt;&lt;abbr-1&gt;Cellular microbiology&lt;/abbr-1&gt;&lt;/alt-periodical&gt;&lt;volume&gt;19&lt;/volume&gt;&lt;number&gt;3&lt;/number&gt;&lt;edition&gt;2016/09/08&lt;/edition&gt;&lt;dates&gt;&lt;year&gt;2017&lt;/year&gt;&lt;pub-dates&gt;&lt;date&gt;Mar&lt;/date&gt;&lt;/pub-dates&gt;&lt;/dates&gt;&lt;isbn&gt;1462-5814&lt;/isbn&gt;&lt;accession-num&gt;27603754&lt;/accession-num&gt;&lt;urls&gt;&lt;related-urls&gt;&lt;url&gt;http://onlinelibrary.wiley.com/doi/10.1111/cmi.12666/abstract&lt;/url&gt;&lt;url&gt;http://onlinelibrary.wiley.com/store/10.1111/cmi.12666/asset/cmi12666.pdf?v=1&amp;amp;t=j4jzsg28&amp;amp;s=a7a9223c094a7a98e83f15b9ffff998be1c3abc2&lt;/url&gt;&lt;/related-urls&gt;&lt;/urls&gt;&lt;electronic-resource-num&gt;10.1111/cmi.12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, </w:t>
            </w:r>
            <w:r w:rsidRPr="00242E34">
              <w:rPr>
                <w:rFonts w:ascii="Times New Roman" w:hAnsi="Times New Roman" w:cs="Times New Roman"/>
                <w:i/>
                <w:iCs/>
                <w:sz w:val="18"/>
                <w:szCs w:val="18"/>
                <w:lang w:val="fr-CH"/>
              </w:rPr>
              <w:t xml:space="preserve"> Mycobacterium tuberculos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CcmFpYW48L0F1dGhvcj48WWVhcj4yMDEzPC9ZZWFyPjxS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1OTEtNjAyPC9wYWdlcz48dm9sdW1lPjU8L3ZvbHVtZT48bnVt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 w:eastAsia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CcmFpYW48L0F1dGhvcj48WWVhcj4yMDEzPC9ZZWFyPjxS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1OTEtNjAyPC9wYWdlcz48dm9sdW1lPjU8L3ZvbHVtZT48bnVt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 w:eastAsia="de-DE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 w:eastAsia="de-DE"/>
              </w:rPr>
              <w:t>[209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)</w:t>
            </w:r>
          </w:p>
        </w:tc>
      </w:tr>
      <w:tr w:rsidR="00AB6897" w:rsidRPr="0046389C" w14:paraId="2128204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6ED6AC4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D25E082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122A601" w14:textId="77777777" w:rsidR="00AB6897" w:rsidRPr="00242E34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4758D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+/- fibronectin-precoating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eXJkPC9BdXRob3I+PFllYXI+MjAxNjwvWWVhcj48UmVj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Qx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eXJkPC9BdXRob3I+PFllYXI+MjAxNjwvWWVhcj48UmVj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Qx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40, 24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spergillus fumigat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or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nidul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1PC9ZZWFyPjxSZWNO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1PC9ZZWFyPjxSZWNO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4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724683E7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B6AF40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121494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505D9C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7F7F6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AF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XTwvRGlzcGxheVRleHQ+PHJlY29yZD48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NjQxOS0yNzwvcGFnZXM+PHZvbHVtZT4xMTM8L3ZvbHVtZT48bnVt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N0PC9BdXRob3I+PFllYXI+MjAwOTwvWWVhcj48UmVj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NjQxOS0yNzwvcGFnZXM+PHZvbHVtZT4xMTM8L3ZvbHVtZT48bnVt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W5mcmVkaTwvQXV0aG9yPjxZZWFyPjIwMTc8L1llYXI+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W5mcmVkaTwvQXV0aG9yPjxZZWFyPjIwMTc8L1llYXI+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3, 243, 24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5AD302E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63F22D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28579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9B417C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00759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i0xPkxhYiBvbiBhIGNoaXA8L2FiYnItMT48L3BlcmlvZGljYWw+PGFsdC1wZXJpb2RpY2FsPjxm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ZpYzwvQXV0aG9yPjxZZWFyPjIwMTY8L1llYXI+PFJl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Y0MTktMjc8L3BhZ2VzPjx2b2x1bWU+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I3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GF1dGhvcj5UYW5nLCBJLiBULjwvYXV0aG9yPjxhdXRob3I+SXNhbCwgQi48L2F1dGhvcj48YXV0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wMTIw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5F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0MTM2LTQ4PC9wYWdlcz48dm9sdW1lPjE5MDwvdm9sdW1lPjxudW1i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ci0xPkxhYiBvbiBhIGNoaXA8L2FiYnItMT48L3BlcmlvZGljYWw+PGFsdC1wZXJpb2RpY2FsPjxm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4, 204, 206, 212, 215, 220, 223, 228, 235, 240, 241, 243-25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03FB8E7C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01DF8E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tal calf serum (FCS)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8E2857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0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52808D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E8FB4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2-250 nM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Barrientos&lt;/Author&gt;&lt;Year&gt;2013&lt;/Year&gt;&lt;RecNum&gt;16&lt;/RecNum&gt;&lt;DisplayText&gt;[256]&lt;/DisplayText&gt;&lt;record&gt;&lt;rec-number&gt;16&lt;/rec-number&gt;&lt;foreign-keys&gt;&lt;key app="EN" db-id="fs95wdwrt2aprdedpfspp9zx52xpf92xzapd"&gt;16&lt;/key&gt;&lt;/foreign-keys&gt;&lt;ref-type name="Journal Article"&gt;17&lt;/ref-type&gt;&lt;contributors&gt;&lt;authors&gt;&lt;author&gt;Barrientos, L.&lt;/author&gt;&lt;author&gt;Marin-Esteban, V.&lt;/author&gt;&lt;author&gt;de Chaisemartin, L.&lt;/author&gt;&lt;author&gt;Le-Moal, V. L.&lt;/author&gt;&lt;author&gt;Sandre, C.&lt;/author&gt;&lt;author&gt;Bianchini, E.&lt;/author&gt;&lt;author&gt;Nicolas, V.&lt;/author&gt;&lt;author&gt;Pallardy, M.&lt;/author&gt;&lt;author&gt;Chollet-Martin, S.&lt;/author&gt;&lt;/authors&gt;&lt;/contributors&gt;&lt;auth-address&gt;INSERM, UMR-S 996, &amp;quot;Cytokines, Chemokines and Immunopathology&amp;quot;, UniverSud , Paris , France ; Faculte de Pharmacie, UniverSud , Paris , France.&lt;/auth-address&gt;&lt;titles&gt;&lt;title&gt;An improved strategy to recover large fragments of functional human neutrophil extracellular trap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66&lt;/pages&gt;&lt;volume&gt;4&lt;/volume&gt;&lt;edition&gt;2013/06/28&lt;/edition&gt;&lt;keywords&gt;&lt;keyword&gt;characterization&lt;/keyword&gt;&lt;keyword&gt;isolation&lt;/keyword&gt;&lt;keyword&gt;microbicidal activity&lt;/keyword&gt;&lt;keyword&gt;netosis&lt;/keyword&gt;&lt;keyword&gt;neutrophil&lt;/keyword&gt;&lt;keyword&gt;neutrophil extracellular traps&lt;/keyword&gt;&lt;keyword&gt;quantification&lt;/keyword&gt;&lt;/keywords&gt;&lt;dates&gt;&lt;year&gt;2013&lt;/year&gt;&lt;/dates&gt;&lt;isbn&gt;1664-3224&lt;/isbn&gt;&lt;accession-num&gt;23805143&lt;/accession-num&gt;&lt;urls&gt;&lt;related-urls&gt;&lt;url&gt;https://www.ncbi.nlm.nih.gov/pmc/articles/PMC3690357/pdf/fimmu-04-00166.pdf&lt;/url&gt;&lt;/related-urls&gt;&lt;/urls&gt;&lt;custom2&gt;PMC3690357&lt;/custom2&gt;&lt;electronic-resource-num&gt;10.3389/fimmu.2013.001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5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E8686D" w14:paraId="07A2A34A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95E26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1C05A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F10B46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EE58EC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lcium ionophore (0.2-25 µM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Barrientos&lt;/Author&gt;&lt;Year&gt;2013&lt;/Year&gt;&lt;RecNum&gt;16&lt;/RecNum&gt;&lt;DisplayText&gt;[256]&lt;/DisplayText&gt;&lt;record&gt;&lt;rec-number&gt;16&lt;/rec-number&gt;&lt;foreign-keys&gt;&lt;key app="EN" db-id="fs95wdwrt2aprdedpfspp9zx52xpf92xzapd"&gt;16&lt;/key&gt;&lt;/foreign-keys&gt;&lt;ref-type name="Journal Article"&gt;17&lt;/ref-type&gt;&lt;contributors&gt;&lt;authors&gt;&lt;author&gt;Barrientos, L.&lt;/author&gt;&lt;author&gt;Marin-Esteban, V.&lt;/author&gt;&lt;author&gt;de Chaisemartin, L.&lt;/author&gt;&lt;author&gt;Le-Moal, V. L.&lt;/author&gt;&lt;author&gt;Sandre, C.&lt;/author&gt;&lt;author&gt;Bianchini, E.&lt;/author&gt;&lt;author&gt;Nicolas, V.&lt;/author&gt;&lt;author&gt;Pallardy, M.&lt;/author&gt;&lt;author&gt;Chollet-Martin, S.&lt;/author&gt;&lt;/authors&gt;&lt;/contributors&gt;&lt;auth-address&gt;INSERM, UMR-S 996, &amp;quot;Cytokines, Chemokines and Immunopathology&amp;quot;, UniverSud , Paris , France ; Faculte de Pharmacie, UniverSud , Paris , France.&lt;/auth-address&gt;&lt;titles&gt;&lt;title&gt;An improved strategy to recover large fragments of functional human neutrophil extracellular trap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66&lt;/pages&gt;&lt;volume&gt;4&lt;/volume&gt;&lt;edition&gt;2013/06/28&lt;/edition&gt;&lt;keywords&gt;&lt;keyword&gt;characterization&lt;/keyword&gt;&lt;keyword&gt;isolation&lt;/keyword&gt;&lt;keyword&gt;microbicidal activity&lt;/keyword&gt;&lt;keyword&gt;netosis&lt;/keyword&gt;&lt;keyword&gt;neutrophil&lt;/keyword&gt;&lt;keyword&gt;neutrophil extracellular traps&lt;/keyword&gt;&lt;keyword&gt;quantification&lt;/keyword&gt;&lt;/keywords&gt;&lt;dates&gt;&lt;year&gt;2013&lt;/year&gt;&lt;/dates&gt;&lt;isbn&gt;1664-3224&lt;/isbn&gt;&lt;accession-num&gt;23805143&lt;/accession-num&gt;&lt;urls&gt;&lt;related-urls&gt;&lt;url&gt;https://www.ncbi.nlm.nih.gov/pmc/articles/PMC3690357/pdf/fimmu-04-00166.pdf&lt;/url&gt;&lt;/related-urls&gt;&lt;/urls&gt;&lt;custom2&gt;PMC3690357&lt;/custom2&gt;&lt;electronic-resource-num&gt;10.3389/fimmu.2013.001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5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242E34" w14:paraId="5A5314D3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55EF63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717AB5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15E86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81743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Th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T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Th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T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57, 2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zwvWWVhcj48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zwvWWVhcj48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59, 2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wcDwvQXV0aG9yPjxZZWFyPjIwMTc8L1llYXI+PFJl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wcDwvQXV0aG9yPjxZZWFyPjIwMTc8L1llYXI+PFJl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61, 2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3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2FzdGhpPC9BdXRob3I+PFllYXI+MjAxNjwvWWVhcj48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2FzdGhpPC9BdXRob3I+PFllYXI+MjAxNjwvWWVhcj48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6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–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lbDwvQXV0aG9yPjxZZWFyPjIwMTA8L1llYXI+PFJl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lbDwvQXV0aG9yPjxZZWFyPjIwMTA8L1llYXI+PFJl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6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BPeWFyenVuPC9BdXRob3I+PFllYXI+MjAxNjwv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4NzM4PC9wYWdlcz48dm9sdW1lPjY8L3ZvbHVtZT48ZWRpdGlv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BPeWFyenVuPC9BdXRob3I+PFllYXI+MjAxNjwv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4NzM4PC9wYWdlcz48dm9sdW1lPjY8L3ZvbHVtZT48ZWRpdGlv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6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Nzg8L1JlY051bT48RGlzcGxheVRleHQ+WzI2Nl08L0Rpc3BsYXlUZXh0PjxyZWNvcmQ+PHJl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Nzg8L1JlY051bT48RGlzcGxheVRleHQ+WzI2Nl08L0Rpc3BsYXlUZXh0PjxyZWNvcmQ+PHJl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6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242E34" w14:paraId="67569BC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52D61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4ED133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607086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DA7F68" w14:textId="77777777" w:rsidR="00AB6897" w:rsidRPr="00242E34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Cytokines/ Chemokines (PAF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BPeWFyenVuPC9BdXRob3I+PFllYXI+MjAxNjwv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4NzM4PC9wYWdlcz48dm9sdW1lPjY8L3ZvbHVtZT48ZWRpdGlv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BPeWFyenVuPC9BdXRob3I+PFllYXI+MjAxNjwv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M4NzM4PC9wYWdlcz48dm9sdW1lPjY8L3ZvbHVtZT48ZWRpdGlv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6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, 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jV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N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zODczODwvcGFnZXM+PHZvbHVtZT42PC92b2x1bWU+PGVkaXRp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jV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N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zODczODwvcGFnZXM+PHZvbHVtZT42PC92b2x1bWU+PGVkaXRp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57, 26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, 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TgsIDI2NV08L0Rpc3BsYXlU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NDgxMTE8L3BhZ2Vz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TgsIDI2NV08L0Rpc3BsYXlU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NDgxMTE8L3BhZ2Vz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57, 258, 26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, IL-1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β</w:t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jd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N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g0My04NTM8L3BhZ2VzPjx2b2x1bWU+Mzg8L3ZvbHVtZT48bnVtYmVyPjQ8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XNoYXJpPC9BdXRob3I+PFllYXI+MjAxMjwvWWVhcj48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Q4MTExPC9wYWdlcz48dm9s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g0My04NTM8L3BhZ2VzPjx2b2x1bWU+Mzg8L3ZvbHVtZT48bnVtYmVyPjQ8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257, 26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)</w:t>
            </w:r>
          </w:p>
        </w:tc>
      </w:tr>
      <w:tr w:rsidR="00AB6897" w:rsidRPr="0046389C" w14:paraId="25B704E0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A25FA9" w14:textId="77777777" w:rsidR="00AB6897" w:rsidRPr="00242E34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3C855F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D58971" w14:textId="77777777" w:rsidR="00AB6897" w:rsidRPr="00242E34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06AA1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lc3RpYTwvQXV0aG9yPjxZZWFyPjIwMTY8L1llYXI+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Q4MTExPC9wYWdlcz48dm9sdW1lPjc8L3ZvbHVtZT48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lc3RpYTwvQXV0aG9yPjxZZWFyPjIwMTY8L1llYXI+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Q4MTExPC9wYWdlcz48dm9sdW1lPjc8L3ZvbHVtZT48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57, 259-261, 263, 264, 266, 26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DA4C11" w14:paraId="5CAE5D9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942CFC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329ED4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A81349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CB05E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-2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1Fc3RlYmFuPC9BdXRob3I+PFllYXI+MjAxMjwv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pbi1Fc3RlYmFuPC9BdXRob3I+PFllYXI+MjAxMjwv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6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DA4C11" w14:paraId="7D0C70AB" w14:textId="77777777" w:rsidTr="00324E7E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849283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97E4C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314FC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CDA3A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alcium ionophore (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yaWVudG9zPC9BdXRob3I+PFllYXI+MjAxNDwvWWVh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yaWVudG9zPC9BdXRob3I+PFllYXI+MjAxNDwvWWVh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242E34" w14:paraId="261A2BB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14B4E0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FC35D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AA126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4591EEE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88330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xdWVyby1DYWx2bzwvQXV0aG9yPjxZZWFyPjIwMTU8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xdWVyby1DYWx2bzwvQXV0aG9yPjxZZWFyPjIwMTU8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=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7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kcmlsbGllcjwvQXV0aG9yPjxZZWFyPjIwMTI8L1ll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NjYxLTcxPC9wYWdlcz48dm9sdW1l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kcmlsbGllcjwvQXV0aG9yPjxZZWFyPjIwMTI8L1ll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NjYxLTcxPC9wYWdlcz48dm9sdW1l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72, 27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7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lscm95PC9BdXRob3I+PFllYXI+MjAxNDwvWWVhcj48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lscm95PC9BdXRob3I+PFllYXI+MjAxNDwvWWVhcj48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</w:rPr>
              <w:t>[27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</w:p>
        </w:tc>
      </w:tr>
      <w:tr w:rsidR="00AB6897" w:rsidRPr="008B28E1" w14:paraId="08D63EB1" w14:textId="77777777" w:rsidTr="00324E7E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0D0B9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81709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C97CE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C9127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PS (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0.7–100 μg/ 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xdWVyby1DYWx2bzwvQXV0aG9yPjxZZWFyPjIwMTU8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xdWVyby1DYWx2bzwvQXV0aG9yPjxZZWFyPjIwMTU8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7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2 -200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5ha2E8L0F1dGhvcj48WWVhcj4yMDE0PC9ZZWFyPjxS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ExMTg4ODwvcGFnZXM+PHZvbHVtZT45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5ha2E8L0F1dGhvcj48WWVhcj4yMDE0PC9ZZWFyPjxS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ExMTg4ODwvcGFnZXM+PHZvbHVtZT45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VmbWFuPC9BdXRob3I+PFllYXI+MjAxNzwvWWVhcj48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VmbWFuPC9BdXRob3I+PFllYXI+MjAxNzwvWWVhcj48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E2135" w14:paraId="6FC99CA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E2FCF8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B38ABC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23E82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8E3D1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EA1DD3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1167DCAF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48B869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7B7131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652B9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45CA1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NFα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VmbWFuPC9BdXRob3I+PFllYXI+MjAxNzwvWWVhcj48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VmbWFuPC9BdXRob3I+PFllYXI+MjAxNzwvWWVhcj48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DF1069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89DBB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BC014B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E8752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E2E827" w14:textId="77777777" w:rsidR="00AB6897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kcmlsbGllcjwvQXV0aG9yPjxZZWFyPjIwMTI8L1ll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NjYxLTcxPC9wYWdlcz48dm9sdW1l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kcmlsbGllcjwvQXV0aG9yPjxZZWFyPjIwMTI8L1ll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NjYxLTcxPC9wYWdlcz48dm9sdW1l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72, 27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34252C64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296DAA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04FD01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0EE4FB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61748E5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84C92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4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XTwvRGlzcGxheVRleHQ+PHJlY29y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3OTMtODA0PC9wYWdlcz48dm9s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XTwvRGlzcGxheVRleHQ+PHJlY29y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3OTMtODA0PC9wYWdlcz48dm9s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8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dWx6ZTwvQXV0aG9yPjxZZWFyPjIwMTY8L1llYXI+PFJl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dWx6ZTwvQXV0aG9yPjxZZWFyPjIwMTY8L1llYXI+PFJl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thc292YTwvQXV0aG9yPjxZZWFyPjIwMTM8L1llYXI+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c5NjEtOTwv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thc292YTwvQXV0aG9yPjxZZWFyPjIwMTM8L1llYXI+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c5NjEtOTwv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0, 2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pvbmV0PC9BdXRob3I+PFllYXI+MjAxNTwvWWVhcj48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wYWdlcz4yNTc0LTg4PC9wYWdlcz48dm9sdW1lPjc8L3ZvbHVtZT48bnVt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3NjctNzk8L3BhZ2VzPjx2b2x1bWU+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2OTU3NTwvcGFnZXM+PHZvbHVtZT44PC92b2x1bWU+PG51bWJl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g0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pvbmV0PC9BdXRob3I+PFllYXI+MjAxNTwvWWVhcj48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wYWdlcz4yNTc0LTg4PC9wYWdlcz48dm9sdW1lPjc8L3ZvbHVtZT48bnVt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2OTU3NTwvcGFnZXM+PHZvbHVtZT44PC92b2x1bWU+PG51bWJl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5, 280, 282-2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ZYXNlZW48L0F1dGhvcj48WWVhcj4yMDE3PC9ZZWFyPjxS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ZYXNlZW48L0F1dGhvcj48WWVhcj4yMDE3PC9ZZWFyPjxS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 w:eastAsia="de-DE"/>
              </w:rPr>
              <w:t>[289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WlnbzwvQXV0aG9yPjxZZWFyPjIwMTI8L1llYXI+PFJl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WlnbzwvQXV0aG9yPjxZZWFyPjIwMTI8L1llYXI+PFJl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4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van der Linden&lt;/Author&gt;&lt;Year&gt;2017&lt;/Year&gt;&lt;RecNum&gt;508&lt;/RecNum&gt;&lt;DisplayText&gt;[291]&lt;/DisplayText&gt;&lt;record&gt;&lt;rec-number&gt;508&lt;/rec-number&gt;&lt;foreign-keys&gt;&lt;key app="EN" db-id="fs95wdwrt2aprdedpfspp9zx52xpf92xzapd"&gt;508&lt;/key&gt;&lt;/foreign-keys&gt;&lt;ref-type name="Journal Article"&gt;17&lt;/ref-type&gt;&lt;contributors&gt;&lt;authors&gt;&lt;author&gt;van der Linden, M.&lt;/author&gt;&lt;author&gt;Westerlaken, G. H. A.&lt;/author&gt;&lt;author&gt;van der Vlist, M.&lt;/author&gt;&lt;author&gt;van Montfrans, J.&lt;/author&gt;&lt;author&gt;Meyaard, L.&lt;/author&gt;&lt;/authors&gt;&lt;/contributors&gt;&lt;auth-address&gt;Laboratory of Translational Immunology, Department of Immunology, University Medical Centre Utrecht, Utrecht, The Netherlands.&amp;#xD;Department of Paediatric Immunology and Infectious Diseases, University Medical Centre Utrecht, Utrecht, The Netherlands.&amp;#xD;Laboratory of Translational Immunology, Department of Immunology, University Medical Centre Utrecht, Utrecht, The Netherlands. l.meyaard@umcutrecht.nl.&lt;/auth-address&gt;&lt;titles&gt;&lt;title&gt;Differential Signalling and Kinetics of Neutrophil Extracellular Trap Release Revealed by Quantitative Live Imaging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6529&lt;/pages&gt;&lt;volume&gt;7&lt;/volume&gt;&lt;number&gt;1&lt;/number&gt;&lt;edition&gt;2017/07/28&lt;/edition&gt;&lt;dates&gt;&lt;year&gt;2017&lt;/year&gt;&lt;pub-dates&gt;&lt;date&gt;Jul 26&lt;/date&gt;&lt;/pub-dates&gt;&lt;/dates&gt;&lt;isbn&gt;2045-2322&lt;/isbn&gt;&lt;accession-num&gt;28747804&lt;/accession-num&gt;&lt;urls&gt;&lt;related-urls&gt;&lt;url&gt;https://www.ncbi.nlm.nih.gov/pmc/articles/PMC5529471/pdf/41598_2017_Article_6901.pdf&lt;/url&gt;&lt;/related-urls&gt;&lt;/urls&gt;&lt;custom2&gt;PMC5529471&lt;/custom2&gt;&lt;electronic-resource-num&gt;10.1038/s41598-017-06901-w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1PC9Z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1PC9Z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pcy1NYXR1cmFubzwvQXV0aG9yPjxZZWFyPjIwMTU8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5pcy1NYXR1cmFubzwvQXV0aG9yPjxZZWFyPjIwMTU8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2-2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0amVuczwvQXV0aG9yPjxZZWFyPjIwMTY8L1llYXI+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0amVuczwvQXV0aG9yPjxZZWFyPjIwMTY8L1llYXI+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Tamarozzi&lt;/Author&gt;&lt;Year&gt;2016&lt;/Year&gt;&lt;RecNum&gt;319&lt;/RecNum&gt;&lt;DisplayText&gt;[296]&lt;/DisplayText&gt;&lt;record&gt;&lt;rec-number&gt;319&lt;/rec-number&gt;&lt;foreign-keys&gt;&lt;key app="EN" db-id="fs95wdwrt2aprdedpfspp9zx52xpf92xzapd"&gt;319&lt;/key&gt;&lt;/foreign-keys&gt;&lt;ref-type name="Journal Article"&gt;17&lt;/ref-type&gt;&lt;contributors&gt;&lt;authors&gt;&lt;author&gt;Tamarozzi, F.&lt;/author&gt;&lt;author&gt;Turner, J. D.&lt;/author&gt;&lt;author&gt;Pionnier, N.&lt;/author&gt;&lt;author&gt;Midgley, A.&lt;/author&gt;&lt;author&gt;Guimaraes, A. F.&lt;/author&gt;&lt;author&gt;Johnston, K. L.&lt;/author&gt;&lt;author&gt;Edwards, S. W.&lt;/author&gt;&lt;author&gt;Taylor, M. J.&lt;/author&gt;&lt;/authors&gt;&lt;/contributors&gt;&lt;auth-address&gt;Department of Parasitology, Liverpool School of Tropical Medicine, Pembroke Place L3 5QA, Liverpool, UK.&amp;#xD;Department of Women&amp;apos;s and Children&amp;apos;s Health, Alder Hey NHS Foundation Trust, Eaton Road L12 2AP, Liverpool, UK.&amp;#xD;Institute of Integrative Biology, University of Liverpool, Crown Street L69 7ZB, Liverpool, UK.&lt;/auth-address&gt;&lt;titles&gt;&lt;title&gt;Wolbachia endosymbionts induce neutrophil extracellular trap formation in human onchocerciasi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5559&lt;/pages&gt;&lt;volume&gt;6&lt;/volume&gt;&lt;edition&gt;2016/10/19&lt;/edition&gt;&lt;dates&gt;&lt;year&gt;2016&lt;/year&gt;&lt;pub-dates&gt;&lt;date&gt;Oct 18&lt;/date&gt;&lt;/pub-dates&gt;&lt;/dates&gt;&lt;isbn&gt;2045-2322&lt;/isbn&gt;&lt;accession-num&gt;27752109&lt;/accession-num&gt;&lt;urls&gt;&lt;related-urls&gt;&lt;url&gt;http://www.nature.com/articles/srep35559.pdf&lt;/url&gt;&lt;/related-urls&gt;&lt;/urls&gt;&lt;custom2&gt;PMC5067710&lt;/custom2&gt;&lt;electronic-resource-num&gt;10.1038/srep3555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E8686D" w14:paraId="0908590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124C8A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327DB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0DC78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AC24B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0.626–5 µg/ml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&lt;EndNote&gt;&lt;Cite&gt;&lt;Author&gt;Parker&lt;/Author&gt;&lt;Year&gt;2012&lt;/Year&gt;&lt;RecNum&gt;263&lt;/RecNum&gt;&lt;DisplayText&gt;[285]&lt;/DisplayText&gt;&lt;record&gt;&lt;rec-number&gt;263&lt;/rec-number&gt;&lt;foreign-keys&gt;&lt;key app="EN" db-id="fs95wdwrt2aprdedpfspp9zx52xpf92xzapd"&gt;263&lt;/key&gt;&lt;/foreign-keys&gt;&lt;ref-type name="Journal Article"&gt;17&lt;/ref-type&gt;&lt;contributors&gt;&lt;authors&gt;&lt;author&gt;Parker, H.&lt;/author&gt;&lt;author&gt;Dragunow, M.&lt;/author&gt;&lt;author&gt;Hampton, M. B.&lt;/author&gt;&lt;author&gt;Kettle, A. J.&lt;/author&gt;&lt;author&gt;Winterbourn, C. C.&lt;/author&gt;&lt;/authors&gt;&lt;/contributors&gt;&lt;auth-address&gt;Centre for Free Radical Research, Department of Pathology, University of Otago Christchurch, Christchurch, New Zealand.&lt;/auth-address&gt;&lt;titles&gt;&lt;title&gt;Requirements for NADPH oxidase and myeloperoxidase in neutrophil extracellular trap formation differ depending on the stimulus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841-9&lt;/pages&gt;&lt;volume&gt;92&lt;/volume&gt;&lt;number&gt;4&lt;/number&gt;&lt;edition&gt;2012/07/18&lt;/edition&gt;&lt;keywords&gt;&lt;keyword&gt;Calcium/physiology&lt;/keyword&gt;&lt;keyword&gt;Humans&lt;/keyword&gt;&lt;keyword&gt;Hypochlorous Acid/pharmacology&lt;/keyword&gt;&lt;keyword&gt;Ionomycin/pharmacology&lt;/keyword&gt;&lt;keyword&gt;NADPH Oxidase/*physiology&lt;/keyword&gt;&lt;keyword&gt;Neutrophils/*metabolism&lt;/keyword&gt;&lt;keyword&gt;Peroxidase/*physiology&lt;/keyword&gt;&lt;keyword&gt;Reactive Oxygen Species/metabolism&lt;/keyword&gt;&lt;keyword&gt;Tetradecanoylphorbol Acetate/pharmacology&lt;/keyword&gt;&lt;/keywords&gt;&lt;dates&gt;&lt;year&gt;2012&lt;/year&gt;&lt;pub-dates&gt;&lt;date&gt;Oct&lt;/date&gt;&lt;/pub-dates&gt;&lt;/dates&gt;&lt;isbn&gt;0741-5400&lt;/isbn&gt;&lt;accession-num&gt;22802447&lt;/accession-num&gt;&lt;urls&gt;&lt;related-urls&gt;&lt;url&gt;http://www.jleukbio.org/content/92/4/841.full.pdf&lt;/url&gt;&lt;/related-urls&gt;&lt;/urls&gt;&lt;electronic-resource-num&gt;10.1189/jlb.1211601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28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, 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offmann&lt;/Author&gt;&lt;Year&gt;2018&lt;/Year&gt;&lt;RecNum&gt;462&lt;/RecNum&gt;&lt;DisplayText&gt;[288]&lt;/DisplayText&gt;&lt;record&gt;&lt;rec-number&gt;462&lt;/rec-number&gt;&lt;foreign-keys&gt;&lt;key app="EN" db-id="fs95wdwrt2aprdedpfspp9zx52xpf92xzapd"&gt;462&lt;/key&gt;&lt;/foreign-keys&gt;&lt;ref-type name="Journal Article"&gt;17&lt;/ref-type&gt;&lt;contributors&gt;&lt;authors&gt;&lt;author&gt;Hoffmann, J. H. O.&lt;/author&gt;&lt;author&gt;Schaekel, K.&lt;/author&gt;&lt;author&gt;Hartl, D.&lt;/author&gt;&lt;author&gt;Enk, A. H.&lt;/author&gt;&lt;author&gt;Hadaschik, E. N.&lt;/author&gt;&lt;/authors&gt;&lt;/contributors&gt;&lt;auth-address&gt;Department of Dermatology, University of Heidelberg, Heidelberg, Germany.&amp;#xD;University Children&amp;apos;s Hospital Tubingen, University of Tubingen, Tubingen, Germany.&amp;#xD;Roche Pharma Research and Early Development (pRED), Immunology, Inflammation and Infectious Diseases (I3) Discovery and Translational Area, Basel, Switzerland.&amp;#xD;Department of Dermatology, University of Essen, Essen, Germany.&lt;/auth-address&gt;&lt;titles&gt;&lt;title&gt;Dimethyl fumarate modulates neutrophil extracellular trap formation in a glutathione- and superoxide-dependent manner&lt;/title&gt;&lt;secondary-title&gt;Br J Dermatol&lt;/secondary-title&gt;&lt;alt-title&gt;The British journal of dermatology&lt;/alt-title&gt;&lt;/titles&gt;&lt;periodical&gt;&lt;full-title&gt;Br J Dermatol&lt;/full-title&gt;&lt;abbr-1&gt;The British journal of dermatology&lt;/abbr-1&gt;&lt;/periodical&gt;&lt;alt-periodical&gt;&lt;full-title&gt;Br J Dermatol&lt;/full-title&gt;&lt;abbr-1&gt;The British journal of dermatology&lt;/abbr-1&gt;&lt;/alt-periodical&gt;&lt;pages&gt;207-214&lt;/pages&gt;&lt;volume&gt;178&lt;/volume&gt;&lt;number&gt;1&lt;/number&gt;&lt;edition&gt;2017/07/25&lt;/edition&gt;&lt;dates&gt;&lt;year&gt;2018&lt;/year&gt;&lt;pub-dates&gt;&lt;date&gt;Jan&lt;/date&gt;&lt;/pub-dates&gt;&lt;/dates&gt;&lt;isbn&gt;0007-0963&lt;/isbn&gt;&lt;accession-num&gt;28733990&lt;/accession-num&gt;&lt;urls&gt;&lt;related-urls&gt;&lt;url&gt;https://onlinelibrary.wiley.com/doi/pdf/10.1111/bjd.15839&lt;/url&gt;&lt;/related-urls&gt;&lt;/urls&gt;&lt;electronic-resource-num&gt;10.1111/bjd.1583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CA4730" w14:paraId="23574E34" w14:textId="77777777" w:rsidTr="00324E7E">
        <w:trPr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4BC99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68094B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D636E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05108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LCAyNzldPC9EaXNwbGF5VGV4dD48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LCAyNzldPC9EaXNwbGF5VGV4dD48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78, 27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3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offmann&lt;/Author&gt;&lt;Year&gt;2016&lt;/Year&gt;&lt;RecNum&gt;388&lt;/RecNum&gt;&lt;DisplayText&gt;[287]&lt;/DisplayText&gt;&lt;record&gt;&lt;rec-number&gt;388&lt;/rec-number&gt;&lt;foreign-keys&gt;&lt;key app="EN" db-id="fs95wdwrt2aprdedpfspp9zx52xpf92xzapd"&gt;388&lt;/key&gt;&lt;/foreign-keys&gt;&lt;ref-type name="Journal Article"&gt;17&lt;/ref-type&gt;&lt;contributors&gt;&lt;authors&gt;&lt;author&gt;Hoffmann, J. H.&lt;/author&gt;&lt;author&gt;Schaekel, K.&lt;/author&gt;&lt;author&gt;Gaiser, M. R.&lt;/author&gt;&lt;author&gt;Enk, A. H.&lt;/author&gt;&lt;author&gt;Hadaschik, E. N.&lt;/author&gt;&lt;/authors&gt;&lt;/contributors&gt;&lt;auth-address&gt;Department of Dermatology, University of Heidelberg, Heidelberg, Germany. jochen.hoffmann@med.uni-heidelberg.de.&amp;#xD;Department of Dermatology, University of Heidelberg, Heidelberg, Germany.&lt;/auth-address&gt;&lt;titles&gt;&lt;title&gt;Interindividual variation of NETosis in healthy donors: introduction and application of a refined method for extracellular trap quantification&lt;/title&gt;&lt;secondary-title&gt;Exp Dermatol&lt;/secondary-title&gt;&lt;alt-title&gt;Experimental dermatology&lt;/alt-title&gt;&lt;/titles&gt;&lt;periodical&gt;&lt;full-title&gt;Exp Dermatol&lt;/full-title&gt;&lt;abbr-1&gt;Experimental dermatology&lt;/abbr-1&gt;&lt;/periodical&gt;&lt;alt-periodical&gt;&lt;full-title&gt;Exp Dermatol&lt;/full-title&gt;&lt;abbr-1&gt;Experimental dermatology&lt;/abbr-1&gt;&lt;/alt-periodical&gt;&lt;pages&gt;895-900&lt;/pages&gt;&lt;volume&gt;25&lt;/volume&gt;&lt;number&gt;11&lt;/number&gt;&lt;edition&gt;2016/10/30&lt;/edition&gt;&lt;keywords&gt;&lt;keyword&gt;extracellular trap&lt;/keyword&gt;&lt;keyword&gt;method&lt;/keyword&gt;&lt;keyword&gt;neutrophil&lt;/keyword&gt;&lt;keyword&gt;neutrophil extracellular trap&lt;/keyword&gt;&lt;keyword&gt;protocol&lt;/keyword&gt;&lt;/keywords&gt;&lt;dates&gt;&lt;year&gt;2016&lt;/year&gt;&lt;pub-dates&gt;&lt;date&gt;Nov&lt;/date&gt;&lt;/pub-dates&gt;&lt;/dates&gt;&lt;isbn&gt;0906-6705&lt;/isbn&gt;&lt;accession-num&gt;27307108&lt;/accession-num&gt;&lt;urls&gt;&lt;related-urls&gt;&lt;url&gt;http://onlinelibrary.wiley.com/store/10.1111/exd.13125/asset/exd13125.pdf?v=1&amp;amp;t=j3vpmhx1&amp;amp;s=0b26df549100fc6e1a6056bb9c67f5770ff36293&lt;/url&gt;&lt;/related-urls&gt;&lt;/urls&gt;&lt;electronic-resource-num&gt;10.1111/exd.1312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A85FF2" w14:paraId="5A1D3D6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5FE7D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4E4A3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813C4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F1462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t>Bacteria (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Staphylococcus aureus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YXJrZXI8L0F1dGhvcj48WWVhcj4yMDEyPC9ZZWFyPjxS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YXJrZXI8L0F1dGhvcj48WWVhcj4yMDEyPC9ZZWFyPjxS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</w:fldData>
              </w:fldChar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it-IT"/>
              </w:rPr>
              <w:t>[285, 289, 291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t>,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 Escherichia coli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instrText xml:space="preserve"> ADDIN EN.CITE &lt;EndNote&gt;&lt;Cite&gt;&lt;Author&gt;Parker&lt;/Author&gt;&lt;Year&gt;2012&lt;/Year&gt;&lt;RecNum&gt;263&lt;/RecNum&gt;&lt;DisplayText&gt;[285]&lt;/DisplayText&gt;&lt;record&gt;&lt;rec-number&gt;263&lt;/rec-number&gt;&lt;foreign-keys&gt;&lt;key app="EN" db-id="fs95wdwrt2aprdedpfspp9zx52xpf92xzapd"&gt;263&lt;/key&gt;&lt;/foreign-keys&gt;&lt;ref-type name="Journal Article"&gt;17&lt;/ref-type&gt;&lt;contributors&gt;&lt;authors&gt;&lt;author&gt;Parker, H.&lt;/author&gt;&lt;author&gt;Dragunow, M.&lt;/author&gt;&lt;author&gt;Hampton, M. B.&lt;/author&gt;&lt;author&gt;Kettle, A. J.&lt;/author&gt;&lt;author&gt;Winterbourn, C. C.&lt;/author&gt;&lt;/authors&gt;&lt;/contributors&gt;&lt;auth-address&gt;Centre for Free Radical Research, Department of Pathology, University of Otago Christchurch, Christchurch, New Zealand.&lt;/auth-address&gt;&lt;titles&gt;&lt;title&gt;Requirements for NADPH oxidase and myeloperoxidase in neutrophil extracellular trap formation differ depending on the stimulus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841-9&lt;/pages&gt;&lt;volume&gt;92&lt;/volume&gt;&lt;number&gt;4&lt;/number&gt;&lt;edition&gt;2012/07/18&lt;/edition&gt;&lt;keywords&gt;&lt;keyword&gt;Calcium/physiology&lt;/keyword&gt;&lt;keyword&gt;Humans&lt;/keyword&gt;&lt;keyword&gt;Hypochlorous Acid/pharmacology&lt;/keyword&gt;&lt;keyword&gt;Ionomycin/pharmacology&lt;/keyword&gt;&lt;keyword&gt;NADPH Oxidase/*physiology&lt;/keyword&gt;&lt;keyword&gt;Neutrophils/*metabolism&lt;/keyword&gt;&lt;keyword&gt;Peroxidase/*physiology&lt;/keyword&gt;&lt;keyword&gt;Reactive Oxygen Species/metabolism&lt;/keyword&gt;&lt;keyword&gt;Tetradecanoylphorbol Acetate/pharmacology&lt;/keyword&gt;&lt;/keywords&gt;&lt;dates&gt;&lt;year&gt;2012&lt;/year&gt;&lt;pub-dates&gt;&lt;date&gt;Oct&lt;/date&gt;&lt;/pub-dates&gt;&lt;/dates&gt;&lt;isbn&gt;0741-5400&lt;/isbn&gt;&lt;accession-num&gt;22802447&lt;/accession-num&gt;&lt;urls&gt;&lt;related-urls&gt;&lt;url&gt;http://www.jleukbio.org/content/92/4/841.full.pdf&lt;/url&gt;&lt;/related-urls&gt;&lt;/urls&gt;&lt;electronic-resource-num&gt;10.1189/jlb.1211601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 w:rsidRPr="00242E34"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it-IT"/>
              </w:rPr>
              <w:t>[28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>,</w:t>
            </w:r>
            <w:r w:rsidRPr="00242E34">
              <w:rPr>
                <w:rFonts w:ascii="Times New Roman" w:hAnsi="Times New Roman" w:cs="Times New Roman"/>
                <w:i/>
                <w:iCs/>
                <w:sz w:val="18"/>
                <w:szCs w:val="18"/>
                <w:lang w:val="it-IT"/>
              </w:rPr>
              <w:t xml:space="preserve"> </w:t>
            </w:r>
            <w:r w:rsidRPr="00242E34">
              <w:rPr>
                <w:rFonts w:ascii="Times New Roman" w:hAnsi="Times New Roman" w:cs="Times New Roman"/>
                <w:i/>
                <w:sz w:val="18"/>
                <w:szCs w:val="18"/>
                <w:lang w:val="it-IT"/>
              </w:rPr>
              <w:t xml:space="preserve">Pseudomonas aeruginosa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it-IT"/>
              </w:rPr>
              <w:instrText xml:space="preserve"> ADDIN EN.CITE &lt;EndNote&gt;&lt;Cite&gt;&lt;Author&gt;Parker&lt;/Author&gt;&lt;Year&gt;2012&lt;/Year&gt;&lt;RecNum&gt;263&lt;/RecNum&gt;&lt;DisplayText&gt;[285]&lt;/DisplayText&gt;&lt;record&gt;&lt;rec-number&gt;263&lt;/rec-number&gt;&lt;foreign-keys&gt;&lt;key app="EN" db-id="fs95wdwrt2aprdedpfspp9zx52xpf92xzapd"&gt;263&lt;/key&gt;&lt;/foreign-keys&gt;&lt;ref-type name="Journal Article"&gt;17&lt;/ref-type&gt;&lt;contributors&gt;&lt;authors&gt;&lt;author&gt;Parker, H.&lt;/author&gt;&lt;author&gt;Dragunow, M.&lt;/author&gt;&lt;author&gt;Hampton, M. B.&lt;/author&gt;&lt;author&gt;Kettle, A. J.&lt;/author&gt;&lt;author&gt;Winterbourn, C. C.&lt;/author&gt;&lt;/authors&gt;&lt;/contributors&gt;&lt;auth-address&gt;Centre for Free Radical R</w:instrText>
            </w:r>
            <w:r w:rsidRPr="00242E34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>esearch, Department of Pathology, University of Otago Christchurch, Christchurch, New Zealand.&lt;/auth-address&gt;&lt;titles&gt;&lt;title&gt;Requirements for NADPH oxidase and myeloperoxidase in neutrophil extracellular trap formation differ depending on the stimulus&lt;/title&gt;&lt;secondary-title&gt;J L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>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841-9&lt;/pages&gt;&lt;volume&gt;92&lt;/volume&gt;&lt;number&gt;4&lt;/number&gt;&lt;edition&gt;2012/07/18&lt;/edition&gt;&lt;keywords&gt;&lt;keyword&gt;Calcium/physiology&lt;/keyword&gt;&lt;keyword&gt;Humans&lt;/keyword&gt;&lt;keyword&gt;Hypochlorous Acid/pharmacology&lt;/keyword&gt;&lt;keyword&gt;Ionomycin/pharmacology&lt;/keyword&gt;&lt;keyword&gt;NADPH Oxidase/*physiology&lt;/keyword&gt;&lt;keyword&gt;Neutrophils/*metabolism&lt;/keyword&gt;&lt;keyword&gt;Peroxidase/*physiology&lt;/keyword&gt;&lt;keyword&gt;Reactive Oxygen Species/metabolism&lt;/keyword&gt;&lt;keyword&gt;Tetradecanoylphorbol Acetate/pharmacology&lt;/keyword&gt;&lt;/keywords&gt;&lt;dates&gt;&lt;year&gt;2012&lt;/year&gt;&lt;pub-dates&gt;&lt;date&gt;Oct&lt;/date&gt;&lt;/pub-dates&gt;&lt;/dates&gt;&lt;isbn&gt;0741-5400&lt;/isbn&gt;&lt;accession-num&gt;22802447&lt;/accession-num&gt;&lt;urls&gt;&lt;related-urls&gt;&lt;url&gt;http://www.jleukbio.org/content/92/4/841.full.pdf&lt;/url&gt;&lt;/related-urls&gt;&lt;/urls&gt;&lt;electronic-resource-num&gt;10.1189/jlb.1211601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28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Wolbachi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soluble, from supernatants of infected mosquito cells, conjugated fluorescent bead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Tamarozzi&lt;/Author&gt;&lt;Year&gt;2016&lt;/Year&gt;&lt;RecNum&gt;319&lt;/RecNum&gt;&lt;DisplayText&gt;[296]&lt;/DisplayText&gt;&lt;record&gt;&lt;rec-number&gt;319&lt;/rec-number&gt;&lt;foreign-keys&gt;&lt;key app="EN" db-id="fs95wdwrt2aprdedpfspp9zx52xpf92xzapd"&gt;319&lt;/key&gt;&lt;/foreign-keys&gt;&lt;ref-type name="Journal Article"&gt;17&lt;/ref-type&gt;&lt;contributors&gt;&lt;authors&gt;&lt;author&gt;Tamarozzi, F.&lt;/author&gt;&lt;author&gt;Turner, J. D.&lt;/author&gt;&lt;author&gt;Pionnier, N.&lt;/author&gt;&lt;author&gt;Midgley, A.&lt;/author&gt;&lt;author&gt;Guimaraes, A. F.&lt;/author&gt;&lt;author&gt;Johnston, K. L.&lt;/author&gt;&lt;author&gt;Edwards, S. W.&lt;/author&gt;&lt;author&gt;Taylor, M. J.&lt;/author&gt;&lt;/authors&gt;&lt;/contributors&gt;&lt;auth-address&gt;Department of Parasitology, Liverpool School of Tropical Medicine, Pembroke Place L3 5QA, Liverpool, UK.&amp;#xD;Department of Women&amp;apos;s and Children&amp;apos;s Health, Alder Hey NHS Foundation Trust, Eaton Road L12 2AP, Liverpool, UK.&amp;#xD;Institute of Integrative Biology, University of Liverpool, Crown Street L69 7ZB, Liverpool, UK.&lt;/auth-address&gt;&lt;titles&gt;&lt;title&gt;Wolbachia endosymbionts induce neutrophil extracellular trap formation in human onchocerciasi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5559&lt;/pages&gt;&lt;volume&gt;6&lt;/volume&gt;&lt;edition&gt;2016/10/19&lt;/edition&gt;&lt;dates&gt;&lt;year&gt;2016&lt;/year&gt;&lt;pub-dates&gt;&lt;date&gt;Oct 18&lt;/date&gt;&lt;/pub-dates&gt;&lt;/dates&gt;&lt;isbn&gt;2045-2322&lt;/isbn&gt;&lt;accession-num&gt;27752109&lt;/accession-num&gt;&lt;urls&gt;&lt;related-urls&gt;&lt;url&gt;http://www.nature.com/articles/srep35559.pdf&lt;/url&gt;&lt;/related-urls&gt;&lt;/urls&gt;&lt;custom2&gt;PMC5067710&lt;/custom2&gt;&lt;electronic-resource-num&gt;10.1038/srep3555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DC6822E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EC88BB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A44D9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413B1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8606F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>Aspergillus fumigat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XTwvRGlzcGxheVRleHQ+PHJlY29y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3OTMtODA0PC9wYWdlcz48dm9s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lsbG9uPC9BdXRob3I+PFllYXI+MjAwNzwvWWVhcj48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3OTMtODA0PC9wYWdlcz48dm9s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C. albicans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aaGFuZzwvQXV0aG9yPjxZZWFyPjIwMTc8L1llYXI+PFJl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aaGFuZzwvQXV0aG9yPjxZZWFyPjIwMTc8L1llYXI+PFJl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297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 (biofilm and planktonic cell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rnien&lt;/Author&gt;&lt;Year&gt;2017&lt;/Year&gt;&lt;RecNum&gt;470&lt;/RecNum&gt;&lt;DisplayText&gt;[294]&lt;/DisplayText&gt;&lt;record&gt;&lt;rec-number&gt;470&lt;/rec-number&gt;&lt;foreign-keys&gt;&lt;key app="EN" db-id="fs95wdwrt2aprdedpfspp9zx52xpf92xzapd"&gt;470&lt;/key&gt;&lt;/foreign-keys&gt;&lt;ref-type name="Journal Article"&gt;17&lt;/ref-type&gt;&lt;contributors&gt;&lt;authors&gt;&lt;author&gt;Kernien, J. F.&lt;/author&gt;&lt;author&gt;Johnson, C. J.&lt;/author&gt;&lt;author&gt;Nett, J. E.&lt;/author&gt;&lt;/authors&gt;&lt;/contributors&gt;&lt;auth-address&gt;Department of Medicine, University of Wisconsin, Madison, WI 53706-1521, USA.&amp;#xD;Department of Medical Microbiology and Immunology, University of Wisconsin, Madison, WI 53706-1521, USA.&lt;/auth-address&gt;&lt;titles&gt;&lt;title&gt;Conserved Inhibition of Neutrophil Extracellular Trap Release by Clinical Candida albicans Biofilms&lt;/title&gt;&lt;secondary-title&gt;J Fungi (Basel)&lt;/secondary-title&gt;&lt;alt-title&gt;Journal of fungi (Basel, Switzerland)&lt;/alt-title&gt;&lt;/titles&gt;&lt;periodical&gt;&lt;full-title&gt;J Fungi (Basel)&lt;/full-title&gt;&lt;abbr-1&gt;Journal of fungi (Basel, Switzerland)&lt;/abbr-1&gt;&lt;/periodical&gt;&lt;alt-periodical&gt;&lt;full-title&gt;J Fungi (Basel)&lt;/full-title&gt;&lt;abbr-1&gt;Journal of fungi (Basel, Switzerland)&lt;/abbr-1&gt;&lt;/alt-periodical&gt;&lt;volume&gt;3&lt;/volume&gt;&lt;number&gt;3&lt;/number&gt;&lt;edition&gt;2017/09/26&lt;/edition&gt;&lt;keywords&gt;&lt;keyword&gt;Candida&lt;/keyword&gt;&lt;keyword&gt;biofilm&lt;/keyword&gt;&lt;keyword&gt;filamentation&lt;/keyword&gt;&lt;keyword&gt;fungal&lt;/keyword&gt;&lt;keyword&gt;neutrophil&lt;/keyword&gt;&lt;keyword&gt;neutrophil extracellular trap&lt;/keyword&gt;&lt;keyword&gt;phagocyte&lt;/keyword&gt;&lt;keyword&gt;reactive oxygen species&lt;/keyword&gt;&lt;/keywords&gt;&lt;dates&gt;&lt;year&gt;2017&lt;/year&gt;&lt;pub-dates&gt;&lt;date&gt;Sep&lt;/date&gt;&lt;/pub-dates&gt;&lt;/dates&gt;&lt;isbn&gt;2309-608X (Print)&amp;#xD;2309-608x&lt;/isbn&gt;&lt;accession-num&gt;28944225&lt;/accession-num&gt;&lt;urls&gt;&lt;related-urls&gt;&lt;url&gt;http://www.mdpi.com/2309-608X/3/3/49/pdf&lt;/url&gt;&lt;/related-urls&gt;&lt;/urls&gt;&lt;custom2&gt;PMC5607871&lt;/custom2&gt;&lt;custom6&gt;NIHMS905512&lt;/custom6&gt;&lt;electronic-resource-num&gt;10.3390/jof303004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6DCA7BE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7D04F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E35356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4F766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7F401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Viru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RSV (+/- PMA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0amVuczwvQXV0aG9yPjxZZWFyPjIwMTY8L1llYXI+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0amVuczwvQXV0aG9yPjxZZWFyPjIwMTY8L1llYXI+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9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616E10CC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0167E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CFBC7E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31EC7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48BC5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Naegleria fowler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50aXMtTW9udGVzIGRlIE9jYTwvQXV0aG9yPjxZZWFy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50aXMtTW9udGVzIGRlIE9jYTwvQXV0aG9yPjxZZWFy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150B4D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874EF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EDCA1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6F15E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A7D2D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ZmbWFubjwvQXV0aG9yPjxZZWFyPjIwMTY8L1llYXI+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ZmbWFubjwvQXV0aG9yPjxZZWFyPjIwMTY8L1llYXI+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8, 287, 298, 29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-17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offmann&lt;/Author&gt;&lt;Year&gt;2016&lt;/Year&gt;&lt;RecNum&gt;388&lt;/RecNum&gt;&lt;DisplayText&gt;[287]&lt;/DisplayText&gt;&lt;record&gt;&lt;rec-number&gt;388&lt;/rec-number&gt;&lt;foreign-keys&gt;&lt;key app="EN" db-id="fs95wdwrt2aprdedpfspp9zx52xpf92xzapd"&gt;388&lt;/key&gt;&lt;/foreign-keys&gt;&lt;ref-type name="Journal Article"&gt;17&lt;/ref-type&gt;&lt;contributors&gt;&lt;authors&gt;&lt;author&gt;Hoffmann, J. H.&lt;/author&gt;&lt;author&gt;Schaekel, K.&lt;/author&gt;&lt;author&gt;Gaiser, M. R.&lt;/author&gt;&lt;author&gt;Enk, A. H.&lt;/author&gt;&lt;author&gt;Hadaschik, E. N.&lt;/author&gt;&lt;/authors&gt;&lt;/contributors&gt;&lt;auth-address&gt;Department of Dermatology, University of Heidelberg, Heidelberg, Germany. jochen.hoffmann@med.uni-heidelberg.de.&amp;#xD;Department of Dermatology, University of Heidelberg, Heidelberg, Germany.&lt;/auth-address&gt;&lt;titles&gt;&lt;title&gt;Interindividual variation of NETosis in healthy donors: introduction and application of a refined method for extracellular trap quantification&lt;/title&gt;&lt;secondary-title&gt;Exp Dermatol&lt;/secondary-title&gt;&lt;alt-title&gt;Experimental dermatology&lt;/alt-title&gt;&lt;/titles&gt;&lt;periodical&gt;&lt;full-title&gt;Exp Dermatol&lt;/full-title&gt;&lt;abbr-1&gt;Experimental dermatology&lt;/abbr-1&gt;&lt;/periodical&gt;&lt;alt-periodical&gt;&lt;full-title&gt;Exp Dermatol&lt;/full-title&gt;&lt;abbr-1&gt;Experimental dermatology&lt;/abbr-1&gt;&lt;/alt-periodical&gt;&lt;pages&gt;895-900&lt;/pages&gt;&lt;volume&gt;25&lt;/volume&gt;&lt;number&gt;11&lt;/number&gt;&lt;edition&gt;2016/10/30&lt;/edition&gt;&lt;keywords&gt;&lt;keyword&gt;extracellular trap&lt;/keyword&gt;&lt;keyword&gt;method&lt;/keyword&gt;&lt;keyword&gt;neutrophil&lt;/keyword&gt;&lt;keyword&gt;neutrophil extracellular trap&lt;/keyword&gt;&lt;keyword&gt;protocol&lt;/keyword&gt;&lt;/keywords&gt;&lt;dates&gt;&lt;year&gt;2016&lt;/year&gt;&lt;pub-dates&gt;&lt;date&gt;Nov&lt;/date&gt;&lt;/pub-dates&gt;&lt;/dates&gt;&lt;isbn&gt;0906-6705&lt;/isbn&gt;&lt;accession-num&gt;27307108&lt;/accession-num&gt;&lt;urls&gt;&lt;related-urls&gt;&lt;url&gt;http://onlinelibrary.wiley.com/store/10.1111/exd.13125/asset/exd13125.pdf?v=1&amp;amp;t=j3vpmhx1&amp;amp;s=0b26df549100fc6e1a6056bb9c67f5770ff36293&lt;/url&gt;&lt;/related-urls&gt;&lt;/urls&gt;&lt;electronic-resource-num&gt;10.1111/exd.1312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PAF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ZmbWFubjwvQXV0aG9yPjxZZWFyPjIwMTY8L1llYXI+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ZmbWFubjwvQXV0aG9yPjxZZWFyPjIwMTY8L1llYXI+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7, 2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7DF68D8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03556A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94AC66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AAFC9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A8AC1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1PC9Z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2MS05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m9ybnNkb3R0aXI8L0F1dGhvcj48WWVhcj4yMDE1PC9Z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2MS05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8, 281, 286, 291, 30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1B00974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C5E29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917BB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43E75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  <w:p w14:paraId="020D94A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0C5AB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VuZWwtR29yZ3VsdTwvQXV0aG9yPjxZZWFyPjIwMTc8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Tc0MjE8L3BhZ2VzPjx2b2x1bWU+Nzwvdm9sdW1lPjxudW1iZXI+MTwvbnVtYmVy
PjxlZGl0aW9uPjIwMTcvMTIvMTQ8L2VkaXRpb24+PGRhdGVzPjx5ZWFyPjIwMTc8L3llYXI+PHB1
Yi1kYXRlcz48ZGF0ZT5EZWMgMTI8L2RhdGU+PC9wdWItZGF0ZXM+PC9kYXRlcz48aXNibj4yMDQ1
LTIzMjI8L2lzYm4+PGFjY2Vzc2lvbi1udW0+MjkyMzQwNDI8L2FjY2Vzc2lvbi1udW0+PHVybHM+
PHJlbGF0ZWQtdXJscz48dXJsPmh0dHBzOi8vd3d3Lm5jYmkubmxtLm5paC5nb3YvcG1jL2FydGlj
bGVzL1BNQzU3MjcxNzAvcGRmLzQxNTk4XzIwMTdfQXJ0aWNsZV8xNzU2MS5wZGY8L3VybD48L3Jl
bGF0ZWQtdXJscz48L3VybHM+PGN1c3RvbTI+UE1DNTcyNzE3MDwvY3VzdG9tMj48ZWxlY3Ryb25p
Yy1yZXNvdXJjZS1udW0+MTAuMTAzOC9zNDE1OTgtMDE3LTE3NTYxL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VuZWwtR29yZ3VsdTwvQXV0aG9yPjxZZWFyPjIwMTc8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Tc0MjE8L3BhZ2VzPjx2b2x1bWU+Nzwvdm9sdW1lPjxudW1iZXI+MTwvbnVtYmVy
PjxlZGl0aW9uPjIwMTcvMTIvMTQ8L2VkaXRpb24+PGRhdGVzPjx5ZWFyPjIwMTc8L3llYXI+PHB1
Yi1kYXRlcz48ZGF0ZT5EZWMgMTI8L2RhdGU+PC9wdWItZGF0ZXM+PC9kYXRlcz48aXNibj4yMDQ1
LTIzMjI8L2lzYm4+PGFjY2Vzc2lvbi1udW0+MjkyMzQwNDI8L2FjY2Vzc2lvbi1udW0+PHVybHM+
PHJlbGF0ZWQtdXJscz48dXJsPmh0dHBzOi8vd3d3Lm5jYmkubmxtLm5paC5nb3YvcG1jL2FydGlj
bGVzL1BNQzU3MjcxNzAvcGRmLzQxNTk4XzIwMTdfQXJ0aWNsZV8xNzU2MS5wZGY8L3VybD48L3Jl
bGF0ZWQtdXJscz48L3VybHM+PGN1c3RvbTI+UE1DNTcyNzE3MDwvY3VzdG9tMj48ZWxlY3Ryb25p
Yy1yZXNvdXJjZS1udW0+MTAuMTAzOC9zNDE1OTgtMDE3LTE3NTYxL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zPC9SZWNOdW0+PERpc3BsYXlUZXh0PlszMDJdPC9EaXNwbGF5VGV4dD48cmVj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QyOTg0PC9wYWdlcz48dm9sdW1lPjc8L3ZvbHVtZT48bnVtYmVyPjg8L251bWJlcj48ZWRpdGlv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zPC9SZWNOdW0+PERpc3BsYXlUZXh0PlszMDJdPC9EaXNwbGF5VGV4dD48cmVj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QyOTg0PC9wYWdlcz48dm9sdW1lPjc8L3ZvbHVtZT48bnVtYmVyPjg8L251bWJlcj48ZWRpdGlv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XlhcHJha2FzaDwvQXV0aG9yPjxZZWFyPjIwMTU8L1ll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XlhcHJha2FzaDwvQXV0aG9yPjxZZWFyPjIwMTU8L1ll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46389C" w14:paraId="0C00DCCE" w14:textId="77777777" w:rsidTr="00324E7E">
        <w:trPr>
          <w:trHeight w:val="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B88CF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03764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DC75C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9E3FC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seudomonas aeruginos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zPC9SZWNOdW0+PERpc3BsYXlUZXh0PlszMDJdPC9EaXNwbGF5VGV4dD48cmVj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QyOTg0PC9wYWdlcz48dm9sdW1lPjc8L3ZvbHVtZT48bnVtYmVyPjg8L251bWJlcj48ZWRpdGlv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zPC9SZWNOdW0+PERpc3BsYXlUZXh0PlszMDJdPC9EaXNwbGF5VGV4dD48cmVj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QyOTg0PC9wYWdlcz48dm9sdW1lPjc8L3ZvbHVtZT48bnVtYmVyPjg8L251bWJlcj48ZWRpdGlv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Porphyromonas gingivali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XlhcHJha2FzaDwvQXV0aG9yPjxZZWFyPjIwMTU8L1ll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XlhcHJha2FzaDwvQXV0aG9yPjxZZWFyPjIwMTU8L1ll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633DB9D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82390D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777ABC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06110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7206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VuZWwtR29yZ3VsdTwvQXV0aG9yPjxZZWFyPjIwMTc8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Tc0MjE8L3BhZ2VzPjx2b2x1bWU+Nzwvdm9sdW1lPjxudW1iZXI+MTwvbnVtYmVy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xNzQyMTwvcGFnZXM+PHZvbHVtZT43PC92b2x1bWU+PG51bWJlcj4x
PC9udW1iZXI+PGVkaXRpb24+MjAxNy8xMi8xNDwvZWRpdGlvbj48ZGF0ZXM+PHllYXI+MjAxNzwv
eWVhcj48cHViLWRhdGVzPjxkYXRlPkRlYyAxMjwvZGF0ZT48L3B1Yi1kYXRlcz48L2RhdGVzPjxp
c2JuPjIwNDUtMjMyMjwvaXNibj48YWNjZXNzaW9uLW51bT4yOTIzNDA0MjwvYWNjZXNzaW9uLW51
bT48dXJscz48cmVsYXRlZC11cmxzPjx1cmw+aHR0cHM6Ly93d3cubmNiaS5ubG0ubmloLmdvdi9w
bWMvYXJ0aWNsZXMvUE1DNTcyNzE3MC9wZGYvNDE1OThfMjAxN19BcnRpY2xlXzE3NTYxLnBkZjwv
dXJsPjwvcmVsYXRlZC11cmxzPjwvdXJscz48Y3VzdG9tMj5QTUM1NzI3MTcwPC9jdXN0b20yPjxl
bGVjdHJvbmljLXJlc291cmNlLW51bT4xMC4xMDM4L3M0MTU5OC0wMTctMTc1NjEtM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VuZWwtR29yZ3VsdTwvQXV0aG9yPjxZZWFyPjIwMTc8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xNzQyMTwvcGFnZXM+PHZvbHVtZT43PC92b2x1bWU+PG51bWJlcj4x
PC9udW1iZXI+PGVkaXRpb24+MjAxNy8xMi8xNDwvZWRpdGlvbj48ZGF0ZXM+PHllYXI+MjAxNzwv
eWVhcj48cHViLWRhdGVzPjxkYXRlPkRlYyAxMjwvZGF0ZT48L3B1Yi1kYXRlcz48L2RhdGVzPjxp
c2JuPjIwNDUtMjMyMjwvaXNibj48YWNjZXNzaW9uLW51bT4yOTIzNDA0MjwvYWNjZXNzaW9uLW51
bT48dXJscz48cmVsYXRlZC11cmxzPjx1cmw+aHR0cHM6Ly93d3cubmNiaS5ubG0ubmloLmdvdi9w
bWMvYXJ0aWNsZXMvUE1DNTcyNzE3MC9wZGYvNDE1OThfMjAxN19BcnRpY2xlXzE3NTYxLnBkZjwv
dXJsPjwvcmVsYXRlZC11cmxzPjwvdXJscz48Y3VzdG9tMj5QTUM1NzI3MTcwPC9jdXN0b20yPjxl
bGVjdHJvbmljLXJlc291cmNlLW51bT4xMC4xMDM4L3M0MTU5OC0wMTctMTc1NjEtM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27624C4E" w14:textId="77777777" w:rsidTr="00324E7E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E7CE84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E8E31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3%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5D7CC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89467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ptZWg8L0F1dGhvcj48WWVhcj4yMDE1PC9ZZWFyPjxS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ptZWg8L0F1dGhvcj48WWVhcj4yMDE1PC9ZZWFyPjxS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4, 30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22C9554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11621D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91CA58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06C18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3C022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Q8L1llYXI+PFJl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Q8L1llYXI+PFJl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E8L0F1dGhvcj48WWVhcj4yMDE2PC9ZZWFyPjxSZWNO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E8L0F1dGhvcj48WWVhcj4yMDE2PC9ZZWFyPjxSZWNO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6972A0C" w14:textId="77777777" w:rsidTr="00324E7E">
        <w:trPr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69595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94027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2F8D1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344EF2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E8L0F1dGhvcj48WWVhcj4yMDE2PC9ZZWFyPjxSZWNO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E8L0F1dGhvcj48WWVhcj4yMDE2PC9ZZWFyPjxSZWNO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025369E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34CC6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4924E2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BCE0E7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6B0E615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BA477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TaGlkYTwvQXV0aG9yPjxZZWFyPjIwMTY8L1llYXI+PFJl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YzNjwvcGFnZXM+PHZvbHVt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TaGlkYTwvQXV0aG9yPjxZZWFyPjIwMTY8L1llYXI+PFJl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YzNjwvcGFnZXM+PHZvbHVt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180, 307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usunoki&lt;/Author&gt;&lt;Year&gt;2016&lt;/Year&gt;&lt;RecNum&gt;135&lt;/RecNum&gt;&lt;DisplayText&gt;[308]&lt;/DisplayText&gt;&lt;record&gt;&lt;rec-number&gt;135&lt;/rec-number&gt;&lt;foreign-keys&gt;&lt;key app="EN" db-id="fs95wdwrt2aprdedpfspp9zx52xpf92xzapd"&gt;135&lt;/key&gt;&lt;/foreign-keys&gt;&lt;ref-type name="Journal Article"&gt;17&lt;/ref-type&gt;&lt;contributors&gt;&lt;authors&gt;&lt;author&gt;Kusunoki, Y.&lt;/author&gt;&lt;author&gt;Nakazawa, D.&lt;/author&gt;&lt;author&gt;Shida, H.&lt;/author&gt;&lt;author&gt;Hattanda, F.&lt;/author&gt;&lt;author&gt;Miyoshi, A.&lt;/author&gt;&lt;author&gt;Masuda, S.&lt;/author&gt;&lt;author&gt;Nishio, S.&lt;/author&gt;&lt;author&gt;Tomaru, U.&lt;/author&gt;&lt;author&gt;Atsumi, T.&lt;/author&gt;&lt;author&gt;Ishizu, A.&lt;/author&gt;&lt;/authors&gt;&lt;/contributors&gt;&lt;auth-address&gt;Division of Rheumatology, Endocrinology and Nephrology, Hokkaido University Graduate School of Medicine , Sapporo , Japan.&amp;#xD;Faculty of Health Sciences, Hokkaido University , Sapporo , Japan.&amp;#xD;Department of Pathology, Hokkaido University Graduate School of Medicine , Sapporo , Japan.&lt;/auth-address&gt;&lt;titles&gt;&lt;title&gt;Peptidylarginine Deiminase Inhibitor Suppresses Neutrophil Extracellular Trap Formation and MPO-ANCA Produc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27&lt;/pages&gt;&lt;volume&gt;7&lt;/volume&gt;&lt;edition&gt;2016/07/05&lt;/edition&gt;&lt;keywords&gt;&lt;keyword&gt;Mpo-anca&lt;/keyword&gt;&lt;keyword&gt;MPO-ANCA-associated vasculitis&lt;/keyword&gt;&lt;keyword&gt;neutrophil extracellular trap&lt;/keyword&gt;&lt;keyword&gt;peptidylarginine deiminase 4&lt;/keyword&gt;&lt;keyword&gt;peptidylarginine deiminase inhibitor&lt;/keyword&gt;&lt;/keywords&gt;&lt;dates&gt;&lt;year&gt;2016&lt;/year&gt;&lt;/dates&gt;&lt;isbn&gt;1664-3224&lt;/isbn&gt;&lt;accession-num&gt;27375623&lt;/accession-num&gt;&lt;urls&gt;&lt;/urls&gt;&lt;custom2&gt;PMC4896908&lt;/custom2&gt;&lt;electronic-resource-num&gt;10.3389/fimmu.2016.0022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themF3YTwvQXV0aG9yPjxZZWFyPjIwMTY8L1llYXI+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themF3YTwvQXV0aG9yPjxZZWFyPjIwMTY8L1llYXI+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0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0-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1ZGE8L0F1dGhvcj48WWVhcj4yMDE3PC9ZZWFyPjxS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1ZGE8L0F1dGhvcj48WWVhcj4yMDE3PC9ZZWFyPjxS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.2 – 16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zwvWWVhcj48UmVj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zwvWWVhcj48UmVj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.62 µM (+/- retinoic acid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HJlc3RoYTwvQXV0aG9yPjxZZWFyPjIwMTc8L1llYXI+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HJlc3RoYTwvQXV0aG9yPjxZZWFyPjIwMTc8L1llYXI+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E8686D" w14:paraId="2D10CFC8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13ABE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B75C1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55E48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2C219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LPS (1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zwvWWVhcj48UmVj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zwvWWVhcj48UmVj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E8686D" w14:paraId="1A094DF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8FFFB4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58BC6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405F9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A0B33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Arthroderma benhami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RkZXJnb3R0PC9BdXRob3I+PFllYXI+MjAxMjwvWWVh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RkZXJnb3R0PC9BdXRob3I+PFllYXI+MjAxMjwvWWVh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7914FC65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20164C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A843B4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E1E3F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F41D4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VtYW48L0F1dGhvcj48WWVhcj4yMDE2PC9ZZWFyPjxS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NjM2PC9wYWdlcz48dm9sdW1lPjc8L3ZvbHVt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VtYW48L0F1dGhvcj48WWVhcj4yMDE2PC9ZZWFyPjxS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NjM2PC9wYWdlcz48dm9sdW1lPjc8L3ZvbHVt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, 307, 309, 31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72B2EE8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5239E5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27E159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7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0F459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ED250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cm91c3Q8L0F1dGhvcj48WWVhcj4yMDE3PC9ZZWFyPjxS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cm91c3Q8L0F1dGhvcj48WWVhcj4yMDE3PC9ZZWFyPjxS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8B28E1" w14:paraId="3C406039" w14:textId="77777777" w:rsidTr="00324E7E">
        <w:trPr>
          <w:trHeight w:val="1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74F76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344D05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FA495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DD5CD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cm91c3Q8L0F1dGhvcj48WWVhcj4yMDE3PC9ZZWFyPjxS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cm91c3Q8L0F1dGhvcj48WWVhcj4yMDE3PC9ZZWFyPjxS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070191B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B84A1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FF36F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10 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EC56B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RPMI +/- sup.</w:t>
            </w:r>
          </w:p>
          <w:p w14:paraId="0EC7215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56DA4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6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DwvUmVjTnVtPjxEaXNwbGF5VGV4dD5bMzE1LCAzMTZdPC9EaXNwbGF5VGV4dD48cmVj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DwvUmVjTnVtPjxEaXNwbGF5VGV4dD5bMzE1LCAzMTZdPC9EaXNwbGF5VGV4dD48cmVj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5, 3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aW5nPC9BdXRob3I+PFllYXI+MjAxNTwvWWVhcj48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aW5nPC9BdXRob3I+PFllYXI+MjAxNTwvWWVhcj48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b25vPC9BdXRob3I+PFllYXI+MjAxNDwvWWVhcj48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b25vPC9BdXRob3I+PFllYXI+MjAxNDwvWWVhcj48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3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DwvUmVjTnVtPjxEaXNwbGF5VGV4dD5bMzE1XTwvRGlzcGxheVRleHQ+PHJlY29yZD48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DwvUmVjTnVtPjxEaXNwbGF5VGV4dD5bMzE1XTwvRGlzcGxheVRleHQ+PHJlY29yZD48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b25vPC9BdXRob3I+PFllYXI+MjAxNDwvWWVhcj48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kb25vPC9BdXRob3I+PFllYXI+MjAxNDwvWWVhcj48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18, 31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czPC9SZWNOdW0+PERpc3BsYXlUZXh0PlsxMDQsIDMyMCwgMzIxXTwvRGlzcGxheVRleHQ+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5NTMtOTwvcGFn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czPC9SZWNOdW0+PERpc3BsYXlUZXh0PlsxMDQsIDMyMCwgMzIxXTwvRGlzcGxheVRleHQ+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5NTMtOTwvcGFn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4, 320, 3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dGE8L0F1dGhvcj48WWVhcj4yMDE0PC9ZZWFyPjxS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wMTcyMjIzPC9wYWdlcz48dm9sdW1lPjEyPC92b2x1bWU+PG51bWJlcj4y
PC9udW1iZXI+PGVkaXRpb24+MjAxNy8wMi8yMjwvZWRpdGlvbj48ZGF0ZXM+PHllYXI+MjAxNzwv
eWVhcj48L2RhdGVzPjxpc2JuPjE5MzItNjIwMzwvaXNibj48YWNjZXNzaW9uLW51bT4yODIyMjEy
NTwvYWNjZXNzaW9uLW51bT48dXJscz48cmVsYXRlZC11cmxzPjx1cmw+aHR0cDovL2pvdXJuYWxz
LnBsb3Mub3JnL3Bsb3NvbmUvYXJ0aWNsZS9maWxlP2lkPTEwLjEzNzEvam91cm5hbC5wb25lLjAx
NzIyMjMmYW1wO3R5cGU9cHJpbnRhYmxlPC91cmw+PC9yZWxhdGVkLXVybHM+PC91cmxzPjxjdXN0
b20yPlBNQzUzMTk3MDI8L2N1c3RvbTI+PGVsZWN0cm9uaWMtcmVzb3VyY2UtbnVtPjEwLjEzNzEv
am91cm5hbC5wb25lLjAxNzIyMjM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dGE8L0F1dGhvcj48WWVhcj4yMDE0PC9ZZWFyPjxS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wMTcyMjIzPC9wYWdlcz48dm9sdW1lPjEyPC92b2x1bWU+PG51bWJlcj4y
PC9udW1iZXI+PGVkaXRpb24+MjAxNy8wMi8yMjwvZWRpdGlvbj48ZGF0ZXM+PHllYXI+MjAxNzwv
eWVhcj48L2RhdGVzPjxpc2JuPjE5MzItNjIwMzwvaXNibj48YWNjZXNzaW9uLW51bT4yODIyMjEy
NTwvYWNjZXNzaW9uLW51bT48dXJscz48cmVsYXRlZC11cmxzPjx1cmw+aHR0cDovL2pvdXJuYWxz
LnBsb3Mub3JnL3Bsb3NvbmUvYXJ0aWNsZS9maWxlP2lkPTEwLjEzNzEvam91cm5hbC5wb25lLjAx
NzIyMjMmYW1wO3R5cGU9cHJpbnRhYmxlPC91cmw+PC9yZWxhdGVkLXVybHM+PC91cmxzPjxjdXN0
b20yPlBNQzUzMTk3MDI8L2N1c3RvbTI+PGVsZWN0cm9uaWMtcmVzb3VyY2UtbnVtPjEwLjEzNzEv
am91cm5hbC5wb25lLjAxNzIyMjM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36, 3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dWl6LUxpbW9uPC9BdXRob3I+PFllYXI+MjAxNzwvWWVh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dWl6LUxpbW9uPC9BdXRob3I+PFllYXI+MjAxNzwvWWVh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t>)</w:t>
            </w:r>
          </w:p>
        </w:tc>
      </w:tr>
      <w:tr w:rsidR="00AB6897" w:rsidRPr="008B28E1" w14:paraId="194006B7" w14:textId="77777777" w:rsidTr="00324E7E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23F055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BCFD3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B4A6D8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58083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Ionomycin (5 μ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cmFuY2lzPC9BdXRob3I+PFllYXI+MjAxNDwvWWVhcj48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cmFuY2lzPC9BdXRob3I+PFllYXI+MjAxNDwvWWVhcj48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46389C" w14:paraId="74F624D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4E611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EE80B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CC1D5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8F0D1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>LP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2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lcm88L0F1dGhvcj48WWVhcj4yMDEzPC9ZZWFyPjxS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lcm88L0F1dGhvcj48WWVhcj4yMDEzPC9ZZWFyPjxS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1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+ 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27C77" w14:paraId="6D6AEE62" w14:textId="77777777" w:rsidTr="00324E7E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1EF2A5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37F8E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155E4E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3B6A5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reptococcus mut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17&lt;/Year&gt;&lt;RecNum&gt;173&lt;/RecNum&gt;&lt;DisplayText&gt;[320]&lt;/DisplayText&gt;&lt;record&gt;&lt;rec-number&gt;173&lt;/rec-number&gt;&lt;foreign-keys&gt;&lt;key app="EN" db-id="fs95wdwrt2aprdedpfspp9zx52xpf92xzapd"&gt;173&lt;/key&gt;&lt;/foreign-keys&gt;&lt;ref-type name="Journal Article"&gt;17&lt;/ref-type&gt;&lt;contributors&gt;&lt;authors&gt;&lt;author&gt;Liu, J.&lt;/author&gt;&lt;author&gt;Sun, L.&lt;/author&gt;&lt;author&gt;Liu, W.&lt;/author&gt;&lt;author&gt;Guo, L.&lt;/author&gt;&lt;author&gt;Liu, Z.&lt;/author&gt;&lt;author&gt;Wei, X.&lt;/author&gt;&lt;author&gt;Ling, J.&lt;/author&gt;&lt;/authors&gt;&lt;/contributors&gt;&lt;auth-address&gt;Guangdong Provincial Key Laboratory of Stomatology, Guanghua School of Stomatology, Hospital of Stomatology, Sun Yat-Sen University Guangzhou, China.&lt;/auth-address&gt;&lt;titles&gt;&lt;title&gt;A Nuclease from Streptococcus mutans Facilitates Biofilm Dispersal and Escape from Killing by Neutrophil Extracellular Traps&lt;/title&gt;&lt;secondary-title&gt;Front Cell Infect Microbiol&lt;/secondary-title&gt;&lt;alt-title&gt;Frontiers in cellular and infection microbiology&lt;/alt-title&gt;&lt;/titles&gt;&lt;periodical&gt;&lt;full-title&gt;Front Cell Infect Microbiol&lt;/full-title&gt;&lt;abbr-1&gt;Frontiers in cellular and infection microbiology&lt;/abbr-1&gt;&lt;/periodical&gt;&lt;alt-periodical&gt;&lt;full-title&gt;Front Cell Infect Microbiol&lt;/full-title&gt;&lt;abbr-1&gt;Frontiers in cellular and infection microbiology&lt;/abbr-1&gt;&lt;/alt-periodical&gt;&lt;pages&gt;97&lt;/pages&gt;&lt;volume&gt;7&lt;/volume&gt;&lt;edition&gt;2017/04/13&lt;/edition&gt;&lt;keywords&gt;&lt;keyword&gt;Streptococcus mutans&lt;/keyword&gt;&lt;keyword&gt;biofilm dispersal&lt;/keyword&gt;&lt;keyword&gt;immune defense&lt;/keyword&gt;&lt;keyword&gt;neutrophil extracellular traps&lt;/keyword&gt;&lt;keyword&gt;nuclease&lt;/keyword&gt;&lt;/keywords&gt;&lt;dates&gt;&lt;year&gt;2017&lt;/year&gt;&lt;/dates&gt;&lt;isbn&gt;2235-2988&lt;/isbn&gt;&lt;accession-num&gt;28401067&lt;/accession-num&gt;&lt;urls&gt;&lt;/urls&gt;&lt;custom2&gt;PMC5368189&lt;/custom2&gt;&lt;electronic-resource-num&gt;10.3389/fcimb.2017.0009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2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sanguin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umioka&lt;/Author&gt;&lt;Year&gt;2017&lt;/Year&gt;&lt;RecNum&gt;317&lt;/RecNum&gt;&lt;DisplayText&gt;[136]&lt;/DisplayText&gt;&lt;record&gt;&lt;rec-number&gt;317&lt;/rec-number&gt;&lt;foreign-keys&gt;&lt;key app="EN" db-id="fs95wdwrt2aprdedpfspp9zx52xpf92xzapd"&gt;317&lt;/key&gt;&lt;/foreign-keys&gt;&lt;ref-type name="Journal Article"&gt;17&lt;/ref-type&gt;&lt;contributors&gt;&lt;authors&gt;&lt;author&gt;Sumioka, R.&lt;/author&gt;&lt;author&gt;Nakata, M.&lt;/author&gt;&lt;author&gt;Okahashi, N.&lt;/author&gt;&lt;author&gt;Li, Y.&lt;/author&gt;&lt;author&gt;Wada, S.&lt;/author&gt;&lt;author&gt;Yamaguchi, M.&lt;/author&gt;&lt;author&gt;Sumitomo, T.&lt;/author&gt;&lt;author&gt;Hayashi, M.&lt;/author&gt;&lt;author&gt;Kawabata, S.&lt;/author&gt;&lt;/authors&gt;&lt;/contributors&gt;&lt;auth-address&gt;Department of Oral and Molecular Microbiology, Osaka University Graduate School of Dentistry, Suita-Osaka, Japan.&amp;#xD;Department of Restorative Dentistry and Endodontology, Osaka University Graduate School of Dentistry, Suita-Osaka, Japan.&amp;#xD;Center for Frontier Oral Science, Osaka University Graduate School of Dentistry, Suita-Osaka, Japan.&lt;/auth-address&gt;&lt;titles&gt;&lt;title&gt;Streptococcus sanguinis induces neutrophil cell death by production of hydrogen peroxid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2223&lt;/pages&gt;&lt;volume&gt;12&lt;/volume&gt;&lt;number&gt;2&lt;/number&gt;&lt;edition&gt;2017/02/22&lt;/edition&gt;&lt;dates&gt;&lt;year&gt;2017&lt;/year&gt;&lt;/dates&gt;&lt;isbn&gt;1932-6203&lt;/isbn&gt;&lt;accession-num&gt;28222125&lt;/accession-num&gt;&lt;urls&gt;&lt;related-urls&gt;&lt;url&gt;http://journals.plos.org/plosone/article/file?id=10.1371/journal.pone.0172223&amp;amp;type=printable&lt;/url&gt;&lt;/related-urls&gt;&lt;/urls&gt;&lt;custom2&gt;PMC5319702&lt;/custom2&gt;&lt;electronic-resource-num&gt;10.1371/journal.pone.017222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>)</w:t>
            </w:r>
          </w:p>
        </w:tc>
      </w:tr>
      <w:tr w:rsidR="00AB6897" w:rsidRPr="00427C77" w14:paraId="0E539D6A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A48059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80B193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D2548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009B5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ntamoeba histolytica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rophozoit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ZW50dXJhLUp1YXJlejwvQXV0aG9yPjxZZWFyPjIwMTY8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ZW50dXJhLUp1YXJlejwvQXV0aG9yPjxZZWFyPjIwMTY8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F508BA2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CAB25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32799D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146248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F40AD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ytokines/Chemokines (C5a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IFNα-, IFNγ- or GM-CSF-primed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lbGxpPC9BdXRob3I+PFllYXI+MjAwNDwvWWVh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lbGxpPC9BdXRob3I+PFllYXI+MjAwNDwvWWVh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-6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dWl6LUxpbW9uPC9BdXRob3I+PFllYXI+MjAxNzwvWWVh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dWl6LUxpbW9uPC9BdXRob3I+PFllYXI+MjAxNzwvWWVh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9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dnaW5vPC9BdXRob3I+PFllYXI+MjAxNzwvWWVhcj48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dnaW5vPC9BdXRob3I+PFllYXI+MjAxNzwvWWVhcj48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F6C7FE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09A23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CA1D69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7B1AC2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2548F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W1pb2thPC9BdXRob3I+PFllYXI+MjAxNzwvWWVhcj48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cyMjIzPC9wYWdlcz48dm9sdW1l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4NDctNTY8L3BhZ2VzPjx2b2x1bWU+MjExPC92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W1pb2thPC9BdXRob3I+PFllYXI+MjAxNzwvWWVhcj48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cyMjIzPC9wYWdlcz48dm9sdW1l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4NDctNTY8L3BhZ2VzPjx2b2x1bWU+MjExPC92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36, 324, 329-33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0E9ECB52" w14:textId="77777777" w:rsidTr="00324E7E">
        <w:trPr>
          <w:trHeight w:val="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0736A8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C9A96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175E79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430EE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MjYwPC9SZWNOdW0+PERpc3BsYXlUZXh0PlsxMDQsIDMzMl08L0Rpc3Bs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OTUzLTk8L3BhZ2VzPjx2b2x1bWU+MTE3PC92b2x1bWU+PG51bWJlcj4z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MjYwPC9SZWNOdW0+PERpc3BsYXlUZXh0PlsxMDQsIDMzMl08L0Rpc3Bs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OTUzLTk8L3BhZ2VzPjx2b2x1bWU+MTE3PC92b2x1bWU+PG51bWJlcj4z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4, 33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5DA04FC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CEACCB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6BDB1EC" w14:textId="77777777" w:rsidR="00AB6897" w:rsidRPr="00F515E6" w:rsidRDefault="00AB6897" w:rsidP="00AB68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65F925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  <w:p w14:paraId="5B7EB54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FD472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PMA (81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 &lt;EndNote&gt;&lt;Cite&gt;&lt;Author&gt;Hoppenbrouwers&lt;/Author&gt;&lt;Year&gt;2017&lt;/Year&gt;&lt;RecNum&gt;107&lt;/RecNum&gt;&lt;DisplayText&gt;[237]&lt;/DisplayText&gt;&lt;record&gt;&lt;rec-number&gt;107&lt;/rec-number&gt;&lt;foreign-keys&gt;&lt;key app="EN" db-id="fs95wdwrt2aprdedpfspp9zx52xpf92xzapd"&gt;107&lt;/key&gt;&lt;/foreign-keys&gt;&lt;ref-type name="Journal Article"&gt;17&lt;/ref-type&gt;&lt;contributors&gt;&lt;authors&gt;&lt;author&gt;Hoppenbrouwers, T.&lt;/author&gt;&lt;author&gt;Autar, A. S. A.&lt;/author&gt;&lt;author&gt;Sultan, A. R.&lt;/author&gt;&lt;author&gt;Abraham, T. E.&lt;/author&gt;&lt;author&gt;van Cappellen, W. A.&lt;/author&gt;&lt;author&gt;Houtsmuller, A. B.&lt;/author&gt;&lt;author&gt;van Wamel, W. J. B.&lt;/author&gt;&lt;author&gt;van Beusekom, H. M. M.&lt;/author&gt;&lt;author&gt;van Neck, J. W.&lt;/author&gt;&lt;author&gt;de Maat, M. P. M.&lt;/author&gt;&lt;/authors&gt;&lt;/contributors&gt;&lt;auth-address&gt;Department of Plastic and Reconstructive Surgery, Erasmus MC, Rotterdam, The Netherlands.&amp;#xD;Department of Hematology, Erasmus MC, Rotterdam, The Netherlands.&amp;#xD;Department of Cardiology, Erasmus MC, Rotterdam, The Netherlands.&amp;#xD;Department of Microbiology and Infectious Diseases, Erasmus MC, Rotterdam, The Netherlands.&amp;#xD;Optical Imaging Center, Department of Pathology, Erasmus MC, Rotterdam, The Netherlands.&lt;/auth-address&gt;&lt;titles&gt;&lt;title&gt;In vitro induction of NETosis: Comprehensive live imaging comparison and systematic review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472&lt;/pages&gt;&lt;volume&gt;12&lt;/volume&gt;&lt;number&gt;5&lt;/number&gt;&lt;edition&gt;2017/05/10&lt;/edition&gt;&lt;dates&gt;&lt;year&gt;2017&lt;/year&gt;&lt;/dates&gt;&lt;isbn&gt;1932-6203&lt;/isbn&gt;&lt;accession-num&gt;28486563&lt;/accession-num&gt;&lt;urls&gt;&lt;related-urls&gt;&lt;url&gt;http://journals.plos.org/plosone/article/file?id=10.1371/journal.pone.0176472&amp;amp;type=printable&lt;/url&gt;&lt;/related-urls&gt;&lt;/urls&gt;&lt;custom2&gt;PMC5423591&lt;/custom2&gt;&lt;electronic-resource-num&gt;10.1371/journal.pone.017647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eastAsia="de-DE"/>
              </w:rPr>
              <w:t>[237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40 nM (TNFα -primed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NTAyPC9SZWNOdW0+PERpc3BsYXlUZXh0PlsxOTVdPC9EaXNwbGF5VGV4dD48cmVj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5NjE4LWU5NjI1PC9wYWdlcz48dm9s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NTAyPC9SZWNOdW0+PERpc3BsYXlUZXh0PlsxOTVdPC9EaXNwbGF5VGV4dD48cmVj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5NjE4LWU5NjI1PC9wYWdlcz48dm9s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9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40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 &lt;EndNote&gt;&lt;Cite&gt;&lt;Author&gt;Hoppenbrouwers&lt;/Author&gt;&lt;Year&gt;2017&lt;/Year&gt;&lt;RecNum&gt;107&lt;/RecNum&gt;&lt;DisplayText&gt;[237]&lt;/DisplayText&gt;&lt;record&gt;&lt;rec-number&gt;107&lt;/rec-number&gt;&lt;foreign-keys&gt;&lt;key app="EN" db-id="fs95wdwrt2aprdedpfspp9zx52xpf92xzapd"&gt;107&lt;/key&gt;&lt;/foreign-keys&gt;&lt;ref-type name="Journal Article"&gt;17&lt;/ref-type&gt;&lt;contributors&gt;&lt;authors&gt;&lt;author&gt;Hoppenbrouwers, T.&lt;/author&gt;&lt;author&gt;Autar, A. S. A.&lt;/author&gt;&lt;author&gt;Sultan, A. R.&lt;/author&gt;&lt;author&gt;Abraham, T. E.&lt;/author&gt;&lt;author&gt;van Cappellen, W. A.&lt;/author&gt;&lt;author&gt;Houtsmuller, A. B.&lt;/author&gt;&lt;author&gt;van Wamel, W. J. B.&lt;/author&gt;&lt;author&gt;van Beusekom, H. M. M.&lt;/author&gt;&lt;author&gt;van Neck, J. W.&lt;/author&gt;&lt;author&gt;de Maat, M. P. M.&lt;/author&gt;&lt;/authors&gt;&lt;/contributors&gt;&lt;auth-address&gt;Department of Plastic and Reconstructive Surgery, Erasmus MC, Rotterdam, The Netherlands.&amp;#xD;Department of Hematology, Erasmus MC, Rotterdam, The Netherlands.&amp;#xD;Department of Cardiology, Erasmus MC, Rotterdam, The Netherlands.&amp;#xD;Department of Microbiology and Infectious Diseases, Erasmus MC, Rotterdam, The Netherlands.&amp;#xD;Optical Imaging Center, Department of Pathology, Erasmus MC, Rotterdam, The Netherlands.&lt;/auth-address&gt;&lt;titles&gt;&lt;title&gt;In vitro induction of NETosis: Comprehensive live imaging comparison and systematic review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472&lt;/pages&gt;&lt;volume&gt;12&lt;/volume&gt;&lt;number&gt;5&lt;/number&gt;&lt;edition&gt;2017/05/10&lt;/edition&gt;&lt;dates&gt;&lt;year&gt;2017&lt;/year&gt;&lt;/dates&gt;&lt;isbn&gt;1932-6203&lt;/isbn&gt;&lt;accession-num&gt;28486563&lt;/accession-num&gt;&lt;urls&gt;&lt;related-urls&gt;&lt;url&gt;http://journals.plos.org/plosone/article/file?id=10.1371/journal.pone.0176472&amp;amp;type=printable&lt;/url&gt;&lt;/related-urls&gt;&lt;/urls&gt;&lt;custom2&gt;PMC5423591&lt;/custom2&gt;&lt;electronic-resource-num&gt;10.1371/journal.pone.017647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eastAsia="de-DE"/>
              </w:rPr>
              <w:t>[237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t>)</w:t>
            </w:r>
          </w:p>
        </w:tc>
      </w:tr>
      <w:tr w:rsidR="00AB6897" w:rsidRPr="0046389C" w14:paraId="2ED957AD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217B9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8FBBE2" w14:textId="77777777" w:rsidR="00AB6897" w:rsidRPr="00F515E6" w:rsidRDefault="00AB6897" w:rsidP="00AB68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227870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73B45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LPS (10, 100, 1000, 50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 &lt;EndNote&gt;&lt;Cite&gt;&lt;Author&gt;Hoppenbrouwers&lt;/Author&gt;&lt;Year&gt;2017&lt;/Year&gt;&lt;RecNum&gt;107&lt;/RecNum&gt;&lt;DisplayText&gt;[237]&lt;/DisplayText&gt;&lt;record&gt;&lt;rec-number&gt;107&lt;/rec-number&gt;&lt;foreign-keys&gt;&lt;key app="EN" db-id="fs95wdwrt2aprdedpfspp9zx52xpf92xzapd"&gt;107&lt;/key&gt;&lt;/foreign-keys&gt;&lt;ref-type name="Journal Article"&gt;17&lt;/ref-type&gt;&lt;contributors&gt;&lt;authors&gt;&lt;author&gt;Hoppenbrouwers, T.&lt;/author&gt;&lt;author&gt;Autar, A. S. A.&lt;/author&gt;&lt;author&gt;Sultan, A. R.&lt;/author&gt;&lt;author&gt;Abraham, T. E.&lt;/author&gt;&lt;author&gt;van Cappellen, W. A.&lt;/author&gt;&lt;author&gt;Houtsmuller, A. B.&lt;/author&gt;&lt;author&gt;van Wamel, W. J. B.&lt;/author&gt;&lt;author&gt;van Beusekom, H. M. M.&lt;/author&gt;&lt;author&gt;van Neck, J. W.&lt;/author&gt;&lt;author&gt;de Maat, M. P. M.&lt;/author&gt;&lt;/authors&gt;&lt;/contributors&gt;&lt;auth-address&gt;Department of Plastic and Reconstructive Surgery, Erasmus MC, Rotterdam, The Netherlands.&amp;#xD;Department of Hematology, Erasmus MC, Rotterdam, The Netherlands.&amp;#xD;Department of Cardiology, Erasmus MC, Rotterdam, The Netherlands.&amp;#xD;Department of Microbiology and Infectious Diseases, Erasmus MC, Rotterdam, The Netherlands.&amp;#xD;Optical Imaging Center, Department of Pathology, Erasmus MC, Rotterdam, The Netherlands.&lt;/auth-address&gt;&lt;titles&gt;&lt;title&gt;In vitro induction of NETosis: Comprehensive live imaging comparison and systematic review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472&lt;/pages&gt;&lt;volume&gt;12&lt;/volume&gt;&lt;number&gt;5&lt;/number&gt;&lt;edition&gt;2017/05/10&lt;/edition&gt;&lt;dates&gt;&lt;year&gt;2017&lt;/year&gt;&lt;/dates&gt;&lt;isbn&gt;1932-6203&lt;/isbn&gt;&lt;accession-num&gt;28486563&lt;/accession-num&gt;&lt;urls&gt;&lt;related-urls&gt;&lt;url&gt;http://journals.plos.org/plosone/article/file?id=10.1371/journal.pone.0176472&amp;amp;type=printable&lt;/url&gt;&lt;/related-urls&gt;&lt;/urls&gt;&lt;custom2&gt;PMC5423591&lt;/custom2&gt;&lt;electronic-resource-num&gt;10.1371/journal.pone.017647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eastAsia="de-DE"/>
              </w:rPr>
              <w:t>[237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, 0.2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t>μ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TaGltb211cmE8L0F1dGhvcj48WWVhcj4yMDE2PC9ZZWFy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TaGltb211cmE8L0F1dGhvcj48WWVhcj4yMDE2PC9ZZWFy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eastAsia="de-DE"/>
              </w:rPr>
              <w:t>[333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>)</w:t>
            </w:r>
          </w:p>
        </w:tc>
      </w:tr>
      <w:tr w:rsidR="00AB6897" w:rsidRPr="008B28E1" w14:paraId="0D1F7CF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054FE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D82D42" w14:textId="77777777" w:rsidR="00AB6897" w:rsidRPr="00F515E6" w:rsidRDefault="00AB6897" w:rsidP="00AB689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94D27F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0363F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Ionomycin (3 and 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ppenbrouwers&lt;/Author&gt;&lt;Year&gt;2017&lt;/Year&gt;&lt;RecNum&gt;107&lt;/RecNum&gt;&lt;DisplayText&gt;[237]&lt;/DisplayText&gt;&lt;record&gt;&lt;rec-number&gt;107&lt;/rec-number&gt;&lt;foreign-keys&gt;&lt;key app="EN" db-id="fs95wdwrt2aprdedpfspp9zx52xpf92xzapd"&gt;107&lt;/key&gt;&lt;/foreign-keys&gt;&lt;ref-type name="Journal Article"&gt;17&lt;/ref-type&gt;&lt;contributors&gt;&lt;authors&gt;&lt;author&gt;Hoppenbrouwers, T.&lt;/author&gt;&lt;author&gt;Autar, A. S. A.&lt;/author&gt;&lt;author&gt;Sultan, A. R.&lt;/author&gt;&lt;author&gt;Abraham, T. E.&lt;/author&gt;&lt;author&gt;van Cappellen, W. A.&lt;/author&gt;&lt;author&gt;Houtsmuller, A. B.&lt;/author&gt;&lt;author&gt;van Wamel, W. J. B.&lt;/author&gt;&lt;author&gt;van Beusekom, H. M. M.&lt;/author&gt;&lt;author&gt;van Neck, J. W.&lt;/author&gt;&lt;author&gt;de Maat, M. P. M.&lt;/author&gt;&lt;/authors&gt;&lt;/contributors&gt;&lt;auth-address&gt;Department of Plastic and Reconstructive Surgery, Erasmus MC, Rotterdam, The Netherlands.&amp;#xD;Department of Hematology, Erasmus MC, Rotterdam, The Netherlands.&amp;#xD;Department of Cardiology, Erasmus MC, Rotterdam, The Netherlands.&amp;#xD;Department of Microbiology and Infectious Diseases, Erasmus MC, Rotterdam, The Netherlands.&amp;#xD;Optical Imaging Center, Department of Pathology, Erasmus MC, Rotterdam, The Netherlands.&lt;/auth-address&gt;&lt;titles&gt;&lt;title&gt;In vitro induction of NETosis: Comprehensive live imaging comparison and systematic review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472&lt;/pages&gt;&lt;volume&gt;12&lt;/volume&gt;&lt;number&gt;5&lt;/number&gt;&lt;edition&gt;2017/05/10&lt;/edition&gt;&lt;dates&gt;&lt;year&gt;2017&lt;/year&gt;&lt;/dates&gt;&lt;isbn&gt;1932-6203&lt;/isbn&gt;&lt;accession-num&gt;28486563&lt;/accession-num&gt;&lt;urls&gt;&lt;related-urls&gt;&lt;url&gt;http://journals.plos.org/plosone/article/file?id=10.1371/journal.pone.0176472&amp;amp;type=printable&lt;/url&gt;&lt;/related-urls&gt;&lt;/urls&gt;&lt;custom2&gt;PMC5423591&lt;/custom2&gt;&lt;electronic-resource-num&gt;10.1371/journal.pone.017647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2DD33AF1" w14:textId="77777777" w:rsidTr="00324E7E">
        <w:trPr>
          <w:trHeight w:val="1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08B41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4F2ADD4" w14:textId="77777777" w:rsidR="00AB6897" w:rsidRPr="00F515E6" w:rsidRDefault="00AB6897" w:rsidP="00AB689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036A1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08F60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NTAyPC9SZWNOdW0+PERpc3BsYXlUZXh0PlsxOTUsIDIzNywgMzMzXTwvRGlzcGxh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5FOTYxOC1lOTYyNTwv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5NjE4LWU5NjI1PC9wYWdlcz48dm9s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xNzY0NzI8L3BhZ2VzPjx2b2x1bWU+MTI8L3ZvbHVtZT48bnVtYmVy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3NjQ3MjwvcGFnZXM+PHZvbHVtZT4xMjwvdm9sdW1lPjxudW1iZXI+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wMTc2NDcyPC9wYWdlcz48dm9sdW1lPjEyPC92
b2x1bWU+PG51bWJlcj41PC9udW1iZXI+PGVkaXRpb24+MjAxNy8wNS8xMDwvZWRpdGlvbj48ZGF0
ZXM+PHllYXI+MjAxNzwveWVhcj48L2RhdGVzPjxpc2JuPjE5MzItNjIwMzwvaXNibj48YWNjZXNz
aW9uLW51bT4yODQ4NjU2MzwvYWNjZXNzaW9uLW51bT48dXJscz48cmVsYXRlZC11cmxzPjx1cmw+
aHR0cDovL2pvdXJuYWxzLnBsb3Mub3JnL3Bsb3NvbmUvYXJ0aWNsZS9maWxlP2lkPTEwLjEzNzEv
am91cm5hbC5wb25lLjAxNzY0NzImYW1wO3R5cGU9cHJpbnRhYmxlPC91cmw+PC9yZWxhdGVkLXVy
bHM+PC91cmxzPjxjdXN0b20yPlBNQzU0MjM1OTE8L2N1c3RvbTI+PGVsZWN0cm9uaWMtcmVzb3Vy
Y2UtbnVtPjEwLjEzNzEvam91cm5hbC5wb25lLjAxNzY0Nz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NTAyPC9SZWNOdW0+PERpc3BsYXlUZXh0PlsxOTUsIDIzNywgMzMzXTwvRGlzcGxh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5FOTYxOC1lOTYyNTwv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kU5NjE4LWU5NjI1PC9wYWdlcz48dm9s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xNzY0NzI8L3BhZ2VzPjx2b2x1bWU+MTI8L3ZvbHVtZT48bnVtYmVy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3NjQ3MjwvcGFnZXM+PHZvbHVtZT4xMjwvdm9sdW1lPjxudW1iZXI+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95, 237, 3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0E646F28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B8905A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eat inactivated FCS (hiFCS)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AA597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0.1% 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C3711D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37B4E07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1504C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100 nM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E301B35" w14:textId="77777777" w:rsidTr="00324E7E">
        <w:trPr>
          <w:trHeight w:val="1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08FB7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A4DFD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2B6D5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0E1B0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D8056C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690B28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1D724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B6F9F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9F8A0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Virus (Hantaan virus (HTNV) and HTNV-infected supernatant (Vero E6 cells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Vaccinia virus (VV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Adenovir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8578402" w14:textId="77777777" w:rsidTr="00324E7E">
        <w:trPr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F8E483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7649A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F4E23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9626B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I3NzwvUmVjTnVtPjxEaXNwbGF5VGV4dD5bMzM0XTwvRGlzcGxheVRleHQ+PHJlY29y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356BFAC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070188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76A61D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384AA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259592F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339F1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50 nM (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prime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5272763" w14:textId="77777777" w:rsidTr="00324E7E">
        <w:trPr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A802C5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30BD3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D8FEF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BA24E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prime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3636A44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1EB68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4DA11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2A3B8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3ACF7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TwvWWVhcj48UmVj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3C384C5B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494EF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C687B9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5AC38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280BB9D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E4E52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3JvYmpldmE8L0F1dGhvcj48WWVhcj4yMDE2PC9ZZWFy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3JvYmpldmE8L0F1dGhvcj48WWVhcj4yMDE2PC9ZZWFy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6D3CC2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D61F9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85D5B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64B7B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E94A4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RyaWd1ZXotUm9kcmlndWVzPC9BdXRob3I+PFllYXI+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RyaWd1ZXotUm9kcmlndWVzPC9BdXRob3I+PFllYXI+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DCCE695" w14:textId="77777777" w:rsidTr="00324E7E">
        <w:trPr>
          <w:trHeight w:val="2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4AE04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8A2EC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304F5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61BE4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V5ZDwvQXV0aG9yPjxZZWFyPjIwMTY8L1llYXI+PFJl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0NTUyLTQ1NTk8L3BhZ2VzPjx2b2x1bWU+MTk3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NDU1Mi00NTU5PC9w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Iz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V5ZDwvQXV0aG9yPjxZZWFyPjIwMTY8L1llYXI+PFJl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NDU1Mi00NTU5PC9w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Iz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7-3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111D3F54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8B6BE9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BA863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FBCB4C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156F9E8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21FE1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4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MzwvWWVh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Nzg0NTk8L3BhZ2VzPjx2b2x1bWU+ODwvdm9sdW1l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g2LTk0PC9wYWdl
cz48dm9sdW1lPjE5Njwvdm9sdW1lPjxudW1iZXI+OTwvbnVtYmVyPjxlZGl0aW9uPjIwMTYvMDMv
Mjc8L2VkaXRpb24+PGRhdGVzPjx5ZWFyPjIwMTY8L3llYXI+PHB1Yi1kYXRlcz48ZGF0ZT5NYXkg
MDE8L2RhdGU+PC9wdWItZGF0ZXM+PC9kYXRlcz48aXNibj4wMDIyLTE3Njc8L2lzYm4+PGFjY2Vz
c2lvbi1udW0+MjcwMTY2MDc8L2FjY2Vzc2lvbi1udW0+PHVybHM+PHJlbGF0ZWQtdXJscz48dXJs
Pmh0dHA6Ly93d3cuamltbXVub2wub3JnL2NvbnRlbnQvamltbXVub2wvMTk2LzkvMzY4Ni5mdWxs
LnBkZjwvdXJsPjwvcmVsYXRlZC11cmxzPjwvdXJscz48ZWxlY3Ryb25pYy1yZXNvdXJjZS1udW0+
MTAuNDA0OS9qaW1tdW5vbC4xNTAxNjU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MzwvWWVh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Nzg0NTk8L3BhZ2VzPjx2b2x1bWU+ODwvdm9sdW1l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g2LTk0PC9wYWdl
cz48dm9sdW1lPjE5Njwvdm9sdW1lPjxudW1iZXI+OTwvbnVtYmVyPjxlZGl0aW9uPjIwMTYvMDMv
Mjc8L2VkaXRpb24+PGRhdGVzPjx5ZWFyPjIwMTY8L3llYXI+PHB1Yi1kYXRlcz48ZGF0ZT5NYXkg
MDE8L2RhdGU+PC9wdWItZGF0ZXM+PC9kYXRlcz48aXNibj4wMDIyLTE3Njc8L2lzYm4+PGFjY2Vz
c2lvbi1udW0+MjcwMTY2MDc8L2FjY2Vzc2lvbi1udW0+PHVybHM+PHJlbGF0ZWQtdXJscz48dXJs
Pmh0dHA6Ly93d3cuamltbXVub2wub3JnL2NvbnRlbnQvamltbXVub2wvMTk2LzkvMzY4Ni5mdWxs
LnBkZjwvdXJsPjwvcmVsYXRlZC11cmxzPjwvdXJscz48ZWxlY3Ryb25pYy1yZXNvdXJjZS1udW0+
MTAuNDA0OS9qaW1tdW5vbC4xNTAxNjU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4, 15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2YW4gU29yZ2U8L0F1dGhvcj48WWVhcj4yMDEzPC9ZZWFy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jQxNy0yNjwvcGFnZXM+PHZvbHVtZT4yODg8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NTc2LTg2PC9wYWdlcz48dm9sdW1lPjI8L3Zv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2YW4gU29yZ2U8L0F1dGhvcj48WWVhcj4yMDEzPC9ZZWFy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NjQxNy0yNjwvcGFnZXM+PHZvbHVtZT4yODg8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NTc2LTg2PC9wYWdlcz48dm9sdW1lPjI8L3Zv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5, 340-342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normal/high glucose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sZXk8L0F1dGhvcj48WWVhcj4yMDEyPC9ZZWFyPjxS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0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sZXk8L0F1dGhvcj48WWVhcj4yMDEyPC9ZZWFyPjxS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0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huc29uPC9BdXRob3I+PFllYXI+MjAxNjwvWWVhcj48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huc29uPC9BdXRob3I+PFllYXI+MjAxNjwvWWVhcj48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5-34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normal/high glucose or mannitol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39E8CE24" w14:textId="77777777" w:rsidTr="00324E7E">
        <w:trPr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1328F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C16A4E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C2103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F4A19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 µg/ml (normal/high glucose or mannitol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DDFD28C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39074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D9249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E5D304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12374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normal/high glucose or mannito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QwNjwvUmVjTnVtPjxEaXNwbGF5VGV4dD5bMzQ4XTwvRGlzcGxheVRleHQ+PHJlY29yZD48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QwNjwvUmVjTnVtPjxEaXNwbGF5VGV4dD5bMzQ4XTwvRGlzcGxheVRleHQ+PHJlY29yZD48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27C77" w14:paraId="114B3ACA" w14:textId="77777777" w:rsidTr="00324E7E">
        <w:trPr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E9D155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483AD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071A1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8083C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aphylococcus aure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XTwvRGlzcGxheVRleHQ+PHJl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Y4Ni05NDwvcGFnZXM+PHZvbHVtZT4xOTY8L3ZvbHVtZT48bnVtYmVyPjk8L251bWJlcj48ZWRp
dGlvbj4yMDE2LzAzLzI3PC9lZGl0aW9uPjxkYXRlcz48eWVhcj4yMDE2PC95ZWFyPjxwdWItZGF0
ZXM+PGRhdGU+TWF5IDAxPC9kYXRlPjwvcHViLWRhdGVzPjwvZGF0ZXM+PGlzYm4+MDAyMi0xNzY3
PC9pc2JuPjxhY2Nlc3Npb24tbnVtPjI3MDE2NjA3PC9hY2Nlc3Npb24tbnVtPjx1cmxzPjxyZWxh
dGVkLXVybHM+PHVybD5odHRwOi8vd3d3LmppbW11bm9sLm9yZy9jb250ZW50L2ppbW11bm9sLzE5
Ni85LzM2ODYuZnVsbC5wZGY8L3VybD48L3JlbGF0ZWQtdXJscz48L3VybHM+PGVsZWN0cm9uaWMt
cmVzb3VyY2UtbnVtPjEwLjQwNDkvamltbXVub2wuMTUwMTY1M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+ PM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lbmRzPC9BdXRob3I+PFllYXI+MjAxMDwvWWVhcj48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lbmRzPC9BdXRob3I+PFllYXI+MjAxMDwvWWVhcj48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415058E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1B094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E400E4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A71CFE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41BDA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biofilm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huc29uPC9BdXRob3I+PFllYXI+MjAxNjwvWWVhcj48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2huc29uPC9BdXRob3I+PFllYXI+MjAxNjwvWWVhcj48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glabrat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biofilms and planktonic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Johnson&lt;/Author&gt;&lt;Year&gt;2017&lt;/Year&gt;&lt;RecNum&gt;467&lt;/RecNum&gt;&lt;DisplayText&gt;[347]&lt;/DisplayText&gt;&lt;record&gt;&lt;rec-number&gt;467&lt;/rec-number&gt;&lt;foreign-keys&gt;&lt;key app="EN" db-id="fs95wdwrt2aprdedpfspp9zx52xpf92xzapd"&gt;467&lt;/key&gt;&lt;/foreign-keys&gt;&lt;ref-type name="Journal Article"&gt;17&lt;/ref-type&gt;&lt;contributors&gt;&lt;authors&gt;&lt;author&gt; Johnson, C. J.&lt;/author&gt;&lt;author&gt;Kernien, J. F.&lt;/author&gt;&lt;author&gt;Hoyer, A. R.&lt;/author&gt;&lt;author&gt;Nett, J. E.&lt;/author&gt;&lt;/authors&gt;&lt;/contributors&gt;&lt;auth-address&gt;Department of Medicine, University of Wisconsin, Madison, WI, United States of America.&amp;#xD;Department of Medicine, University of Wisconsin, Madison, WI, United States of America. jenett@medicine.wisc.edu.&amp;#xD;Department of Medical Microbiology and Immunology, University of Wisconsin, Madison, WI, United States of America. jenett@medicine.wisc.edu.&lt;/auth-address&gt;&lt;titles&gt;&lt;title&gt;Mechanisms involved in the triggering of neutrophil extracellular traps (NETs) by Candida glabrata during planktonic and biofilm growth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13065&lt;/pages&gt;&lt;volume&gt;7&lt;/volume&gt;&lt;number&gt;1&lt;/number&gt;&lt;edition&gt;2017/10/14&lt;/edition&gt;&lt;dates&gt;&lt;year&gt;2017&lt;/year&gt;&lt;pub-dates&gt;&lt;date&gt;Oct 12&lt;/date&gt;&lt;/pub-dates&gt;&lt;/dates&gt;&lt;isbn&gt;2045-2322&lt;/isbn&gt;&lt;accession-num&gt;29026191&lt;/accession-num&gt;&lt;urls&gt;&lt;related-urls&gt;&lt;url&gt;https://www.ncbi.nlm.nih.gov/pmc/articles/PMC5638821/pdf/41598_2017_Article_13588.pdf&lt;/url&gt;&lt;/related-urls&gt;&lt;/urls&gt;&lt;custom2&gt;PMC5638821&lt;/custom2&gt;&lt;electronic-resource-num&gt;10.1038/s41598-017-13588-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7317C1D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8315A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E2147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38C61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135F0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s/Chemokin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normal/high glucose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-6 (normal/high glucose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M8L1llYXI+PFJl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GFtPC9BdXRob3I+PFllYXI+MjAxNzwvWWVhcj48UmVj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GFtPC9BdXRob3I+PFllYXI+MjAxNzwvWWVhcj48UmVj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5FD931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07345F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14F0D7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C52D3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64181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LCAxNTAsIDE5NiwgMzQzLCAz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zNjg2LTk0PC9wYWdlcz48dm9sdW1lPjE5Njwvdm9sdW1lPjxu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Nzg0NTk8L3BhZ2VzPjx2b2x1bWU+ODwv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c4NDU5PC9wYWdlcz48dm9sdW1lPjg8L3ZvbHVtZT48bnVtYmVy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c4NDU5PC9wYWdlcz48dm9sdW1lPjg8L3ZvbHVtZT48bnVtYmVyPjEwPC9udW1iZXI+PGVkaXRp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4gQXZvbmR0PC9BdXRob3I+PFllYXI+MjAxNjwvWWVh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zNjg2LTk0PC9wYWdlcz48dm9sdW1lPjE5Njwvdm9sdW1lPjxu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Nzg0NTk8L3BhZ2VzPjx2b2x1bWU+ODwv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c4NDU5PC9wYWdlcz48dm9sdW1lPjg8L3ZvbHVtZT48bnVtYmVy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c4NDU5PC9wYWdlcz48dm9sdW1lPjg8L3ZvbHVtZT48bnVtYmVyPjEwPC9udW1iZXI+PGVkaXRp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24, 150, 196, 343, 34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E3594" w14:paraId="63200180" w14:textId="77777777" w:rsidTr="00324E7E">
        <w:trPr>
          <w:trHeight w:val="1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C0078B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23CBD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4EC16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315E7A4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085411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NoaWJhPC9BdXRob3I+PFllYXI+MjAxNTwvWWVhcj48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NoaWJhPC9BdXRob3I+PFllYXI+MjAxNTwvWWVhcj48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ZW1panNlbjwvQXV0aG9yPjxZZWFyPjIwMTE8L1llYXI+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ZW1panNlbjwvQXV0aG9yPjxZZWFyPjIwMTE8L1llYXI+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E3594" w14:paraId="0499292A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E6710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8AF81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5CE02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0F0E0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HU8L0F1dGhvcj48WWVhcj4yMDE4PC9ZZWFyPjxSZWNO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QyOC00Mzc8L3BhZ2VzPjx2b2x1bWU+MjE3PC92b2x1bWU+PG51bWJlcj4z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HU8L0F1dGhvcj48WWVhcj4yMDE4PC9ZZWFyPjxSZWNO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QyOC00Mzc8L3BhZ2VzPjx2b2x1bWU+MjE3PC92b2x1bWU+PG51bWJlcj4z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D4713" w14:paraId="673DEEC9" w14:textId="77777777" w:rsidTr="00324E7E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2CCD9D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CE060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CA8DE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B34A8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chemokine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HU8L0F1dGhvcj48WWVhcj4yMDE4PC9ZZWFyPjxSZWNO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QyOC00Mzc8L3BhZ2VzPjx2b2x1bWU+MjE3PC92b2x1bWU+PG51bWJlcj4z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HU8L0F1dGhvcj48WWVhcj4yMDE4PC9ZZWFyPjxSZWNO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QyOC00Mzc8L3BhZ2VzPjx2b2x1bWU+MjE3PC92b2x1bWU+PG51bWJlcj4z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8B28E1" w14:paraId="1775744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DFE899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F1F16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4C7AE9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6B811E4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73AB0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von Kockritz-Blickwede&lt;/Author&gt;&lt;Year&gt;2009&lt;/Year&gt;&lt;RecNum&gt;344&lt;/RecNum&gt;&lt;DisplayText&gt;[35]&lt;/DisplayText&gt;&lt;record&gt;&lt;rec-number&gt;344&lt;/rec-number&gt;&lt;foreign-keys&gt;&lt;key app="EN" db-id="fs95wdwrt2aprdedpfspp9zx52xpf92xzapd"&gt;344&lt;/key&gt;&lt;/foreign-keys&gt;&lt;ref-type name="Journal Article"&gt;17&lt;/ref-type&gt;&lt;contributors&gt;&lt;authors&gt;&lt;author&gt;von Kockritz-Blickwede, M.&lt;/author&gt;&lt;author&gt;Chow, O. A.&lt;/author&gt;&lt;author&gt;Nizet, V.&lt;/author&gt;&lt;/authors&gt;&lt;/contributors&gt;&lt;titles&gt;&lt;title&gt;Fetal calf serum contains heat-stable nucleases that degrade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5245-6&lt;/pages&gt;&lt;volume&gt;114&lt;/volume&gt;&lt;number&gt;25&lt;/number&gt;&lt;edition&gt;2009/12/17&lt;/edition&gt;&lt;keywords&gt;&lt;keyword&gt;Animals&lt;/keyword&gt;&lt;keyword&gt;Cattle&lt;/keyword&gt;&lt;keyword&gt;DNA/metabolism&lt;/keyword&gt;&lt;keyword&gt;Deoxyribonucleases/blood/*metabolism&lt;/keyword&gt;&lt;keyword&gt;Enzyme Stability&lt;/keyword&gt;&lt;keyword&gt;Extracellular Space/chemistry/metabolism&lt;/keyword&gt;&lt;keyword&gt;Fetal Blood/*enzymology&lt;/keyword&gt;&lt;keyword&gt;Hot Temperature&lt;/keyword&gt;&lt;keyword&gt;Humans&lt;/keyword&gt;&lt;keyword&gt;Macromolecular Substances/chemistry/*metabolism&lt;/keyword&gt;&lt;keyword&gt;Microscopy, Confocal&lt;/keyword&gt;&lt;keyword&gt;Microscopy, Fluorescence&lt;/keyword&gt;&lt;keyword&gt;Neutrophils/*metabolism&lt;/keyword&gt;&lt;/keywords&gt;&lt;dates&gt;&lt;year&gt;2009&lt;/year&gt;&lt;pub-dates&gt;&lt;date&gt;Dec 10&lt;/date&gt;&lt;/pub-dates&gt;&lt;/dates&gt;&lt;isbn&gt;0006-4971&lt;/isbn&gt;&lt;accession-num&gt;20007813&lt;/accession-num&gt;&lt;urls&gt;&lt;related-urls&gt;&lt;url&gt;http://www.bloodjournal.org/content/bloodjournal/114/25/5245.full.pdf&lt;/url&gt;&lt;/related-urls&gt;&lt;/urls&gt;&lt;custom2&gt;PMC2792215&lt;/custom2&gt;&lt;electronic-resource-num&gt;10.1182/blood-2009-08-24071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D42F5E">
              <w:rPr>
                <w:rFonts w:ascii="Times New Roman" w:hAnsi="Times New Roman" w:cs="Times New Roman"/>
                <w:noProof/>
                <w:sz w:val="18"/>
                <w:szCs w:val="18"/>
              </w:rPr>
              <w:t>[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81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underson&lt;/Author&gt;&lt;Year&gt;2015&lt;/Year&gt;&lt;RecNum&gt;96&lt;/RecNum&gt;&lt;DisplayText&gt;[352]&lt;/DisplayText&gt;&lt;record&gt;&lt;rec-number&gt;96&lt;/rec-number&gt;&lt;foreign-keys&gt;&lt;key app="EN" db-id="fs95wdwrt2aprdedpfspp9zx52xpf92xzapd"&gt;96&lt;/key&gt;&lt;/foreign-keys&gt;&lt;ref-type name="Journal Article"&gt;17&lt;/ref-type&gt;&lt;contributors&gt;&lt;authors&gt;&lt;author&gt;Gunderson, C. W.&lt;/author&gt;&lt;author&gt;Seifert, H. S.&lt;/author&gt;&lt;/authors&gt;&lt;/contributors&gt;&lt;auth-address&gt;Department of Microbiology-Immunology, Feinberg School of Medicine, Northwestern University, Chicago, Illinois, USA.&amp;#xD;Department of Microbiology-Immunology, Feinberg School of Medicine, Northwestern University, Chicago, Illinois, USA h-seifert@northwestern.edu.&lt;/auth-address&gt;&lt;titles&gt;&lt;title&gt;Neisseria gonorrhoeae elicits extracellular traps in primary neutrophil culture while suppressing the oxidative burst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volume&gt;6&lt;/volume&gt;&lt;number&gt;1&lt;/number&gt;&lt;edition&gt;2015/02/12&lt;/edition&gt;&lt;keywords&gt;&lt;keyword&gt;Extracellular Traps/*metabolism/microbiology&lt;/keyword&gt;&lt;keyword&gt;Gonorrhea/metabolism/*microbiology&lt;/keyword&gt;&lt;keyword&gt;Humans&lt;/keyword&gt;&lt;keyword&gt;Neisseria gonorrhoeae/*physiology&lt;/keyword&gt;&lt;keyword&gt;Neutrophils/*metabolism/*microbiology&lt;/keyword&gt;&lt;keyword&gt;*Respiratory Burst&lt;/keyword&gt;&lt;/keywords&gt;&lt;dates&gt;&lt;year&gt;2015&lt;/year&gt;&lt;pub-dates&gt;&lt;date&gt;Feb 10&lt;/date&gt;&lt;/pub-dates&gt;&lt;/dates&gt;&lt;accession-num&gt;25670773&lt;/accession-num&gt;&lt;urls&gt;&lt;related-urls&gt;&lt;url&gt;http://mbio.asm.org/content/6/1/e02452-14.full.pdf&lt;/url&gt;&lt;/related-urls&gt;&lt;/urls&gt;&lt;custom2&gt;PMC4337578&lt;/custom2&gt;&lt;electronic-resource-num&gt;10.1128/mBio.02452-1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hbzwvQXV0aG9yPjxZZWFyPjIwMTU8L1llYXI+PFJl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cGFnZXM+MTcwMy02LmUxLTU8L3BhZ2Vz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hbzwvQXV0aG9yPjxZZWFyPjIwMTU8L1llYXI+PFJl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cGFnZXM+MTcwMy02LmUxLTU8L3BhZ2Vz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3.2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underson&lt;/Author&gt;&lt;Year&gt;2015&lt;/Year&gt;&lt;RecNum&gt;96&lt;/RecNum&gt;&lt;DisplayText&gt;[352]&lt;/DisplayText&gt;&lt;record&gt;&lt;rec-number&gt;96&lt;/rec-number&gt;&lt;foreign-keys&gt;&lt;key app="EN" db-id="fs95wdwrt2aprdedpfspp9zx52xpf92xzapd"&gt;96&lt;/key&gt;&lt;/foreign-keys&gt;&lt;ref-type name="Journal Article"&gt;17&lt;/ref-type&gt;&lt;contributors&gt;&lt;authors&gt;&lt;author&gt;Gunderson, C. W.&lt;/author&gt;&lt;author&gt;Seifert, H. S.&lt;/author&gt;&lt;/authors&gt;&lt;/contributors&gt;&lt;auth-address&gt;Department of Microbiology-Immunology, Feinberg School of Medicine, Northwestern University, Chicago, Illinois, USA.&amp;#xD;Department of Microbiology-Immunology, Feinberg School of Medicine, Northwestern University, Chicago, Illinois, USA h-seifert@northwestern.edu.&lt;/auth-address&gt;&lt;titles&gt;&lt;title&gt;Neisseria gonorrhoeae elicits extracellular traps in primary neutrophil culture while suppressing the oxidative burst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volume&gt;6&lt;/volume&gt;&lt;number&gt;1&lt;/number&gt;&lt;edition&gt;2015/02/12&lt;/edition&gt;&lt;keywords&gt;&lt;keyword&gt;Extracellular Traps/*metabolism/microbiology&lt;/keyword&gt;&lt;keyword&gt;Gonorrhea/metabolism/*microbiology&lt;/keyword&gt;&lt;keyword&gt;Humans&lt;/keyword&gt;&lt;keyword&gt;Neisseria gonorrhoeae/*physiology&lt;/keyword&gt;&lt;keyword&gt;Neutrophils/*metabolism/*microbiology&lt;/keyword&gt;&lt;keyword&gt;*Respiratory Burst&lt;/keyword&gt;&lt;/keywords&gt;&lt;dates&gt;&lt;year&gt;2015&lt;/year&gt;&lt;pub-dates&gt;&lt;date&gt;Feb 10&lt;/date&gt;&lt;/pub-dates&gt;&lt;/dates&gt;&lt;accession-num&gt;25670773&lt;/accession-num&gt;&lt;urls&gt;&lt;related-urls&gt;&lt;url&gt;http://mbio.asm.org/content/6/1/e02452-14.full.pdf&lt;/url&gt;&lt;/related-urls&gt;&lt;/urls&gt;&lt;custom2&gt;PMC4337578&lt;/custom2&gt;&lt;electronic-resource-num&gt;10.1128/mBio.02452-1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0809A4" w14:paraId="1E74B644" w14:textId="77777777" w:rsidTr="00324E7E">
        <w:trPr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FA92E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AE14F0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0A0929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253BD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Bacteria (</w:t>
            </w:r>
            <w:r w:rsidRPr="00F515E6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</w:rPr>
              <w:t xml:space="preserve">Neisseria gonorrhoeae </w:t>
            </w:r>
            <w:r w:rsidRPr="00F515E6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instrText xml:space="preserve"> ADDIN EN.CITE &lt;EndNote&gt;&lt;Cite&gt;&lt;Author&gt;Gunderson&lt;/Author&gt;&lt;Year&gt;2015&lt;/Year&gt;&lt;RecNum&gt;96&lt;/RecNum&gt;&lt;DisplayText&gt;[352]&lt;/DisplayText&gt;&lt;record&gt;&lt;rec-number&gt;96&lt;/rec-number&gt;&lt;foreign-keys&gt;&lt;key app="EN" db-id="fs95wdwrt2aprdedpfspp9zx52xpf92xzapd"&gt;96&lt;/key&gt;&lt;/foreign-keys&gt;&lt;ref-type name="Journal Article"&gt;17&lt;/ref-type&gt;&lt;contributors&gt;&lt;authors&gt;&lt;author&gt;Gunderson, C. W.&lt;/author&gt;&lt;author&gt;Seifert, H. S.&lt;/author&gt;&lt;/authors&gt;&lt;/contributors&gt;&lt;auth-address&gt;Department of Microbiology-Immunology, Feinberg School of Medicine, Northwestern University, Chicago, Illinois, USA.&amp;#xD;Department of Microbiology-Immunology, Feinberg School of Medicine, Northwestern University, Chicago, Illinois, USA h-seifert@northwestern.edu.&lt;/auth-address&gt;&lt;titles&gt;&lt;title&gt;Neisseria gonorrhoeae elicits extracellular traps in primary neutrophil culture while suppressing the oxidative burst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volume&gt;6&lt;/volume&gt;&lt;number&gt;1&lt;/number&gt;&lt;edition&gt;2015/02/12&lt;/edition&gt;&lt;keywords&gt;&lt;keyword&gt;Extracellular Traps/*metabolism/microbiology&lt;/keyword&gt;&lt;keyword&gt;Gonorrhea/metabolism/*microbiology&lt;/keyword&gt;&lt;keyword&gt;Humans&lt;/keyword&gt;&lt;keyword&gt;Neisseria gonorrhoeae/*physiology&lt;/keyword&gt;&lt;keyword&gt;Neutrophils/*metabolism/*microbiology&lt;/keyword&gt;&lt;keyword&gt;*Respiratory Burst&lt;/keyword&gt;&lt;/keywords&gt;&lt;dates&gt;&lt;year&gt;2015&lt;/year&gt;&lt;pub-dates&gt;&lt;date&gt;Feb 10&lt;/date&gt;&lt;/pub-dates&gt;&lt;/dates&gt;&lt;accession-num&gt;25670773&lt;/accession-num&gt;&lt;urls&gt;&lt;related-urls&gt;&lt;url&gt;http://mbio.asm.org/content/6/1/e02452-14.full.pdf&lt;/url&gt;&lt;/related-urls&gt;&lt;/urls&gt;&lt;custom2&gt;PMC4337578&lt;/custom2&gt;&lt;electronic-resource-num&gt;10.1128/mBio.02452-1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sz w:val="18"/>
                <w:szCs w:val="18"/>
              </w:rPr>
              <w:t>[352]</w:t>
            </w:r>
            <w:r w:rsidRPr="00F515E6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)</w:t>
            </w:r>
          </w:p>
        </w:tc>
      </w:tr>
      <w:tr w:rsidR="00AB6897" w:rsidRPr="00E8686D" w14:paraId="70C9171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E81136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D292A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505BD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0452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hbzwvQXV0aG9yPjxZZWFyPjIwMTU8L1llYXI+PFJl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cGFnZXM+MTcwMy02LmUxLTU8L3BhZ2Vz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21hbzwvQXV0aG9yPjxZZWFyPjIwMTU8L1llYXI+PFJl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cGFnZXM+MTcwMy02LmUxLTU8L3BhZ2Vz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spergillus fumigat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nVuczwvQXV0aG9yPjxZZWFyPjIwMTA8L1llYXI+PFJl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nVuczwvQXV0aG9yPjxZZWFyPjIwMTA8L1llYXI+PFJl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DBD3C3B" w14:textId="77777777" w:rsidTr="00324E7E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D88E99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75678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113F4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2FB6024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81419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5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W5nPC9BdXRob3I+PFllYXI+MjAxMjwvWWVhcj48UmVj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W5nPC9BdXRob3I+PFllYXI+MjAxMjwvWWVhcj48UmVj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5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Ynk8L0F1dGhvcj48WWVhcj4yMDE0PC9ZZWFyPjxSZWNO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UyNTYtNjk8L3BhZ2VzPjx2b2x1bWU+ODI8L3ZvbHVt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Ynk8L0F1dGhvcj48WWVhcj4yMDE0PC9ZZWFyPjxSZWNO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UyNTYtNjk8L3BhZ2VzPjx2b2x1bWU+ODI8L3ZvbHVt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von Kockritz-Blickwede&lt;/Author&gt;&lt;Year&gt;2009&lt;/Year&gt;&lt;RecNum&gt;344&lt;/RecNum&gt;&lt;DisplayText&gt;[35]&lt;/DisplayText&gt;&lt;record&gt;&lt;rec-number&gt;344&lt;/rec-number&gt;&lt;foreign-keys&gt;&lt;key app="EN" db-id="fs95wdwrt2aprdedpfspp9zx52xpf92xzapd"&gt;344&lt;/key&gt;&lt;/foreign-keys&gt;&lt;ref-type name="Journal Article"&gt;17&lt;/ref-type&gt;&lt;contributors&gt;&lt;authors&gt;&lt;author&gt;von Kockritz-Blickwede, M.&lt;/author&gt;&lt;author&gt;Chow, O. A.&lt;/author&gt;&lt;author&gt;Nizet, V.&lt;/author&gt;&lt;/authors&gt;&lt;/contributors&gt;&lt;titles&gt;&lt;title&gt;Fetal calf serum contains heat-stable nucleases that degrade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5245-6&lt;/pages&gt;&lt;volume&gt;114&lt;/volume&gt;&lt;number&gt;25&lt;/number&gt;&lt;edition&gt;2009/12/17&lt;/edition&gt;&lt;keywords&gt;&lt;keyword&gt;Animals&lt;/keyword&gt;&lt;keyword&gt;Cattle&lt;/keyword&gt;&lt;keyword&gt;DNA/metabolism&lt;/keyword&gt;&lt;keyword&gt;Deoxyribonucleases/blood/*metabolism&lt;/keyword&gt;&lt;keyword&gt;Enzyme Stability&lt;/keyword&gt;&lt;keyword&gt;Extracellular Space/chemistry/metabolism&lt;/keyword&gt;&lt;keyword&gt;Fetal Blood/*enzymology&lt;/keyword&gt;&lt;keyword&gt;Hot Temperature&lt;/keyword&gt;&lt;keyword&gt;Humans&lt;/keyword&gt;&lt;keyword&gt;Macromolecular Substances/chemistry/*metabolism&lt;/keyword&gt;&lt;keyword&gt;Microscopy, Confocal&lt;/keyword&gt;&lt;keyword&gt;Microscopy, Fluorescence&lt;/keyword&gt;&lt;keyword&gt;Neutrophils/*metabolism&lt;/keyword&gt;&lt;/keywords&gt;&lt;dates&gt;&lt;year&gt;2009&lt;/year&gt;&lt;pub-dates&gt;&lt;date&gt;Dec 10&lt;/date&gt;&lt;/pub-dates&gt;&lt;/dates&gt;&lt;isbn&gt;0006-4971&lt;/isbn&gt;&lt;accession-num&gt;20007813&lt;/accession-num&gt;&lt;urls&gt;&lt;related-urls&gt;&lt;url&gt;http://www.bloodjournal.org/content/bloodjournal/114/25/5245.full.pdf&lt;/url&gt;&lt;/related-urls&gt;&lt;/urls&gt;&lt;custom2&gt;PMC2792215&lt;/custom2&gt;&lt;electronic-resource-num&gt;10.1182/blood-2009-08-24071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2 nM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xvPC9BdXRob3I+PFllYXI+MjAxNzwvWWVhcj48UmVj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xvPC9BdXRob3I+PFllYXI+MjAxNzwvWWVhcj48UmVj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40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6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xvPC9BdXRob3I+PFllYXI+MjAxNzwvWWVhcj48UmVj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xvPC9BdXRob3I+PFllYXI+MjAxNzwvWWVhcj48UmVj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sYSBDb2xldHRhPC9BdXRob3I+PFllYXI+MjAxNTwv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sYSBDb2xldHRhPC9BdXRob3I+PFllYXI+MjAxNTwv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8, 3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 50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W5nPC9BdXRob3I+PFllYXI+MjAxMjwvWWVhcj48UmVj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W5nPC9BdXRob3I+PFllYXI+MjAxMjwvWWVhcj48UmVj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5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C887E4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FBC744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C5C79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87F41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C857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LPS (100 ng/ml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NFα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-or IL-8-primed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5CE6DD79" w14:textId="77777777" w:rsidTr="00324E7E">
        <w:trPr>
          <w:trHeight w:val="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61E43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57C7A6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6FACD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6603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Ionomycin (1 µ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5353A6A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FCB589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11F5A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09602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BBA91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aracoccidioides brasiliensi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sYSBDb2xldHRhPC9BdXRob3I+PFllYXI+MjAxNTwv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xsYSBDb2xldHRhPC9BdXRob3I+PFllYXI+MjAxNTwv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58, 3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777C4E" w14:paraId="6047C129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B2D753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F788D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4883B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F2738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s/Chemokins (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IL-8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VdPC9EaXNwbGF5VGV4dD48cmVjb3Jk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25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777C4E" w14:paraId="44633AF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BCA330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14C4B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CCC37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74155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UsIDM2MF08L0Rpc3BsYXlUZXh0Pjxy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ZWRpdGlvbj4yMDE3LzA1LzA0PC9lZGl0aW9uPjxrZXl3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Qb2RhemE8L0F1dGhvcj48WWVhcj4yMDE3PC9ZZWFyPjxS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ZWRpdGlvbj4yMDE3LzA1LzA0PC9lZGl0aW9uPjxrZXl3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325, 360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</w:p>
        </w:tc>
      </w:tr>
      <w:tr w:rsidR="00AB6897" w:rsidRPr="00E8686D" w14:paraId="4A61C732" w14:textId="77777777" w:rsidTr="00324E7E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D8F9F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7F9EDA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A1E8AE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C400D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&lt;EndNote&gt;&lt;Cite&gt;&lt;Author&gt;Gorgojo&lt;/Author&gt;&lt;Year&gt;2017&lt;/Year&gt;&lt;RecNum&gt;89&lt;/RecNum&gt;&lt;DisplayText&gt;[361]&lt;/DisplayText&gt;&lt;record&gt;&lt;rec-number&gt;89&lt;/rec-number&gt;&lt;foreign-keys&gt;&lt;key app="EN" db-id="fs95wdwrt2aprdedpfspp9zx52xpf92xzapd"&gt;89&lt;/key&gt;&lt;/foreign-keys&gt;&lt;ref-type name="Journal Article"&gt;17&lt;/ref-type&gt;&lt;contributors&gt;&lt;authors&gt;&lt;author&gt;Gorgojo, J.&lt;/author&gt;&lt;author&gt;Scharrig, E.&lt;/author&gt;&lt;author&gt;Gomez, R. M.&lt;/author&gt;&lt;author&gt;Harvill, E. T.&lt;/author&gt;&lt;author&gt;Rodriguez, M. E.&lt;/author&gt;&lt;/authors&gt;&lt;/contributors&gt;&lt;auth-address&gt;CINDEFI (UNLP CONICET La Plata), Facultad de Ciencias Exactas, Universidad Nacional de La Plata, La Plata, Argentina.&amp;#xD;Institute of Biotechnology and Molecular Biology, CCT-La Plata, CONICET-UNLP, La Plata, Argentina.&amp;#xD;Center for Vaccines and Immunology, Department of Infectious Diseases, College of Veterinary Medicine, University of Georgia Athens, Georgia, United States of America.&lt;/auth-address&gt;&lt;titles&gt;&lt;title&gt;Bordetella parapertussis Circumvents Neutrophil Extracellular Bactericidal Mechanis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69936&lt;/pages&gt;&lt;volume&gt;12&lt;/volume&gt;&lt;number&gt;1&lt;/number&gt;&lt;edition&gt;2017/01/18&lt;/edition&gt;&lt;dates&gt;&lt;year&gt;2017&lt;/year&gt;&lt;/dates&gt;&lt;isbn&gt;1932-6203&lt;/isbn&gt;&lt;accession-num&gt;28095485&lt;/accession-num&gt;&lt;urls&gt;&lt;related-urls&gt;&lt;url&gt;http://journals.plos.org/plosone/article/file?id=10.1371/journal.pone.0169936&amp;amp;type=printable&lt;/url&gt;&lt;/related-urls&gt;&lt;/urls&gt;&lt;custom2&gt;PMC5240980&lt;/custom2&gt;&lt;electronic-resource-num&gt;10.1371/journal.pone.016993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361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&lt;EndNote&gt;&lt;Cite&gt;&lt;Author&gt;Gorgojo&lt;/Author&gt;&lt;Year&gt;2017&lt;/Year&gt;&lt;RecNum&gt;89&lt;/RecNum&gt;&lt;DisplayText&gt;[361]&lt;/DisplayText&gt;&lt;record&gt;&lt;rec-number&gt;89&lt;/rec-number&gt;&lt;foreign-keys&gt;&lt;key app="EN" db-id="fs95wdwrt2aprdedpfspp9zx52xpf92xzapd"&gt;89&lt;/key&gt;&lt;/foreign-keys&gt;&lt;ref-type name="Journal Article"&gt;17&lt;/ref-type&gt;&lt;contributors&gt;&lt;authors&gt;&lt;author&gt;Gorgojo, J.&lt;/author&gt;&lt;author&gt;Scharrig, E.&lt;/author&gt;&lt;author&gt;Gomez, R. M.&lt;/author&gt;&lt;author&gt;Harvill, E. T.&lt;/author&gt;&lt;author&gt;Rodriguez, M. E.&lt;/author&gt;&lt;/authors&gt;&lt;/contributors&gt;&lt;auth-address&gt;CINDEFI (UNLP CONICET La Plata), Facultad de Ciencias Exactas, Universidad Nacional de La Plata, La Plata, Argentina.&amp;#xD;Institute of Biotechnology and Molecular Biology, CCT-La Plata, CONICET-UNLP, La Plata, Argentina.&amp;#xD;Center for Vaccines and Immunology, Department of Infectious Diseases, College of Veterinary Medicine, University of Georgia Athens, Georgia, United States of America.&lt;/auth-address&gt;&lt;titles&gt;&lt;title&gt;Bordetella parapertussis Circumvents Neutrophil Extracellular Bactericidal Mechanis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69936&lt;/pages&gt;&lt;volume&gt;12&lt;/volume&gt;&lt;number&gt;1&lt;/number&gt;&lt;edition&gt;2017/01/18&lt;/edition&gt;&lt;dates&gt;&lt;year&gt;2017&lt;/year&gt;&lt;/dates&gt;&lt;isbn&gt;1932-6203&lt;/isbn&gt;&lt;accession-num&gt;28095485&lt;/accession-num&gt;&lt;urls&gt;&lt;related-urls&gt;&lt;url&gt;http://journals.plos.org/plosone/article/file?id=10.1371/journal.pone.0169936&amp;amp;type=printable&lt;/url&gt;&lt;/related-urls&gt;&lt;/urls&gt;&lt;custom2&gt;PMC5240980&lt;/custom2&gt;&lt;electronic-resource-num&gt;10.1371/journal.pone.016993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361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>)</w:t>
            </w:r>
          </w:p>
        </w:tc>
      </w:tr>
      <w:tr w:rsidR="00AB6897" w:rsidRPr="0046389C" w14:paraId="452D80E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423A9C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33E36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A77FD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DF64D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Pseudomona aeruginos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rgojo&lt;/Author&gt;&lt;Year&gt;2017&lt;/Year&gt;&lt;RecNum&gt;89&lt;/RecNum&gt;&lt;DisplayText&gt;[361]&lt;/DisplayText&gt;&lt;record&gt;&lt;rec-number&gt;89&lt;/rec-number&gt;&lt;foreign-keys&gt;&lt;key app="EN" db-id="fs95wdwrt2aprdedpfspp9zx52xpf92xzapd"&gt;89&lt;/key&gt;&lt;/foreign-keys&gt;&lt;ref-type name="Journal Article"&gt;17&lt;/ref-type&gt;&lt;contributors&gt;&lt;authors&gt;&lt;author&gt;Gorgojo, J.&lt;/author&gt;&lt;author&gt;Scharrig, E.&lt;/author&gt;&lt;author&gt;Gomez, R. M.&lt;/author&gt;&lt;author&gt;Harvill, E. T.&lt;/author&gt;&lt;author&gt;Rodriguez, M. E.&lt;/author&gt;&lt;/authors&gt;&lt;/contributors&gt;&lt;auth-address&gt;CINDEFI (UNLP CONICET La Plata), Facultad de Ciencias Exactas, Universidad Nacional de La Plata, La Plata, Argentina.&amp;#xD;Institute of Biotechnology and Molecular Biology, CCT-La Plata, CONICET-UNLP, La Plata, Argentina.&amp;#xD;Center for Vaccines and Immunology, Department of Infectious Diseases, College of Veterinary Medicine, University of Georgia Athens, Georgia, United States of America.&lt;/auth-address&gt;&lt;titles&gt;&lt;title&gt;Bordetella parapertussis Circumvents Neutrophil Extracellular Bactericidal Mechanis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69936&lt;/pages&gt;&lt;volume&gt;12&lt;/volume&gt;&lt;number&gt;1&lt;/number&gt;&lt;edition&gt;2017/01/18&lt;/edition&gt;&lt;dates&gt;&lt;year&gt;2017&lt;/year&gt;&lt;/dates&gt;&lt;isbn&gt;1932-6203&lt;/isbn&gt;&lt;accession-num&gt;28095485&lt;/accession-num&gt;&lt;urls&gt;&lt;related-urls&gt;&lt;url&gt;http://journals.plos.org/plosone/article/file?id=10.1371/journal.pone.0169936&amp;amp;type=printable&lt;/url&gt;&lt;/related-urls&gt;&lt;/urls&gt;&lt;custom2&gt;PMC5240980&lt;/custom2&gt;&lt;electronic-resource-num&gt;10.1371/journal.pone.016993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>, B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ordetella 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parapertuss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rgojo&lt;/Author&gt;&lt;Year&gt;2017&lt;/Year&gt;&lt;RecNum&gt;89&lt;/RecNum&gt;&lt;DisplayText&gt;[361]&lt;/DisplayText&gt;&lt;record&gt;&lt;rec-number&gt;89&lt;/rec-number&gt;&lt;foreign-keys&gt;&lt;key app="EN" db-id="fs95wdwrt2aprdedpfspp9zx52xpf92xzapd"&gt;89&lt;/key&gt;&lt;/foreign-keys&gt;&lt;ref-type name="Journal Article"&gt;17&lt;/ref-type&gt;&lt;contributors&gt;&lt;authors&gt;&lt;author&gt;Gorgojo, J.&lt;/author&gt;&lt;author&gt;Scharrig, E.&lt;/author&gt;&lt;author&gt;Gomez, R. M.&lt;/author&gt;&lt;author&gt;Harvill, E. T.&lt;/author&gt;&lt;author&gt;Rodriguez, M. E.&lt;/author&gt;&lt;/authors&gt;&lt;/contributors&gt;&lt;auth-address&gt;CINDEFI (UNLP CONICET La Plata), Facultad de Ciencias Exactas, Universidad Nacional de La Plata, La Plata, Argentina.&amp;#xD;Institute of Biotechnology and Molecular Biology, CCT-La Plata, CONICET-UNLP, La Plata, Argentina.&amp;#xD;Center for Vaccines and Immunology, Department of Infectious Diseases, College of Veterinary Medicine, University of Georgia Athens, Georgia, United States of America.&lt;/auth-address&gt;&lt;titles&gt;&lt;title&gt;Bordetella parapertussis Circumvents Neutrophil Extracellular Bactericidal Mechanis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69936&lt;/pages&gt;&lt;volume&gt;12&lt;/volume&gt;&lt;number&gt;1&lt;/number&gt;&lt;edition&gt;2017/01/18&lt;/edition&gt;&lt;dates&gt;&lt;year&gt;2017&lt;/year&gt;&lt;/dates&gt;&lt;isbn&gt;1932-6203&lt;/isbn&gt;&lt;accession-num&gt;28095485&lt;/accession-num&gt;&lt;urls&gt;&lt;related-urls&gt;&lt;url&gt;http://journals.plos.org/plosone/article/file?id=10.1371/journal.pone.0169936&amp;amp;type=printable&lt;/url&gt;&lt;/related-urls&gt;&lt;/urls&gt;&lt;custom2&gt;PMC5240980&lt;/custom2&gt;&lt;electronic-resource-num&gt;10.1371/journal.pone.016993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65897EB" w14:textId="77777777" w:rsidTr="00324E7E">
        <w:trPr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DB5DE5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uman plasma (HP)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1F04E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0BB10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92A88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Candida albicans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XR6bGVyPC9BdXRob3I+PFllYXI+MjAxNDwvWWVhcj48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274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5A9CE9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C8C76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9744C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36C8F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C8351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Mycobacterium bov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uems8L0F1dGhvcj48WWVhcj4yMDE0PC9ZZWFyPjxS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xMDE3LTI1PC9wYWdlcz48dm9sdW1lPjE1PC92b2x1bWU+PG51bWJlcj4xMTwvbnVtYmVy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uems8L0F1dGhvcj48WWVhcj4yMDE0PC9ZZWFyPjxS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xMDE3LTI1PC9wYWdlcz48dm9sdW1lPjE1PC92b2x1bWU+PG51bWJlcj4xMTwvbnVtYmVy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08525C2" w14:textId="77777777" w:rsidTr="00324E7E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E67F7E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9F84A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B206F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C1FFF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Fungi (C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andida albican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uems8L0F1dGhvcj48WWVhcj4yMDE0PC9ZZWFyPjxS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xMDE3LTI1PC9wYWdlcz48dm9sdW1lPjE1PC92b2x1bWU+PG51bWJlcj4xMTwvbnVtYmVy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uems8L0F1dGhvcj48WWVhcj4yMDE0PC9ZZWFyPjxS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347671A3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F064F7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22F60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84518B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D160A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ytokines/Chemokine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WxscnVkPC9BdXRob3I+PFllYXI+MjAxNzwvWWVhcj48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WxscnVkPC9BdXRob3I+PFllYXI+MjAxNzwvWWVhcj48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6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26C7C2E" w14:textId="77777777" w:rsidTr="00324E7E">
        <w:trPr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F25B2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A0827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BA2D7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or 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6F932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>Candida. albicans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XTwvRGlzcGxheVRleHQ+PHJlY29y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k1My05PC9wYWdlcz48dm9sdW1lPjExNzwvdm9sdW1lPjxudW1i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NZXR6bGVyPC9BdXRob3I+PFllYXI+MjAxMTwvWWVhcj48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k1My05PC9wYWdlcz48dm9sdW1lPjExNzwvdm9sdW1lPjxudW1i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  <w:lang w:val="en-US"/>
              </w:rPr>
              <w:t>[104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00490D3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6E4E21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C1EC4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92903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B4B80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5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Dc8L1llYXI+PFJl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Dc8L1llYXI+PFJl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4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8B28E1" w14:paraId="19EE1DFD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34D5F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01C42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CF722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59FA8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6164CFC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0124D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9EE185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E2917E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86BF4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pneumoni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4AF21508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383B59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EDB74A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417B12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F396E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50ECD04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41DB56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C47CD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100% 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F72BB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53CD0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26D3CB3F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7FEBB4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63BFA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7BC453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B8C11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pneumoni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chorn&lt;/Author&gt;&lt;Year&gt;2012&lt;/Year&gt;&lt;RecNum&gt;296&lt;/RecNum&gt;&lt;DisplayText&gt;[98]&lt;/DisplayText&gt;&lt;record&gt;&lt;rec-number&gt;296&lt;/rec-number&gt;&lt;foreign-keys&gt;&lt;key app="EN" db-id="fs95wdwrt2aprdedpfspp9zx52xpf92xzapd"&gt;296&lt;/key&gt;&lt;/foreign-keys&gt;&lt;ref-type name="Journal Article"&gt;17&lt;/ref-type&gt;&lt;contributors&gt;&lt;authors&gt;&lt;author&gt;Schorn, C.&lt;/author&gt;&lt;author&gt;Janko, C.&lt;/author&gt;&lt;author&gt;Latzko, M.&lt;/author&gt;&lt;author&gt;Chaurio, R.&lt;/author&gt;&lt;author&gt;Schett, G.&lt;/author&gt;&lt;author&gt;Herrmann, M.&lt;/author&gt;&lt;/authors&gt;&lt;/contributors&gt;&lt;auth-address&gt;Department of Internal Medicine 3, Institute for Clinical Immunology, Friedrich-Alexander University Erlangen-Nuremberg Erlangen, Germany.&lt;/auth-address&gt;&lt;titles&gt;&lt;title&gt;Monosodium urate crystals induce extracellular DNA traps in neutrophils, eosinophils, and basophils but not in mononuclear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77&lt;/pages&gt;&lt;volume&gt;3&lt;/volume&gt;&lt;edition&gt;2012/09/13&lt;/edition&gt;&lt;keywords&gt;&lt;keyword&gt;Msu&lt;/keyword&gt;&lt;keyword&gt;NETs&lt;/keyword&gt;&lt;keyword&gt;Pma&lt;/keyword&gt;&lt;keyword&gt;bacteria&lt;/keyword&gt;&lt;keyword&gt;granulocytes&lt;/keyword&gt;&lt;keyword&gt;inflammation&lt;/keyword&gt;&lt;keyword&gt;neutrophil extracellular traps&lt;/keyword&gt;&lt;/keywords&gt;&lt;dates&gt;&lt;year&gt;2012&lt;/year&gt;&lt;/dates&gt;&lt;isbn&gt;1664-3224&lt;/isbn&gt;&lt;accession-num&gt;22969769&lt;/accession-num&gt;&lt;urls&gt;&lt;related-urls&gt;&lt;url&gt;https://www.ncbi.nlm.nih.gov/pmc/articles/PMC3432456/pdf/fimmu-03-00277.pdf&lt;/url&gt;&lt;/related-urls&gt;&lt;/urls&gt;&lt;custom2&gt;PMC3432456&lt;/custom2&gt;&lt;electronic-resource-num&gt;10.3389/fimmu.2012.0027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52F219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629057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C31D9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53EE2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E3E0A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vcm48L0F1dGhvcj48WWVhcj4yMDEyPC9ZZWFyPjxS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zc2PC9wYWdlcz48dm9sdW1lPjM8L3ZvbHVtZT48ZWRpdGlvbj4yMDEyLzEyLzEzPC9lZGl0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M4MDQtMzgxNjwvcGFnZXM+PHZvbHVtZT4xNzwvdm9s
dW1lPjxudW1iZXI+MjI8L251bWJlcj48ZWRpdGlvbj4yMDE3LzEwLzIxPC9lZGl0aW9uPjxkYXRl
cz48eWVhcj4yMDE3PC95ZWFyPjxwdWItZGF0ZXM+PGRhdGU+Tm92IDc8L2RhdGU+PC9wdWItZGF0
ZXM+PC9kYXRlcz48aXNibj4xNDczLTAxODk8L2lzYm4+PGFjY2Vzc2lvbi1udW0+MjkwNTI2ODI8
L2FjY2Vzc2lvbi1udW0+PHVybHM+PHJlbGF0ZWQtdXJscz48dXJsPmh0dHA6Ly9wdWJzLnJzYy5v
cmcvZW4vQ29udGVudC9BcnRpY2xlTGFuZGluZy8yMDE3L0xDL0M3TEMwMDcyMEU8L3VybD48L3Jl
bGF0ZWQtdXJscz48L3VybHM+PGVsZWN0cm9uaWMtcmVzb3VyY2UtbnVtPjEwLjEwMzkvYzdsYzAw
NzIwZ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vcm48L0F1dGhvcj48WWVhcj4yMDEyPC9ZZWFyPjxS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Mzc2PC9wYWdlcz48dm9sdW1lPjM8L3ZvbHVtZT48ZWRpdGlvbj4yMDEyLzEyLzEzPC9lZGl0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M4MDQtMzgxNjwvcGFnZXM+PHZvbHVtZT4xNzwvdm9s
dW1lPjxudW1iZXI+MjI8L251bWJlcj48ZWRpdGlvbj4yMDE3LzEwLzIxPC9lZGl0aW9uPjxkYXRl
cz48eWVhcj4yMDE3PC95ZWFyPjxwdWItZGF0ZXM+PGRhdGU+Tm92IDc8L2RhdGU+PC9wdWItZGF0
ZXM+PC9kYXRlcz48aXNibj4xNDczLTAxODk8L2lzYm4+PGFjY2Vzc2lvbi1udW0+MjkwNTI2ODI8
L2FjY2Vzc2lvbi1udW0+PHVybHM+PHJlbGF0ZWQtdXJscz48dXJsPmh0dHA6Ly9wdWJzLnJzYy5v
cmcvZW4vQ29udGVudC9BcnRpY2xlTGFuZGluZy8yMDE3L0xDL0M3TEMwMDcyMEU8L3VybD48L3Jl
bGF0ZWQtdXJscz48L3VybHM+PGVsZWN0cm9uaWMtcmVzb3VyY2UtbnVtPjEwLjEwMzkvYzdsYzAw
NzIwZ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8, 254, 36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74C9C4ED" w14:textId="77777777" w:rsidTr="00324E7E">
        <w:trPr>
          <w:trHeight w:val="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C28886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iHP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05BC8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91D2F4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0FAA7F4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E2404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xlPC9BdXRob3I+PFllYXI+MjAxMDwvWWVhcj48UmVj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IzNjM3PC9wYWdlcz48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xlPC9BdXRob3I+PFllYXI+MjAxMDwvWWVhcj48UmVj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IzNjM3PC9wYWdlcz48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5-36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VhaDwvQXV0aG9yPjxZZWFyPjIwMTQ8L1llYXI+PFJl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VhaDwvQXV0aG9yPjxZZWFyPjIwMTQ8L1llYXI+PFJl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</w:p>
        </w:tc>
      </w:tr>
      <w:tr w:rsidR="00AB6897" w:rsidRPr="0046389C" w14:paraId="268B4B1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94BB1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3D98ED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4A685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92747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group A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GAS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dWNoYW5hbjwvQXV0aG9yPjxZZWFyPjIwMDY8L1llYXI+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Mzk2LTQw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dWNoYW5hbjwvQXV0aG9yPjxZZWFyPjIwMDY8L1llYXI+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Mzk2LTQw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5, 367, 36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Lactococcus lact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dWNoYW5hbjwvQXV0aG9yPjxZZWFyPjIwMDY8L1llYXI+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M5Ni00MDA8L3Bh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dWNoYW5hbjwvQXV0aG9yPjxZZWFyPjIwMDY8L1llYXI+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7, 36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noProof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Pseudomonas aeruginos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Zb3VuZzwvQXV0aG9yPjxZZWFyPjIwMTE8L1llYXI+PFJl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IzNjM3PC9wYWdlcz48dm9sdW1lPjY8L3ZvbHVtZT48bnVtYmVyPjk8L251bWJlcj48ZWRpdGlv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Zb3VuZzwvQXV0aG9yPjxZZWFyPjIwMTE8L1llYXI+PFJl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IzNjM3PC9wYWdlcz48dm9sdW1lPjY8L3ZvbHVtZT48bnVtYmVyPjk8L251bWJlcj48ZWRpdGlv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66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DB0FC1B" w14:textId="77777777" w:rsidTr="00324E7E">
        <w:trPr>
          <w:trHeight w:val="1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CD1C1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FBC14B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73B9A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A6EBC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chistosoma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japonicum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eggs, 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soluble egg antigen or </w:t>
            </w:r>
            <w:r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excretory/secretory products of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. japonicum 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>egg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VhaDwvQXV0aG9yPjxZZWFyPjIwMTQ8L1llYXI+PFJl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VhaDwvQXV0aG9yPjxZZWFyPjIwMTQ8L1llYXI+PFJl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6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5F6C3C" w14:paraId="5947BE98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C4491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35A4F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058F5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59A62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V0aDwvQXV0aG9yPjxZZWFyPjIwMDk8L1llYXI+PFJl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V0aDwvQXV0aG9yPjxZZWFyPjIwMDk8L1llYXI+PFJl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6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2552E" w14:paraId="03A7458A" w14:textId="77777777" w:rsidTr="00324E7E">
        <w:trPr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067AF4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BCEDE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FF4AA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+/- sup.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DEAD3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dlbjwvQXV0aG9yPjxZZWFyPjIwMTA8L1llYXI+PFJl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4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dlbjwvQXV0aG9yPjxZZWFyPjIwMTA8L1llYXI+PFJl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4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442AB6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323619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uman Serum (HS)</w:t>
            </w: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F6419B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2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E3AD02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513A9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ZXR6PC9BdXRob3I+PFllYXI+MjAxODwvWWVhcj48UmVj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ZXR6PC9BdXRob3I+PFllYXI+MjAxODwvWWVhcj48UmVj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7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5F6C3C" w14:paraId="1CADDDD7" w14:textId="77777777" w:rsidTr="00324E7E">
        <w:trPr>
          <w:trHeight w:val="1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CB52B8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54004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9CB2D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868BC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2PC9ZZWFyPjxSZWNO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NDI4LTQ0MjwvcGFn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2PC9ZZWFyPjxSZWNO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NDI4LTQ0MjwvcGFn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2, 371-37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92B2F5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24349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90209C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3ED6D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C5AA8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seudomonas aeruginos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2PC9ZZWFyPjxSZWNO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0NzI4LTM4PC9wYWdlcz48dm9sdW1lPjE5Mjwvdm9sdW1lPjxudW1i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2PC9ZZWFyPjxSZWNO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0NzI4LTM4PC9wYWdlcz48dm9sdW1lPjE5Mjwvdm9sdW1lPjxudW1i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2, 371, 37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9oPC9BdXRob3I+PFllYXI+MjAxNTwvWWVhcj48UmVj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9oPC9BdXRob3I+PFllYXI+MjAxNTwvWWVhcj48UmVj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7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F2B796F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C40EF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7E3AC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A278A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FA8E2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3PC9ZZWFyPjxSZWNO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4LTQ0MjwvcGFnZXM+PHZvbHVtZT4xOTg8L3ZvbHVtZT48bnVtYmVyPjE8L251bWJlcj48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w8L0F1dGhvcj48WWVhcj4yMDE3PC9ZZWFyPjxSZWNO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4LTQ0MjwvcGFnZXM+PHZvbHVtZT4xOTg8L3ZvbHVtZT48bnVtYmVyPjE8L251bWJlcj48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3, 37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E8686D" w14:paraId="62863A8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1DE4AF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7EE2BE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  <w:p w14:paraId="7716749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847A0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7C4989F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3E065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29kPC9BdXRob3I+PFllYXI+MjAxNjwvWWVhcj48UmVj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29kPC9BdXRob3I+PFllYXI+MjAxNjwvWWVhcj48UmVj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JjaWEtUm9tbzwvQXV0aG9yPjxZZWFyPjIwMTE8L1ll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cGFnZXM+NzNyYTIwPC9wYWdlcz48dm9sdW1lPjM8L3ZvbHVtZT48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JjaWEtUm9tbzwvQXV0aG9yPjxZZWFyPjIwMTE8L1ll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cGFnZXM+NzNyYTIwPC9wYWdlcz48dm9sdW1lPjM8L3ZvbHVtZT48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7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6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J5c2FudGhvcG91bG91PC9BdXRob3I+PFllYXI+MjAx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J5c2FudGhvcG91bG91PC9BdXRob3I+PFllYXI+MjAx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amoshida&lt;/Author&gt;&lt;Year&gt;2018&lt;/Year&gt;&lt;RecNum&gt;468&lt;/RecNum&gt;&lt;DisplayText&gt;[378]&lt;/DisplayText&gt;&lt;record&gt;&lt;rec-number&gt;468&lt;/rec-number&gt;&lt;foreign-keys&gt;&lt;key app="EN" db-id="fs95wdwrt2aprdedpfspp9zx52xpf92xzapd"&gt;468&lt;/key&gt;&lt;/foreign-keys&gt;&lt;ref-type name="Journal Article"&gt;17&lt;/ref-type&gt;&lt;contributors&gt;&lt;authors&gt;&lt;author&gt;Kamoshida, G.&lt;/author&gt;&lt;author&gt;Kikuchi-Ueda, T.&lt;/author&gt;&lt;author&gt;Nishida, S.&lt;/author&gt;&lt;author&gt;Tansho-Nagakawa, S.&lt;/author&gt;&lt;author&gt;Ubagai, T.&lt;/author&gt;&lt;author&gt;Ono, Y.&lt;/author&gt;&lt;/authors&gt;&lt;/contributors&gt;&lt;auth-address&gt;Department of Microbiology and Immunology, School of Medicine, Teikyo University, Tokyo, Japan.&lt;/auth-address&gt;&lt;titles&gt;&lt;title&gt;Pathogenic Bacterium Acinetobacter baumannii Inhibits the Formation of Neutrophil Extracellular Traps by Suppressing Neutrophil Adhes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78&lt;/pages&gt;&lt;volume&gt;9&lt;/volume&gt;&lt;edition&gt;2018/02/23&lt;/edition&gt;&lt;keywords&gt;&lt;keyword&gt;Acinetobacter baumannii&lt;/keyword&gt;&lt;keyword&gt;CD11a&lt;/keyword&gt;&lt;keyword&gt;adhesion&lt;/keyword&gt;&lt;keyword&gt;neutrophil&lt;/keyword&gt;&lt;keyword&gt;neutrophil extracellular trap&lt;/keyword&gt;&lt;/keywords&gt;&lt;dates&gt;&lt;year&gt;2018&lt;/year&gt;&lt;/dates&gt;&lt;isbn&gt;1664-3224 (Print)&amp;#xD;1664-3224&lt;/isbn&gt;&lt;accession-num&gt;29467765&lt;/accession-num&gt;&lt;urls&gt;&lt;related-urls&gt;&lt;url&gt;https://www.ncbi.nlm.nih.gov/pmc/articles/PMC5808340/pdf/fimmu-09-00178.pdf&lt;/url&gt;&lt;/related-urls&gt;&lt;/urls&gt;&lt;custom2&gt;PMC5808340&lt;/custom2&gt;&lt;electronic-resource-num&gt;10.3389/fimmu.2018.0017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cmlnaHQ8L0F1dGhvcj48WWVhcj4yMDE3PC9ZZWFyPjxS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cmlnaHQ8L0F1dGhvcj48WWVhcj4yMDE3PC9ZZWFyPjxS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G9zdG9saWRvdTwvQXV0aG9yPjxZZWFyPjIwMTY8L1ll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G9zdG9saWRvdTwvQXV0aG9yPjxZZWFyPjIwMTY8L1ll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7, 38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</w:tr>
      <w:tr w:rsidR="00AB6897" w:rsidRPr="00E8686D" w14:paraId="50AD0C46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27F4D3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8C2157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BE51F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5A70F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phore (2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29kPC9BdXRob3I+PFllYXI+MjAxNjwvWWVhcj48UmVj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29kPC9BdXRob3I+PFllYXI+MjAxNjwvWWVhcj48UmVj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BCD0FD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9BCB10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DFF39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891D65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D83DF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+/- PMA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amoshida&lt;/Author&gt;&lt;Year&gt;2018&lt;/Year&gt;&lt;RecNum&gt;468&lt;/RecNum&gt;&lt;DisplayText&gt;[378]&lt;/DisplayText&gt;&lt;record&gt;&lt;rec-number&gt;468&lt;/rec-number&gt;&lt;foreign-keys&gt;&lt;key app="EN" db-id="fs95wdwrt2aprdedpfspp9zx52xpf92xzapd"&gt;468&lt;/key&gt;&lt;/foreign-keys&gt;&lt;ref-type name="Journal Article"&gt;17&lt;/ref-type&gt;&lt;contributors&gt;&lt;authors&gt;&lt;author&gt;Kamoshida, G.&lt;/author&gt;&lt;author&gt;Kikuchi-Ueda, T.&lt;/author&gt;&lt;author&gt;Nishida, S.&lt;/author&gt;&lt;author&gt;Tansho-Nagakawa, S.&lt;/author&gt;&lt;author&gt;Ubagai, T.&lt;/author&gt;&lt;author&gt;Ono, Y.&lt;/author&gt;&lt;/authors&gt;&lt;/contributors&gt;&lt;auth-address&gt;Department of Microbiology and Immunology, School of Medicine, Teikyo University, Tokyo, Japan.&lt;/auth-address&gt;&lt;titles&gt;&lt;title&gt;Pathogenic Bacterium Acinetobacter baumannii Inhibits the Formation of Neutrophil Extracellular Traps by Suppressing Neutrophil Adhes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78&lt;/pages&gt;&lt;volume&gt;9&lt;/volume&gt;&lt;edition&gt;2018/02/23&lt;/edition&gt;&lt;keywords&gt;&lt;keyword&gt;Acinetobacter baumannii&lt;/keyword&gt;&lt;keyword&gt;CD11a&lt;/keyword&gt;&lt;keyword&gt;adhesion&lt;/keyword&gt;&lt;keyword&gt;neutrophil&lt;/keyword&gt;&lt;keyword&gt;neutrophil extracellular trap&lt;/keyword&gt;&lt;/keywords&gt;&lt;dates&gt;&lt;year&gt;2018&lt;/year&gt;&lt;/dates&gt;&lt;isbn&gt;1664-3224 (Print)&amp;#xD;1664-3224&lt;/isbn&gt;&lt;accession-num&gt;29467765&lt;/accession-num&gt;&lt;urls&gt;&lt;related-urls&gt;&lt;url&gt;https://www.ncbi.nlm.nih.gov/pmc/articles/PMC5808340/pdf/fimmu-09-00178.pdf&lt;/url&gt;&lt;/related-urls&gt;&lt;/urls&gt;&lt;custom2&gt;PMC5808340&lt;/custom2&gt;&lt;electronic-resource-num&gt;10.3389/fimmu.2018.0017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cinetobacter baumanni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vc2hpZGE8L0F1dGhvcj48WWVhcj4yMDE1PC9ZZWFy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vc2hpZGE8L0F1dGhvcj48WWVhcj4yMDE1PC9ZZWFy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+/- PMA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amoshida&lt;/Author&gt;&lt;Year&gt;2018&lt;/Year&gt;&lt;RecNum&gt;468&lt;/RecNum&gt;&lt;DisplayText&gt;[378]&lt;/DisplayText&gt;&lt;record&gt;&lt;rec-number&gt;468&lt;/rec-number&gt;&lt;foreign-keys&gt;&lt;key app="EN" db-id="fs95wdwrt2aprdedpfspp9zx52xpf92xzapd"&gt;468&lt;/key&gt;&lt;/foreign-keys&gt;&lt;ref-type name="Journal Article"&gt;17&lt;/ref-type&gt;&lt;contributors&gt;&lt;authors&gt;&lt;author&gt;Kamoshida, G.&lt;/author&gt;&lt;author&gt;Kikuchi-Ueda, T.&lt;/author&gt;&lt;author&gt;Nishida, S.&lt;/author&gt;&lt;author&gt;Tansho-Nagakawa, S.&lt;/author&gt;&lt;author&gt;Ubagai, T.&lt;/author&gt;&lt;author&gt;Ono, Y.&lt;/author&gt;&lt;/authors&gt;&lt;/contributors&gt;&lt;auth-address&gt;Department of Microbiology and Immunology, School of Medicine, Teikyo University, Tokyo, Japan.&lt;/auth-address&gt;&lt;titles&gt;&lt;title&gt;Pathogenic Bacterium Acinetobacter baumannii Inhibits the Formation of Neutrophil Extracellular Traps by Suppressing Neutrophil Adhes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78&lt;/pages&gt;&lt;volume&gt;9&lt;/volume&gt;&lt;edition&gt;2018/02/23&lt;/edition&gt;&lt;keywords&gt;&lt;keyword&gt;Acinetobacter baumannii&lt;/keyword&gt;&lt;keyword&gt;CD11a&lt;/keyword&gt;&lt;keyword&gt;adhesion&lt;/keyword&gt;&lt;keyword&gt;neutrophil&lt;/keyword&gt;&lt;keyword&gt;neutrophil extracellular trap&lt;/keyword&gt;&lt;/keywords&gt;&lt;dates&gt;&lt;year&gt;2018&lt;/year&gt;&lt;/dates&gt;&lt;isbn&gt;1664-3224 (Print)&amp;#xD;1664-3224&lt;/isbn&gt;&lt;accession-num&gt;29467765&lt;/accession-num&gt;&lt;urls&gt;&lt;related-urls&gt;&lt;url&gt;https://www.ncbi.nlm.nih.gov/pmc/articles/PMC5808340/pdf/fimmu-09-00178.pdf&lt;/url&gt;&lt;/related-urls&gt;&lt;/urls&gt;&lt;custom2&gt;PMC5808340&lt;/custom2&gt;&lt;electronic-resource-num&gt;10.3389/fimmu.2018.0017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seudomonas aeruginos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vc2hpZGE8L0F1dGhvcj48WWVhcj4yMDE1PC9ZZWFy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vc2hpZGE8L0F1dGhvcj48WWVhcj4yMDE1PC9ZZWFy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5BC9F43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4E52A9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69F658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07C0B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7A0FC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1β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XRyb3VsaXM8L0F1dGhvcj48WWVhcj4yMDExPC9ZZWFy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yOTMxODwvcGFnZXM+PHZvbHVt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XRyb3VsaXM8L0F1dGhvcj48WWVhcj4yMDExPC9ZZWFy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yOTMxODwvcGFnZXM+PHZvbHVt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TNFα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cmlnaHQ8L0F1dGhvcj48WWVhcj4yMDE3PC9ZZWFyPjxS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cmlnaHQ8L0F1dGhvcj48WWVhcj4yMDE3PC9ZZWFyPjxS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7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259683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368FF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3D497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388BE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5B5F0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HR5IG9mIE1lZGljaW5lIFRlY2huaXNjaGUgVW5pdmVyc2l0YXQgRHJlc2RlbiwgRHJlc2Rlbiwg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G9zdG9saWRvdTwvQXV0aG9yPjxZZWFyPjIwMTY8L1ll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bHR5IG9mIE1lZGljaW5lIFRlY2huaXNjaGUgVW5pdmVyc2l0YXQgRHJlc2RlbiwgRHJlc2Rlbiwg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7, 148, 151, 152, 158, 376, 377, 38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065F259A" w14:textId="77777777" w:rsidTr="00324E7E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AFEA86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8FE67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88412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38A00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N1dHQtTWV5ZXI8L0F1dGhvcj48WWVhcj4yMDEwPC9Z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TUxNTk8L3BhZ2VzPjx2b2x1bWU+NTwvdm9s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N1dHQtTWV5ZXI8L0F1dGhvcj48WWVhcj4yMDEwPC9Z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TUxNTk8L3BhZ2VzPjx2b2x1bWU+NTwvdm9s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8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132DC66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B32334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E501D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840B3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AF17B7" w14:textId="77777777" w:rsidR="00AB6897" w:rsidRPr="00F515E6" w:rsidRDefault="00AB6897" w:rsidP="00AB6897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/>
                <w:sz w:val="18"/>
                <w:szCs w:val="18"/>
                <w:lang w:val="en-US"/>
              </w:rPr>
              <w:t>Bac</w:t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>teria (</w:t>
            </w:r>
            <w:r w:rsidRPr="00F515E6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Yersinia enterocolitica/ Y.pestis </w:t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DYXN1dHQtTWV5ZXI8L0F1dGhvcj48WWVhcj4yMDEwPC9Z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TUxNTk8L3BhZ2VzPjx2b2x1bWU+NTwvdm9s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DYXN1dHQtTWV5ZXI8L0F1dGhvcj48WWVhcj4yMDEwPC9Z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TUxNTk8L3BhZ2VzPjx2b2x1bWU+NTwvdm9s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/>
                <w:sz w:val="18"/>
                <w:szCs w:val="18"/>
              </w:rPr>
            </w:r>
            <w:r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</w:rPr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382]</w:t>
            </w:r>
            <w:r w:rsidRPr="00F515E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3CB9359" w14:textId="77777777" w:rsidTr="00324E7E">
        <w:trPr>
          <w:trHeight w:val="1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E21789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1C3FE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CB5A5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5610B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J5c2FudGhvcG91bG91PC9BdXRob3I+PFllYXI+MjAx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HJ5c2FudGhvcG91bG91PC9BdXRob3I+PFllYXI+MjAx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83, 38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4C340B2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E07B9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5F2743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6282A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5B3B44D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CCD5D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E. col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+/- TNFα/ G-CS/ IL-1β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iYXM8L0F1dGhvcj48WWVhcj4yMDEyPC9ZZWFyPjxS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Q1NDI3PC9wYWdlcz48dm9sdW1l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iYXM8L0F1dGhvcj48WWVhcj4yMDEyPC9ZZWFyPjxS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Q1NDI3PC9wYWdlcz48dm9sdW1l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4F901D9F" w14:textId="77777777" w:rsidTr="00324E7E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9D52B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7A945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98A18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78563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iYXM8L0F1dGhvcj48WWVhcj4yMDEyPC9ZZWFyPjxS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Q1NDI3PC9wYWdlcz48dm9sdW1l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W1iYXM8L0F1dGhvcj48WWVhcj4yMDEyPC9ZZWFyPjxS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Q1NDI3PC9wYWdlcz48dm9sdW1l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6A81E9B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6CD4BF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E7BEC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8E00A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0FBAE68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2B5C5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D5C4E9A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4EF09B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1545FD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CEE657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B791A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50 ng/mL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gallic aci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V0ZTwvQXV0aG9yPjxZZWFyPjIwMTU8L1llYXI+PFJl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V0ZTwvQXV0aG9yPjxZZWFyPjIwMTU8L1llYXI+PFJl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74CCF04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4018A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AFD923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CDDE9A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5A21B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alcium ionophore (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4274BE48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529C7F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E99E0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61700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12A5F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Mycobacterium bov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illus Calmette–Guérin Pasteur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VwaGFuPC9BdXRob3I+PFllYXI+MjAxNjwvWWVhcj48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Listeria monocytogen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QzODwvUmVjTnVtPjxEaXNwbGF5VGV4dD5bMzg3XTwvRGlzcGxheVRleHQ+PHJlY29yZD48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yOTk8L3Bh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QzODwvUmVjTnVtPjxEaXNwbGF5VGV4dD5bMzg3XTwvRGlzcGxheVRleHQ+PHJlY29yZD48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yOTk8L3Bh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Klebsiella pneumoni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3PC9ZZWFyPjxSZWNO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U8L0F1dGhvcj48WWVhcj4yMDE3PC9ZZWFyPjxSZWNO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25B9A83D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3B49EA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33860D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E7D39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AD76F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V0ZTwvQXV0aG9yPjxZZWFyPjIwMTU8L1llYXI+PFJl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V0ZTwvQXV0aG9yPjxZZWFyPjIwMTU8L1llYXI+PFJl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86, 3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B94FEC" w14:paraId="4EDB3CAD" w14:textId="77777777" w:rsidTr="00324E7E">
        <w:trPr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E78032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1DC49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0B8B0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E171E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MjYwPC9SZWNOdW0+PERpc3BsYXlUZXh0PlszMzJdPC9EaXNwbGF5VGV4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2NzctOTE8L3BhZ2VzPjx2b2x1bWU+MTkxPC92b2x1bWU+PG51bWJl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MjYwPC9SZWNOdW0+PERpc3BsYXlUZXh0PlszMzJdPC9EaXNwbGF5VGV4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2NzctOTE8L3BhZ2VzPjx2b2x1bWU+MTkxPC92b2x1bWU+PG51bWJl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201E5C" w14:paraId="01A8E8B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BB3948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57186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F4F005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CC6E1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&lt;EndNote&gt;&lt;Cite&gt;&lt;Author&gt;Wang&lt;/Author&gt;&lt;Year&gt;2017&lt;/Year&gt;&lt;RecNum&gt;350&lt;/RecNum&gt;&lt;DisplayText&gt;[389]&lt;/DisplayText&gt;&lt;record&gt;&lt;rec-number&gt;350&lt;/rec-number&gt;&lt;foreign-keys&gt;&lt;key app="EN" db-id="fs95wdwrt2aprdedpfspp9zx52xpf92xzapd"&gt;350&lt;/key&gt;&lt;key app="ENWeb" db-id=""&gt;0&lt;/key&gt;&lt;/foreign-keys&gt;&lt;ref-type name="Journal Article"&gt;17&lt;/ref-type&gt;&lt;contributors&gt;&lt;authors&gt;&lt;author&gt;Wang, L.&lt;/author&gt;&lt;author&gt;Shen, D.&lt;/author&gt;&lt;author&gt;Wu, H.&lt;/author&gt;&lt;author&gt;Ma, Y.&lt;/author&gt;&lt;/authors&gt;&lt;/contributors&gt;&lt;auth-address&gt;Department of Microbiology, Chinese General Hospital of People&amp;apos;s Liberation Army, Beijing, China.&lt;/auth-address&gt;&lt;titles&gt;&lt;title&gt;Resistance of hypervirulent Klebsiella pneumoniae to both intracellular and extracellular killing of neutrophil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3638&lt;/pages&gt;&lt;volume&gt;12&lt;/volume&gt;&lt;number&gt;3&lt;/number&gt;&lt;edition&gt;2017/03/11&lt;/edition&gt;&lt;dates&gt;&lt;year&gt;2017&lt;/year&gt;&lt;/dates&gt;&lt;isbn&gt;1932-6203&lt;/isbn&gt;&lt;accession-num&gt;28282434&lt;/accession-num&gt;&lt;urls&gt;&lt;related-urls&gt;&lt;url&gt;http://journals.plos.org/plosone/article/file?id=10.1371/journal.pone.0173638&amp;amp;type=printable&lt;/url&gt;&lt;/related-urls&gt;&lt;/urls&gt;&lt;custom2&gt;PMC5345822&lt;/custom2&gt;&lt;electronic-resource-num&gt;10.1371/journal.pone.017363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389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</w:p>
        </w:tc>
      </w:tr>
      <w:tr w:rsidR="00AB6897" w:rsidRPr="00201E5C" w14:paraId="7667F8AC" w14:textId="77777777" w:rsidTr="00324E7E">
        <w:trPr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7F36A7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48892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9C3C49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5999A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Klebsiella pneumoniae 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&lt;EndNote&gt;&lt;Cite&gt;&lt;Author&gt;Wang&lt;/Author&gt;&lt;Year&gt;2017&lt;/Year&gt;&lt;RecNum&gt;350&lt;/RecNum&gt;&lt;DisplayText&gt;[389]&lt;/DisplayText&gt;&lt;record&gt;&lt;rec-number&gt;350&lt;/rec-number&gt;&lt;foreign-keys&gt;&lt;key app="EN" db-id="fs95wdwrt2aprdedpfspp9zx52xpf92xzapd"&gt;350&lt;/key&gt;&lt;key app="ENWeb" db-id=""&gt;0&lt;/key&gt;&lt;/foreign-keys&gt;&lt;ref-type name="Journal Article"&gt;17&lt;/ref-type&gt;&lt;contributors&gt;&lt;authors&gt;&lt;author&gt;Wang, L.&lt;/author&gt;&lt;author&gt;Shen, D.&lt;/author&gt;&lt;author&gt;Wu, H.&lt;/author&gt;&lt;author&gt;Ma, Y.&lt;/author&gt;&lt;/authors&gt;&lt;/contributors&gt;&lt;auth-address&gt;Department of Microbiology, Chinese General Hospital of People&amp;apos;s Liberation Army, Beijing, China.&lt;/auth-address&gt;&lt;titles&gt;&lt;title&gt;Resistance of hypervirulent Klebsiella pneumoniae to both intracellular and extracellular killing of neutrophil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3638&lt;/pages&gt;&lt;volume&gt;12&lt;/volume&gt;&lt;number&gt;3&lt;/number&gt;&lt;edition&gt;2017/03/11&lt;/edition&gt;&lt;dates&gt;&lt;year&gt;2017&lt;/year&gt;&lt;/dates&gt;&lt;isbn&gt;1932-6203&lt;/isbn&gt;&lt;accession-num&gt;28282434&lt;/accession-num&gt;&lt;urls&gt;&lt;related-urls&gt;&lt;url&gt;http://journals.plos.org/plosone/article/file?id=10.1371/journal.pone.0173638&amp;amp;type=printable&lt;/url&gt;&lt;/related-urls&gt;&lt;/urls&gt;&lt;custom2&gt;PMC5345822&lt;/custom2&gt;&lt;electronic-resource-num&gt;10.1371/journal.pone.017363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389]</w:t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>)</w:t>
            </w:r>
          </w:p>
        </w:tc>
      </w:tr>
      <w:tr w:rsidR="00AB6897" w:rsidRPr="00201E5C" w14:paraId="693E8BF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DBBE55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5AAC1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0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D89255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69F73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2236273C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F8C746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A5A359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C68EB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5EBAE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pathogens/parasites </w:t>
            </w:r>
            <w:r w:rsidRPr="0082041C">
              <w:rPr>
                <w:rFonts w:ascii="Times New Roman" w:hAnsi="Times New Roman" w:cs="Times New Roman"/>
                <w:bCs/>
                <w:iCs/>
                <w:sz w:val="18"/>
                <w:szCs w:val="18"/>
                <w:lang w:val="en-US" w:eastAsia="de-DE"/>
              </w:rPr>
              <w:t>(</w:t>
            </w:r>
            <w:r w:rsidRPr="00F515E6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  <w:lang w:val="en-US" w:eastAsia="de-DE"/>
              </w:rPr>
              <w:t xml:space="preserve">Strongyloides stercoral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nfective larv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16C372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28BFC6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iHS</w:t>
            </w: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5F63A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1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7DA0E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939FF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Fetz&lt;/Author&gt;&lt;Year&gt;2017&lt;/Year&gt;&lt;RecNum&gt;77&lt;/RecNum&gt;&lt;DisplayText&gt;[391]&lt;/DisplayText&gt;&lt;record&gt;&lt;rec-number&gt;77&lt;/rec-number&gt;&lt;foreign-keys&gt;&lt;key app="EN" db-id="fs95wdwrt2aprdedpfspp9zx52xpf92xzapd"&gt;77&lt;/key&gt;&lt;/foreign-keys&gt;&lt;ref-type name="Journal Article"&gt;17&lt;/ref-type&gt;&lt;contributors&gt;&lt;authors&gt;&lt;author&gt;Fetz, A. E.&lt;/author&gt;&lt;author&gt;Neeli, I.&lt;/author&gt;&lt;author&gt;Rodriguez, I. A.&lt;/author&gt;&lt;author&gt;Radic, M. Z.&lt;/author&gt;&lt;author&gt;Bowlin, G. L.&lt;/author&gt;&lt;/authors&gt;&lt;/contributors&gt;&lt;auth-address&gt;1 Department of Biomedical Engineering, University of Memphis , Memphis, Tennessee.&amp;#xD;2 Department of Microbiology, Immunology and Biochemistry, University of Tennessee Health Science Center , Memphis, Tennessee.&lt;/auth-address&gt;&lt;titles&gt;&lt;title&gt;Electrospun Template Architecture and Composition Regulate Neutrophil NETosis In Vitro and In Vivo&lt;/title&gt;&lt;secondary-title&gt;Tissue Eng Part A&lt;/secondary-title&gt;&lt;alt-title&gt;Tissue engineering. Part A&lt;/alt-title&gt;&lt;/titles&gt;&lt;periodical&gt;&lt;full-title&gt;Tissue Eng Part A&lt;/full-title&gt;&lt;abbr-1&gt;Tissue engineering. Part A&lt;/abbr-1&gt;&lt;/periodical&gt;&lt;alt-periodical&gt;&lt;full-title&gt;Tissue Eng Part A&lt;/full-title&gt;&lt;abbr-1&gt;Tissue engineering. Part A&lt;/abbr-1&gt;&lt;/alt-periodical&gt;&lt;edition&gt;2017/01/11&lt;/edition&gt;&lt;keywords&gt;&lt;keyword&gt;NETosis&lt;/keyword&gt;&lt;keyword&gt;electrospinning&lt;/keyword&gt;&lt;keyword&gt;innate immune response&lt;/keyword&gt;&lt;keyword&gt;neutrophils&lt;/keyword&gt;&lt;keyword&gt;templates&lt;/keyword&gt;&lt;keyword&gt;tissue regeneration&lt;/keyword&gt;&lt;/keywords&gt;&lt;dates&gt;&lt;year&gt;2017&lt;/year&gt;&lt;pub-dates&gt;&lt;date&gt;Feb 07&lt;/date&gt;&lt;/pub-dates&gt;&lt;/dates&gt;&lt;isbn&gt;1937-3341&lt;/isbn&gt;&lt;accession-num&gt;28068879&lt;/accession-num&gt;&lt;urls&gt;&lt;related-urls&gt;&lt;url&gt;http://online.liebertpub.com/doi/10.1089/ten.tea.2016.0452&lt;/url&gt;&lt;/related-urls&gt;&lt;/urls&gt;&lt;electronic-resource-num&gt;10.1089/ten.TEA.2016.045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200A1ACF" w14:textId="77777777" w:rsidTr="00324E7E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8C68A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986D5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A7A12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DE73B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DaGFuZzwvQXV0aG9yPjxZZWFyPjIwMTU8L1llYXI+PFJl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DaGFuZzwvQXV0aG9yPjxZZWFyPjIwMTU8L1llYXI+PFJl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 w:eastAsia="de-DE"/>
              </w:rPr>
              <w:t>[392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</w:p>
        </w:tc>
      </w:tr>
      <w:tr w:rsidR="00AB6897" w:rsidRPr="00A85FF2" w14:paraId="7C7EBDD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B33D4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41E07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4C5C9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  <w:p w14:paraId="0388EB5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B9445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WVsaTwvQXV0aG9yPjxZZWFyPjIwMDk8L1llYXI+PFJl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MTk0LTIwMTwvcGFnZXM+PHZvbHVtZT4xPC92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xODk1LTkwMjwvcGFnZXM+PHZvbHVtZT4xODA8L3ZvbHVtZT48bnVt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WVsaTwvQXV0aG9yPjxZZWFyPjIwMDk8L1llYXI+PFJl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xODk1LTkwMjwvcGFnZXM+PHZvbHVtZT4xODA8L3ZvbHVtZT48bnVt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3-39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72C089A4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4639A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1E6D0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44A33B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AF8CF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phor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Neeli&lt;/Author&gt;&lt;Year&gt;2008&lt;/Year&gt;&lt;RecNum&gt;244&lt;/RecNum&gt;&lt;DisplayText&gt;[394]&lt;/DisplayText&gt;&lt;record&gt;&lt;rec-number&gt;244&lt;/rec-number&gt;&lt;foreign-keys&gt;&lt;key app="EN" db-id="fs95wdwrt2aprdedpfspp9zx52xpf92xzapd"&gt;244&lt;/key&gt;&lt;/foreign-keys&gt;&lt;ref-type name="Journal Article"&gt;17&lt;/ref-type&gt;&lt;contributors&gt;&lt;authors&gt;&lt;author&gt;Neeli, I.&lt;/author&gt;&lt;author&gt;Khan, S. N.&lt;/author&gt;&lt;author&gt;Radic, M.&lt;/author&gt;&lt;/authors&gt;&lt;/contributors&gt;&lt;auth-address&gt;Department of Molecular Sciences, University of Tennessee Health Science Center, Memphis, TN 38163, USA.&lt;/auth-address&gt;&lt;titles&gt;&lt;title&gt;Histone deimination as a response to inflammatory stimuli in neutrophils&lt;/title&gt;&lt;secondary-title&gt;J Immunol&lt;/secondary-title&gt;&lt;alt-title&gt;Journal of immunology (Baltimore, Md. : 1950)&lt;/alt-title&gt;&lt;/titles&gt;&lt;periodical&gt;&lt;full-title&gt;J Immunol&lt;/full-title&gt;&lt;abbr-1&gt;Journal of immunology (Baltimore, Md. : 1950)&lt;/abbr-1&gt;&lt;/periodical&gt;&lt;alt-periodical&gt;&lt;full-title&gt;J Immunol&lt;/full-title&gt;&lt;abbr-1&gt;Journal of immunology (Baltimore, Md. : 1950)&lt;/abbr-1&gt;&lt;/alt-periodical&gt;&lt;pages&gt;1895-902&lt;/pages&gt;&lt;volume&gt;180&lt;/volume&gt;&lt;number&gt;3&lt;/number&gt;&lt;edition&gt;2008/01/23&lt;/edition&gt;&lt;keywords&gt;&lt;keyword&gt;Apoptosis&lt;/keyword&gt;&lt;keyword&gt;Calcium/metabolism&lt;/keyword&gt;&lt;keyword&gt;Cell Degranulation&lt;/keyword&gt;&lt;keyword&gt;Chromatin/metabolism&lt;/keyword&gt;&lt;keyword&gt;Citrulline/analysis&lt;/keyword&gt;&lt;keyword&gt;HL-60 Cells&lt;/keyword&gt;&lt;keyword&gt;Histones/chemistry/*metabolism&lt;/keyword&gt;&lt;keyword&gt;Humans&lt;/keyword&gt;&lt;keyword&gt;Imines/*metabolism&lt;/keyword&gt;&lt;keyword&gt;Inflammation/*immunology&lt;/keyword&gt;&lt;keyword&gt;Ionophores/pharmacology&lt;/keyword&gt;&lt;keyword&gt;Neutrophils/drug effects/*immunology&lt;/keyword&gt;&lt;keyword&gt;Tretinoin/pharmacology&lt;/keyword&gt;&lt;/keywords&gt;&lt;dates&gt;&lt;year&gt;2008&lt;/year&gt;&lt;pub-dates&gt;&lt;date&gt;Feb 01&lt;/date&gt;&lt;/pub-dates&gt;&lt;/dates&gt;&lt;isbn&gt;0022-1767 (Print)&amp;#xD;0022-1767&lt;/isbn&gt;&lt;accession-num&gt;18209087&lt;/accession-num&gt;&lt;urls&gt;&lt;/urls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78F6278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6D609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1EB4F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10CE6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CB367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Staphylococcus aure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56222E" w14:paraId="2808C96C" w14:textId="77777777" w:rsidTr="00324E7E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658842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CD3632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48EA5F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82627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WVsaTwvQXV0aG9yPjxZZWFyPjIwMDg8L1llYXI+PFJl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E4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WVsaTwvQXV0aG9yPjxZZWFyPjIwMDg8L1llYXI+PFJl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E4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3, 3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0FBF593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240BA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5E0C4B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AE7647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05133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m90dHkgQWxleGFuZGVyPC9BdXRob3I+PFllYXI+MjAx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m90dHkgQWxleGFuZGVyPC9BdXRob3I+PFllYXI+MjAx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9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A8L1llYXI+PFJl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A8L1llYXI+PFJl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398-40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3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Y8L1llYXI+PFJl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EyMTQtNjwvcGFnZXM+PHZvbHVtZT4xMTk8L3ZvbHVt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b3NoaTwvQXV0aG9yPjxZZWFyPjIwMTY8L1llYXI+PFJl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EyMTQtNjwvcGFnZXM+PHZvbHVtZT4xMTk8L3ZvbHVt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01, 40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-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0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Ullah&lt;/Author&gt;&lt;Year&gt;2017&lt;/Year&gt;&lt;RecNum&gt;331&lt;/RecNum&gt;&lt;DisplayText&gt;[404]&lt;/DisplayText&gt;&lt;record&gt;&lt;rec-number&gt;331&lt;/rec-number&gt;&lt;foreign-keys&gt;&lt;key app="EN" db-id="fs95wdwrt2aprdedpfspp9zx52xpf92xzapd"&gt;331&lt;/key&gt;&lt;/foreign-keys&gt;&lt;ref-type name="Journal Article"&gt;17&lt;/ref-type&gt;&lt;contributors&gt;&lt;authors&gt;&lt;author&gt;Ullah, I.&lt;/author&gt;&lt;author&gt;Ritchie, N. D.&lt;/author&gt;&lt;author&gt;Evans, T. J.&lt;/author&gt;&lt;/authors&gt;&lt;/contributors&gt;&lt;auth-address&gt;Institute of Infection, Immunity and Inflammation, University of Glasgow, Glasgow Biomedical research Centre, Glasgow, UK.&lt;/auth-address&gt;&lt;titles&gt;&lt;title&gt;The interrelationship between phagocytosis, autophagy and formation of neutrophil extracellular traps following infection of human neutrophils by Streptococcus pneumoniae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7704299&lt;/pages&gt;&lt;edition&gt;2017/04/13&lt;/edition&gt;&lt;keywords&gt;&lt;keyword&gt;Autophagy&lt;/keyword&gt;&lt;keyword&gt;Streptococcus pneumoniae&lt;/keyword&gt;&lt;keyword&gt;bacterial killing&lt;/keyword&gt;&lt;keyword&gt;neutrophil extracellular trap&lt;/keyword&gt;&lt;keyword&gt;pneumolysin&lt;/keyword&gt;&lt;/keywords&gt;&lt;dates&gt;&lt;year&gt;2017&lt;/year&gt;&lt;pub-dates&gt;&lt;date&gt;Jan 01&lt;/date&gt;&lt;/pub-dates&gt;&lt;/dates&gt;&lt;isbn&gt;1753-4259&lt;/isbn&gt;&lt;accession-num&gt;28399692&lt;/accession-num&gt;&lt;urls&gt;&lt;related-urls&gt;&lt;url&gt;http://journals.sagepub.com/doi/pdf/10.1177/1753425917704299&lt;/url&gt;&lt;/related-urls&gt;&lt;/urls&gt;&lt;electronic-resource-num&gt;10.1177/175342591770429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0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4AD10654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ACD33F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5081E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4941A3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BF6D4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2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shi&lt;/Author&gt;&lt;Year&gt;2016&lt;/Year&gt;&lt;RecNum&gt;163&lt;/RecNum&gt;&lt;DisplayText&gt;[401]&lt;/DisplayText&gt;&lt;record&gt;&lt;rec-number&gt;163&lt;/rec-number&gt;&lt;foreign-keys&gt;&lt;key app="EN" db-id="fs95wdwrt2aprdedpfspp9zx52xpf92xzapd"&gt;163&lt;/key&gt;&lt;/foreign-keys&gt;&lt;ref-type name="Journal Article"&gt;17&lt;/ref-type&gt;&lt;contributors&gt;&lt;authors&gt;&lt;author&gt;Joshi, M. B.&lt;/author&gt;&lt;author&gt;Baipadithaya, G.&lt;/author&gt;&lt;author&gt;Balakrishnan, A.&lt;/author&gt;&lt;author&gt;Hegde, M.&lt;/author&gt;&lt;author&gt;Vohra, M.&lt;/author&gt;&lt;author&gt;Ahamed, R.&lt;/author&gt;&lt;author&gt;Nagri, S. K.&lt;/author&gt;&lt;author&gt;Ramachandra, L.&lt;/author&gt;&lt;author&gt;Satyamoorthy, K.&lt;/author&gt;&lt;/authors&gt;&lt;/contributors&gt;&lt;auth-address&gt;School of Life Sciences, Manipal University, Manipal, India.&amp;#xD;Department of Medicine, Kasturba Medical College, Manipal University, Manipal, India.&amp;#xD;Department of Surgery, Kasturba Medical College, Manipal University, Manipal, India.&lt;/auth-address&gt;&lt;titles&gt;&lt;title&gt;Elevated homocysteine levels in type 2 diabetes induce constitutive neutrophil extracellular trap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6362&lt;/pages&gt;&lt;volume&gt;6&lt;/volume&gt;&lt;edition&gt;2016/11/05&lt;/edition&gt;&lt;dates&gt;&lt;year&gt;2016&lt;/year&gt;&lt;pub-dates&gt;&lt;date&gt;Nov 04&lt;/date&gt;&lt;/pub-dates&gt;&lt;/dates&gt;&lt;isbn&gt;2045-2322&lt;/isbn&gt;&lt;accession-num&gt;27811985&lt;/accession-num&gt;&lt;urls&gt;&lt;related-urls&gt;&lt;url&gt;http://www.nature.com/articles/srep36362.pdf&lt;/url&gt;&lt;/related-urls&gt;&lt;/urls&gt;&lt;custom2&gt;PMC5095649&lt;/custom2&gt;&lt;electronic-resource-num&gt;10.1038/srep3636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0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A85FF2" w14:paraId="2335E1B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EC98C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AF2FC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C841A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8A85A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1–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0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471499BC" w14:textId="77777777" w:rsidTr="00324E7E">
        <w:trPr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520C3C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03A02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22EEF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36B04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GA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m90dHkgQWxleGFuZGVyPC9BdXRob3I+PFllYXI+MjAx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cm90dHkgQWxleGFuZGVyPC9BdXRob3I+PFllYXI+MjAx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treptococcus pneumoni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Ullah&lt;/Author&gt;&lt;Year&gt;2017&lt;/Year&gt;&lt;RecNum&gt;331&lt;/RecNum&gt;&lt;DisplayText&gt;[404]&lt;/DisplayText&gt;&lt;record&gt;&lt;rec-number&gt;331&lt;/rec-number&gt;&lt;foreign-keys&gt;&lt;key app="EN" db-id="fs95wdwrt2aprdedpfspp9zx52xpf92xzapd"&gt;331&lt;/key&gt;&lt;/foreign-keys&gt;&lt;ref-type name="Journal Article"&gt;17&lt;/ref-type&gt;&lt;contributors&gt;&lt;authors&gt;&lt;author&gt;Ullah, I.&lt;/author&gt;&lt;author&gt;Ritchie, N. D.&lt;/author&gt;&lt;author&gt;Evans, T. J.&lt;/author&gt;&lt;/authors&gt;&lt;/contributors&gt;&lt;auth-address&gt;Institute of Infection, Immunity and Inflammation, University of Glasgow, Glasgow Biomedical research Centre, Glasgow, UK.&lt;/auth-address&gt;&lt;titles&gt;&lt;title&gt;The interrelationship between phagocytosis, autophagy and formation of neutrophil extracellular traps following infection of human neutrophils by Streptococcus pneumoniae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7704299&lt;/pages&gt;&lt;edition&gt;2017/04/13&lt;/edition&gt;&lt;keywords&gt;&lt;keyword&gt;Autophagy&lt;/keyword&gt;&lt;keyword&gt;Streptococcus pneumoniae&lt;/keyword&gt;&lt;keyword&gt;bacterial killing&lt;/keyword&gt;&lt;keyword&gt;neutrophil extracellular trap&lt;/keyword&gt;&lt;keyword&gt;pneumolysin&lt;/keyword&gt;&lt;/keywords&gt;&lt;dates&gt;&lt;year&gt;2017&lt;/year&gt;&lt;pub-dates&gt;&lt;date&gt;Jan 01&lt;/date&gt;&lt;/pub-dates&gt;&lt;/dates&gt;&lt;isbn&gt;1753-4259&lt;/isbn&gt;&lt;accession-num&gt;28399692&lt;/accession-num&gt;&lt;urls&gt;&lt;related-urls&gt;&lt;url&gt;http://journals.sagepub.com/doi/pdf/10.1177/1753425917704299&lt;/url&gt;&lt;/related-urls&gt;&lt;/urls&gt;&lt;electronic-resource-num&gt;10.1177/175342591770429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PMA-pretreate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XJ0aGE8L0F1dGhvcj48WWVhcj4yMDA3PC9ZZWFyPjxS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NDAxLTc8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XJ0aGE8L0F1dGhvcj48WWVhcj4yMDA3PC9ZZWFyPjxS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9, 40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336CBA7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C5A9F4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B9C784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BEF26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66B64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.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cmJhbjwvQXV0aG9yPjxZZWFyPjIwMDY8L1llYXI+PFJl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cmJhbjwvQXV0aG9yPjxZZWFyPjIwMDY8L1llYXI+PFJl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6FC8E1B9" w14:textId="77777777" w:rsidTr="00324E7E">
        <w:trPr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D39F87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FDBE8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8831E0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23DC5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Leishmania donovani/ major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abriel&lt;/Author&gt;&lt;Year&gt;2010&lt;/Year&gt;&lt;RecNum&gt;84&lt;/RecNum&gt;&lt;DisplayText&gt;[405]&lt;/DisplayText&gt;&lt;record&gt;&lt;rec-number&gt;84&lt;/rec-number&gt;&lt;foreign-keys&gt;&lt;key app="EN" db-id="fs95wdwrt2aprdedpfspp9zx52xpf92xzapd"&gt;84&lt;/key&gt;&lt;/foreign-keys&gt;&lt;ref-type name="Journal Article"&gt;17&lt;/ref-type&gt;&lt;contributors&gt;&lt;authors&gt;&lt;author&gt;Gabriel, C.&lt;/author&gt;&lt;author&gt;McMaster, W. R.&lt;/author&gt;&lt;author&gt;Girard, D.&lt;/author&gt;&lt;author&gt;Descoteaux, A.&lt;/author&gt;&lt;/authors&gt;&lt;/contributors&gt;&lt;auth-address&gt;Institut National de la Recherche Scientifique, Institut Armand-Frappier, Laval, Quebec, Canada.&lt;/auth-address&gt;&lt;titles&gt;&lt;title&gt;Leishmania donovani promastigotes evade the antimicrobial activity of neutrophil extracellular traps&lt;/title&gt;&lt;secondary-title&gt;J Immunol&lt;/secondary-title&gt;&lt;alt-title&gt;Journal of immunology (Baltimore, Md. : 1950)&lt;/alt-title&gt;&lt;/titles&gt;&lt;periodical&gt;&lt;full-title&gt;J Immunol&lt;/full-title&gt;&lt;abbr-1&gt;Journal of immunology (Baltimore, Md. : 1950)&lt;/abbr-1&gt;&lt;/periodical&gt;&lt;alt-periodical&gt;&lt;full-title&gt;J Immunol&lt;/full-title&gt;&lt;abbr-1&gt;Journal of immunology (Baltimore, Md. : 1950)&lt;/abbr-1&gt;&lt;/alt-periodical&gt;&lt;pages&gt;4319-27&lt;/pages&gt;&lt;volume&gt;185&lt;/volume&gt;&lt;number&gt;7&lt;/number&gt;&lt;edition&gt;2010/09/10&lt;/edition&gt;&lt;keywords&gt;&lt;keyword&gt;Cells, Cultured&lt;/keyword&gt;&lt;keyword&gt;DNA/immunology&lt;/keyword&gt;&lt;keyword&gt;Fluorescent Antibody Technique&lt;/keyword&gt;&lt;keyword&gt;Glycosphingolipids/immunology&lt;/keyword&gt;&lt;keyword&gt;Humans&lt;/keyword&gt;&lt;keyword&gt;Leishmania donovani/*immunology/*pathogenicity&lt;/keyword&gt;&lt;keyword&gt;Metalloendopeptidases/immunology&lt;/keyword&gt;&lt;keyword&gt;Microscopy, Confocal&lt;/keyword&gt;&lt;keyword&gt;Neutrophils/*immunology&lt;/keyword&gt;&lt;/keywords&gt;&lt;dates&gt;&lt;year&gt;2010&lt;/year&gt;&lt;pub-dates&gt;&lt;date&gt;Oct 01&lt;/date&gt;&lt;/pub-dates&gt;&lt;/dates&gt;&lt;isbn&gt;0022-1767&lt;/isbn&gt;&lt;accession-num&gt;20826753&lt;/accession-num&gt;&lt;urls&gt;&lt;related-urls&gt;&lt;url&gt;http://www.jimmunol.org/content/jimmunol/185/7/4319.full.pdf&lt;/url&gt;&lt;/related-urls&gt;&lt;/urls&gt;&lt;electronic-resource-num&gt;10.4049/jimmunol.100089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0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8B28E1" w14:paraId="4F82660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887A9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D464A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26141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DC890C" w14:textId="25A8A5ED" w:rsidR="00AB6897" w:rsidRPr="00F515E6" w:rsidRDefault="00324E7E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Ch</w:t>
            </w:r>
            <w:r w:rsidR="00AB689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mokines (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8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Q8L1llYXI+PFJl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k3MDg4PC9wYWdlcz48dm9sdW1lPjk8L3Zv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</w:fldData>
              </w:fldCha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</w:rPr>
              <w:t>[403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TNF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A8L1llYXI+PFJl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</w:fldData>
              </w:fldCha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XB0YTwvQXV0aG9yPjxZZWFyPjIwMTA8L1llYXI+PFJl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</w:fldData>
              </w:fldCha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</w:rPr>
              <w:t>[398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 IL-6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B689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shi&lt;/Author&gt;&lt;Year&gt;2016&lt;/Year&gt;&lt;RecNum&gt;163&lt;/RecNum&gt;&lt;DisplayText&gt;[401]&lt;/DisplayText&gt;&lt;record&gt;&lt;rec-number&gt;163&lt;/rec-number&gt;&lt;foreign-keys&gt;&lt;key app="EN" db-id="fs95wdwrt2aprdedpfspp9zx52xpf92xzapd"&gt;163&lt;/key&gt;&lt;/foreign-keys&gt;&lt;ref-type name="Journal Article"&gt;17&lt;/ref-type&gt;&lt;contributors&gt;&lt;authors&gt;&lt;author&gt;Joshi, M. B.&lt;/author&gt;&lt;author&gt;Baipadithaya, G.&lt;/author&gt;&lt;author&gt;Balakrishnan, A.&lt;/author&gt;&lt;author&gt;Hegde, M.&lt;/author&gt;&lt;author&gt;Vohra, M.&lt;/author&gt;&lt;author&gt;Ahamed, R.&lt;/author&gt;&lt;author&gt;Nagri, S. K.&lt;/author&gt;&lt;author&gt;Ramachandra, L.&lt;/author&gt;&lt;author&gt;Satyamoorthy, K.&lt;/author&gt;&lt;/authors&gt;&lt;/contributors&gt;&lt;auth-address&gt;School of Life Sciences, Manipal University, Manipal, India.&amp;#xD;Department of Medicine, Kasturba Medical College, Manipal University, Manipal, India.&amp;#xD;Department of Surgery, Kasturba Medical College, Manipal University, Manipal, India.&lt;/auth-address&gt;&lt;titles&gt;&lt;title&gt;Elevated homocysteine levels in type 2 diabetes induce constitutive neutrophil extracellular trap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6362&lt;/pages&gt;&lt;volume&gt;6&lt;/volume&gt;&lt;edition&gt;2016/11/05&lt;/edition&gt;&lt;dates&gt;&lt;year&gt;2016&lt;/year&gt;&lt;pub-dates&gt;&lt;date&gt;Nov 04&lt;/date&gt;&lt;/pub-dates&gt;&lt;/dates&gt;&lt;isbn&gt;2045-2322&lt;/isbn&gt;&lt;accession-num&gt;27811985&lt;/accession-num&gt;&lt;urls&gt;&lt;related-urls&gt;&lt;url&gt;http://www.nature.com/articles/srep36362.pdf&lt;/url&gt;&lt;/related-urls&gt;&lt;/urls&gt;&lt;custom2&gt;PMC5095649&lt;/custom2&gt;&lt;electronic-resource-num&gt;10.1038/srep36362&lt;/electronic-resource-num&gt;&lt;remote-database-provider&gt;NLM&lt;/remote-database-provider&gt;&lt;language&gt;eng&lt;/language&gt;&lt;/record&gt;&lt;/Cite&gt;&lt;/EndNote&gt;</w:instrTex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</w:rPr>
              <w:t>[401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8B28E1" w14:paraId="0BEC9EAE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90FE1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71D47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2F08D9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754BE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WJyaWVsPC9BdXRob3I+PFllYXI+MjAxMDwvWWVhcj48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MxOS0yNzwvcGFnZXM+PHZvbHVtZT4xODU8L3ZvbHVtZT48bnVtYmVyPjc8L251bWJlcj48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WJyaWVsPC9BdXRob3I+PFllYXI+MjAxMDwvWWVhcj48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MxOS0yNzwvcGFnZXM+PHZvbHVtZT4xODU8L3ZvbHVtZT48bnVtYmVyPjc8L251bWJlcj48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98, 401, 40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0995C57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90259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7FE256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ED839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1DE55F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aGJ1Y2hpPC9BdXRob3I+PFllYXI+MjAxNzwvWWVhcj48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72F2B0DE" w14:textId="77777777" w:rsidTr="00324E7E">
        <w:trPr>
          <w:trHeight w:val="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1C652E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06769D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545BF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158B3B2" w14:textId="5580B93E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</w:t>
            </w:r>
            <w:r w:rsidR="00324E7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s/Ch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emokin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lua21hbm48L0F1dGhvcj48WWVhcj4yMDA0PC9ZZWFy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xNTMyLTU8L3BhZ2VzPjx2b2x1bWU+MzAzPC92b2x1bWU+PG51bWJlcj41NjYzPC9udW1i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lua21hbm48L0F1dGhvcj48WWVhcj4yMDA0PC9ZZWFy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xNTMyLTU8L3BhZ2VzPjx2b2x1bWU+MzAzPC92b2x1bWU+PG51bWJlcj41NjYzPC9udW1i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5CFA34D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78229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D3008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C6F09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088C4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100 nM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E8686D" w14:paraId="7CED94EA" w14:textId="77777777" w:rsidTr="00324E7E">
        <w:trPr>
          <w:trHeight w:val="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5CA0D07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626EC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3FB83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18A97C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pathogens/parasites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F515E6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  <w:lang w:eastAsia="de-DE"/>
              </w:rPr>
              <w:t xml:space="preserve">Strongyloides stercoral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nfective larva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zNzY8L1JlY051bT48RGlzcGxheVRleHQ+WzM5MF08L0Rpc3BsYXlUZXh0Pjxy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7FB3BEA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176DD3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uman serum albumin (HSA)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811DC9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0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48D45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05EF2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&lt;EndNote&gt;&lt;Cite&gt;&lt;Author&gt;Rada&lt;/Author&gt;&lt;Year&gt;2013&lt;/Year&gt;&lt;RecNum&gt;276&lt;/RecNum&gt;&lt;DisplayText&gt;[191]&lt;/DisplayText&gt;&lt;record&gt;&lt;rec-number&gt;276&lt;/rec-number&gt;&lt;foreign-keys&gt;&lt;key app="EN" db-id="fs95wdwrt2aprdedpfspp9zx52xpf92xzapd"&gt;276&lt;/key&gt;&lt;/foreign-keys&gt;&lt;ref-type name="Journal Article"&gt;17&lt;/ref-type&gt;&lt;contributors&gt;&lt;authors&gt;&lt;author&gt;Rada, B.&lt;/author&gt;&lt;author&gt;Jendrysik, M. A.&lt;/author&gt;&lt;author&gt;Pang, L.&lt;/author&gt;&lt;author&gt;Hayes, C. P.&lt;/author&gt;&lt;author&gt;Yoo, D. G.&lt;/author&gt;&lt;author&gt;Park, J. J.&lt;/author&gt;&lt;author&gt;Moskowitz, S. M.&lt;/author&gt;&lt;author&gt;Malech, H. L.&lt;/author&gt;&lt;author&gt;Leto, T. L.&lt;/author&gt;&lt;/authors&gt;&lt;/contributors&gt;&lt;auth-address&gt;Laboratory of Host Defenses, National Institute of Allergy and Infectious Diseases, National Institutes of Health, Rockville, Maryland, United States of America. radab@uga.edu&lt;/auth-address&gt;&lt;titles&gt;&lt;title&gt;Pyocyanin-enhanced neutrophil extracellular trap formation requires the NADPH oxidas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54205&lt;/pages&gt;&lt;volume&gt;8&lt;/volume&gt;&lt;number&gt;1&lt;/number&gt;&lt;edition&gt;2013/01/24&lt;/edition&gt;&lt;keywords&gt;&lt;keyword&gt;Humans&lt;/keyword&gt;&lt;keyword&gt;NADPH Oxidase/*metabolism&lt;/keyword&gt;&lt;keyword&gt;Neutrophils/*metabolism&lt;/keyword&gt;&lt;keyword&gt;Pyocyanine/*metabolism&lt;/keyword&gt;&lt;keyword&gt;Reactive Oxygen Species/*metabolism&lt;/keyword&gt;&lt;/keywords&gt;&lt;dates&gt;&lt;year&gt;2013&lt;/year&gt;&lt;/dates&gt;&lt;isbn&gt;1932-6203&lt;/isbn&gt;&lt;accession-num&gt;23342104&lt;/accession-num&gt;&lt;urls&gt;&lt;related-urls&gt;&lt;url&gt;http://journals.plos.org/plosone/article/file?id=10.1371/journal.pone.0054205&amp;amp;type=printable&lt;/url&gt;&lt;/related-urls&gt;&lt;/urls&gt;&lt;custom2&gt;PMC3544820&lt;/custom2&gt;&lt;electronic-resource-num&gt;10.1371/journal.pone.005420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1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7C78D286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A6A5B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3090E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34FBC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AC3BA4" w14:textId="6C945CEC" w:rsidR="00AB6897" w:rsidRPr="00F515E6" w:rsidRDefault="00324E7E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lcium i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nophore (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B689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08BC789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231579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FB027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9A86A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2D164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GB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aphylococcus aure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7060AAD1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169ECD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7AF438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BF5D7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70EDD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C. albican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5430AC9A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785F4C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0D7DC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9FB15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63DD6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SYWRhPC9BdXRob3I+PFllYXI+MjAxMzwvWWVhcj48UmVj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1NDIwNTwvcGFnZXM+PHZvbHVtZT44PC92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U0MjA1PC9wYWdlcz48dm9sdW1lPjg8L3ZvbHVt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SYWRhPC9BdXRob3I+PFllYXI+MjAxMzwvWWVhcj48UmVj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1NDIwNTwvcGFnZXM+PHZvbHVtZT44PC92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U0MjA1PC9wYWdlcz48dm9sdW1lPjg8L3ZvbHVt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1, 407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</w:tr>
      <w:tr w:rsidR="00AB6897" w:rsidRPr="00540069" w14:paraId="112DC7DE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5A6C0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EF51D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1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22696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32BA9D" w14:textId="77777777" w:rsidR="00AB6897" w:rsidRPr="00F515E6" w:rsidRDefault="00AB6897" w:rsidP="00AB6897">
            <w:pPr>
              <w:tabs>
                <w:tab w:val="left" w:pos="6583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&lt;EndNote&gt;&lt;Cite&gt;&lt;Author&gt;Rada&lt;/Author&gt;&lt;Year&gt;2013&lt;/Year&gt;&lt;RecNum&gt;276&lt;/RecNum&gt;&lt;DisplayText&gt;[191]&lt;/DisplayText&gt;&lt;record&gt;&lt;rec-number&gt;276&lt;/rec-number&gt;&lt;foreign-keys&gt;&lt;key app="EN" db-id="fs95wdwrt2aprdedpfspp9zx52xpf92xzapd"&gt;276&lt;/key&gt;&lt;/foreign-keys&gt;&lt;ref-type name="Journal Article"&gt;17&lt;/ref-type&gt;&lt;contributors&gt;&lt;authors&gt;&lt;author&gt;Rada, B.&lt;/author&gt;&lt;author&gt;Jendrysik, M. A.&lt;/author&gt;&lt;author&gt;Pang, L.&lt;/author&gt;&lt;author&gt;Hayes, C. P.&lt;/author&gt;&lt;author&gt;Yoo, D. G.&lt;/author&gt;&lt;author&gt;Park, J. J.&lt;/author&gt;&lt;author&gt;Moskowitz, S. M.&lt;/author&gt;&lt;author&gt;Malech, H. L.&lt;/author&gt;&lt;author&gt;Leto, T. L.&lt;/author&gt;&lt;/authors&gt;&lt;/contributors&gt;&lt;auth-address&gt;Laboratory of Host Defenses, National Institute of Allergy and Infectious Diseases, National Institutes of Health, Rockville, Maryland, United States of America. radab@uga.edu&lt;/auth-address&gt;&lt;titles&gt;&lt;title&gt;Pyocyanin-enhanced neutrophil extracellular trap formation requires the NADPH oxidas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54205&lt;/pages&gt;&lt;volume&gt;8&lt;/volume&gt;&lt;number&gt;1&lt;/number&gt;&lt;edition&gt;2013/01/24&lt;/edition&gt;&lt;keywords&gt;&lt;keyword&gt;Humans&lt;/keyword&gt;&lt;keyword&gt;NADPH Oxidase/*metabolism&lt;/keyword&gt;&lt;keyword&gt;Neutrophils/*metabolism&lt;/keyword&gt;&lt;keyword&gt;Pyocyanine/*metabolism&lt;/keyword&gt;&lt;keyword&gt;Reactive Oxygen Species/*metabolism&lt;/keyword&gt;&lt;/keywords&gt;&lt;dates&gt;&lt;year&gt;2013&lt;/year&gt;&lt;/dates&gt;&lt;isbn&gt;1932-6203&lt;/isbn&gt;&lt;accession-num&gt;23342104&lt;/accession-num&gt;&lt;urls&gt;&lt;related-urls&gt;&lt;url&gt;http://journals.plos.org/plosone/article/file?id=10.1371/journal.pone.0054205&amp;amp;type=printable&lt;/url&gt;&lt;/related-urls&gt;&lt;/urls&gt;&lt;custom2&gt;PMC3544820&lt;/custom2&gt;&lt;electronic-resource-num&gt;10.1371/journal.pone.005420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1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ab/>
            </w:r>
          </w:p>
        </w:tc>
      </w:tr>
      <w:tr w:rsidR="00AB6897" w:rsidRPr="00540069" w14:paraId="22384A1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459574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76318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56259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ECD1C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Pang&lt;/Author&gt;&lt;Year&gt;2013&lt;/Year&gt;&lt;RecNum&gt;259&lt;/RecNum&gt;&lt;DisplayText&gt;[197]&lt;/DisplayText&gt;&lt;record&gt;&lt;rec-number&gt;259&lt;/rec-number&gt;&lt;foreign-keys&gt;&lt;key app="EN" db-id="fs95wdwrt2aprdedpfspp9zx52xpf92xzapd"&gt;259&lt;/key&gt;&lt;/foreign-keys&gt;&lt;ref-type name="Journal Article"&gt;17&lt;/ref-type&gt;&lt;contributors&gt;&lt;authors&gt;&lt;author&gt;Pang, L.&lt;/author&gt;&lt;author&gt;Hayes, C. P.&lt;/author&gt;&lt;author&gt;Buac, K.&lt;/author&gt;&lt;author&gt;Yoo, D. G.&lt;/author&gt;&lt;author&gt;Rada, B.&lt;/author&gt;&lt;/authors&gt;&lt;/contributors&gt;&lt;auth-address&gt;Department of Infectious Diseases, College of Veterinary Medicine, University of Georgia, Athens, GA 30602, USA.&lt;/auth-address&gt;&lt;titles&gt;&lt;title&gt;Pseudogout-associated inflammatory calcium pyrophosphate dihydrate microcrystals induce formation of neutrophil extracellular traps&lt;/title&gt;&lt;secondary-title&gt;J Immunol&lt;/secondary-title&gt;&lt;alt-title&gt;Journal of immunology (Baltimore, Md. : 1950)&lt;/alt-title&gt;&lt;/titles&gt;&lt;periodical&gt;&lt;full-title&gt;J Immunol&lt;/full-title&gt;&lt;abbr-1&gt;Journal of immunology (Baltimore, Md. : 1950)&lt;/abbr-1&gt;&lt;/periodical&gt;&lt;alt-periodical&gt;&lt;full-title&gt;J Immunol&lt;/full-title&gt;&lt;abbr-1&gt;Journal of immunology (Baltimore, Md. : 1950)&lt;/abbr-1&gt;&lt;/alt-periodical&gt;&lt;pages&gt;6488-500&lt;/pages&gt;&lt;volume&gt;190&lt;/volume&gt;&lt;number&gt;12&lt;/number&gt;&lt;edition&gt;2013/05/17&lt;/edition&gt;&lt;keywords&gt;&lt;keyword&gt;Calcium Pyrophosphate/*immunology&lt;/keyword&gt;&lt;keyword&gt;Chondrocalcinosis/*immunology/pathology&lt;/keyword&gt;&lt;keyword&gt;Enzyme-Linked Immunosorbent Assay&lt;/keyword&gt;&lt;keyword&gt;Flow Cytometry&lt;/keyword&gt;&lt;keyword&gt;Humans&lt;/keyword&gt;&lt;keyword&gt;Neutrophil Activation/*immunology&lt;/keyword&gt;&lt;keyword&gt;Neutrophils/*immunology&lt;/keyword&gt;&lt;keyword&gt;Phagocytosis/immunology&lt;/keyword&gt;&lt;/keywords&gt;&lt;dates&gt;&lt;year&gt;2013&lt;/year&gt;&lt;pub-dates&gt;&lt;date&gt;Jun 15&lt;/date&gt;&lt;/pub-dates&gt;&lt;/dates&gt;&lt;isbn&gt;0022-1767&lt;/isbn&gt;&lt;accession-num&gt;23677474&lt;/accession-num&gt;&lt;urls&gt;&lt;related-urls&gt;&lt;url&gt;http://www.jimmunol.org/content/jimmunol/190/12/6488.full.pdf&lt;/url&gt;&lt;/related-urls&gt;&lt;/urls&gt;&lt;electronic-resource-num&gt;10.4049/jimmunol.120321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540069" w14:paraId="75E7D721" w14:textId="77777777" w:rsidTr="00324E7E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7EE77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3827FE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724358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8E733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Pang&lt;/Author&gt;&lt;Year&gt;2013&lt;/Year&gt;&lt;RecNum&gt;259&lt;/RecNum&gt;&lt;DisplayText&gt;[197]&lt;/DisplayText&gt;&lt;record&gt;&lt;rec-number&gt;259&lt;/rec-number&gt;&lt;foreign-keys&gt;&lt;key app="EN" db-id="fs95wdwrt2aprdedpfspp9zx52xpf92xzapd"&gt;259&lt;/key&gt;&lt;/foreign-keys&gt;&lt;ref-type name="Journal Article"&gt;17&lt;/ref-type&gt;&lt;contributors&gt;&lt;authors&gt;&lt;author&gt;Pang, L.&lt;/author&gt;&lt;author&gt;Hayes, C. P.&lt;/author&gt;&lt;author&gt;Buac, K.&lt;/author&gt;&lt;author&gt;Yoo, D. G.&lt;/author&gt;&lt;author&gt;Rada, B.&lt;/author&gt;&lt;/authors&gt;&lt;/contributors&gt;&lt;auth-address&gt;Department of Infectious Diseases, College of Veterinary Medicine, University of Georgia, Athens, GA 30602, USA.&lt;/auth-address&gt;&lt;titles&gt;&lt;title&gt;Pseudogout-associated inflammatory calcium pyrophosphate dihydrate microcrystals induce formation of neutrophil extracellular traps&lt;/title&gt;&lt;secondary-title&gt;J Immunol&lt;/secondary-title&gt;&lt;alt-title&gt;Journal of immunology (Baltimore, Md. : 1950)&lt;/alt-title&gt;&lt;/titles&gt;&lt;periodical&gt;&lt;full-title&gt;J Immunol&lt;/full-title&gt;&lt;abbr-1&gt;Journal of immunology (Baltimore, Md. : 1950)&lt;/abbr-1&gt;&lt;/periodical&gt;&lt;alt-periodical&gt;&lt;full-title&gt;J Immunol&lt;/full-title&gt;&lt;abbr-1&gt;Journal of immunology (Baltimore, Md. : 1950)&lt;/abbr-1&gt;&lt;/alt-periodical&gt;&lt;pages&gt;6488-500&lt;/pages&gt;&lt;volume&gt;190&lt;/volume&gt;&lt;number&gt;12&lt;/number&gt;&lt;edition&gt;2013/05/17&lt;/edition&gt;&lt;keywords&gt;&lt;keyword&gt;Calcium Pyrophosphate/*immunology&lt;/keyword&gt;&lt;keyword&gt;Chondrocalcinosis/*immunology/pathology&lt;/keyword&gt;&lt;keyword&gt;Enzyme-Linked Immunosorbent Assay&lt;/keyword&gt;&lt;keyword&gt;Flow Cytometry&lt;/keyword&gt;&lt;keyword&gt;Humans&lt;/keyword&gt;&lt;keyword&gt;Neutrophil Activation/*immunology&lt;/keyword&gt;&lt;keyword&gt;Neutrophils/*immunology&lt;/keyword&gt;&lt;keyword&gt;Phagocytosis/immunology&lt;/keyword&gt;&lt;/keywords&gt;&lt;dates&gt;&lt;year&gt;2013&lt;/year&gt;&lt;pub-dates&gt;&lt;date&gt;Jun 15&lt;/date&gt;&lt;/pub-dates&gt;&lt;/dates&gt;&lt;isbn&gt;0022-1767&lt;/isbn&gt;&lt;accession-num&gt;23677474&lt;/accession-num&gt;&lt;urls&gt;&lt;related-urls&gt;&lt;url&gt;http://www.jimmunol.org/content/jimmunol/190/12/6488.full.pdf&lt;/url&gt;&lt;/related-urls&gt;&lt;/urls&gt;&lt;electronic-resource-num&gt;10.4049/jimmunol.120321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3222EAA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35036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ECF536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2BFE5A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  <w:p w14:paraId="06DABB0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44955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0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8B28E1" w14:paraId="0675E765" w14:textId="77777777" w:rsidTr="00324E7E">
        <w:trPr>
          <w:trHeight w:val="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8FCDC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7D6E48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08D0B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3C46D3" w14:textId="1249F85B" w:rsidR="00AB6897" w:rsidRPr="00F515E6" w:rsidRDefault="00324E7E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lcium i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nophore (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B689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687C6C6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3ABFE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CE0827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BFAEE9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9F25D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GB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7B104782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583C9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C19EA3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93A1226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D7060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C. albican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5A93656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A94532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4765B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16408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B6381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nny&lt;/Author&gt;&lt;Year&gt;2017&lt;/Year&gt;&lt;RecNum&gt;127&lt;/RecNum&gt;&lt;DisplayText&gt;[407]&lt;/DisplayText&gt;&lt;record&gt;&lt;rec-number&gt;127&lt;/rec-number&gt;&lt;foreign-keys&gt;&lt;key app="EN" db-id="fs95wdwrt2aprdedpfspp9zx52xpf92xzapd"&gt;127&lt;/key&gt;&lt;/foreign-keys&gt;&lt;ref-type name="Journal Article"&gt;17&lt;/ref-type&gt;&lt;contributors&gt;&lt;authors&gt;&lt;author&gt;Kenny, E. F.&lt;/author&gt;&lt;author&gt;Herzig, A.&lt;/author&gt;&lt;author&gt;Kruger, R.&lt;/author&gt;&lt;author&gt;Muth, A.&lt;/author&gt;&lt;author&gt;Mondal, S.&lt;/author&gt;&lt;author&gt;Thompson, P. R.&lt;/author&gt;&lt;author&gt;Brinkmann, V.&lt;/author&gt;&lt;author&gt;Von Bernuth, H.&lt;/author&gt;&lt;author&gt;Zychlinsky, A.&lt;/author&gt;&lt;/authors&gt;&lt;/contributors&gt;&lt;auth-address&gt;Department of Cellular Microbiology, Max Planck Institute for Infection Biology, Berlin, Germany.&amp;#xD;Department of Paediatric Pneumology and Immunology, Outpatient Clinic for Primary Immunodeficiencies, Charite Medical School, Berlin, Germany.&amp;#xD;Department of Biochemistry and Pharmacology, University of Massachusetts Medical School, Worcester, United States.&amp;#xD;Microscopy Core Facility, Max Planck Institute for Infection Biology, Berlin, Germany.&lt;/auth-address&gt;&lt;titles&gt;&lt;title&gt;Diverse stimuli engage different neutrophil extracellular trap pathway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volume&gt;6&lt;/volume&gt;&lt;edition&gt;2017/06/03&lt;/edition&gt;&lt;keywords&gt;&lt;keyword&gt;cell biology&lt;/keyword&gt;&lt;keyword&gt;human&lt;/keyword&gt;&lt;keyword&gt;immunology&lt;/keyword&gt;&lt;/keywords&gt;&lt;dates&gt;&lt;year&gt;2017&lt;/year&gt;&lt;pub-dates&gt;&lt;date&gt;Jun 02&lt;/date&gt;&lt;/pub-dates&gt;&lt;/dates&gt;&lt;isbn&gt;2050-084x&lt;/isbn&gt;&lt;accession-num&gt;28574339&lt;/accession-num&gt;&lt;urls&gt;&lt;related-urls&gt;&lt;url&gt;https://cdn.elifesciences.org/articles/24437/elife-24437-v1.pdf&lt;/url&gt;&lt;/related-urls&gt;&lt;/urls&gt;&lt;electronic-resource-num&gt;10.7554/eLife.2443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99693C" w14:paraId="11E2B702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A7364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DB262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537B8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B6262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MA (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20 nM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3PC9ZZWFy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xOTk5PC9wYWdlcz48dm9sdW1lPjg8L3ZvbHVtZT48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3PC9ZZWFy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xOTk5PC9wYWdlcz48dm9sdW1lPjg8L3ZvbHVtZT48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8, 409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ollberger&lt;/Author&gt;&lt;Year&gt;2016&lt;/Year&gt;&lt;RecNum&gt;312&lt;/RecNum&gt;&lt;DisplayText&gt;[410]&lt;/DisplayText&gt;&lt;record&gt;&lt;rec-number&gt;312&lt;/rec-number&gt;&lt;foreign-keys&gt;&lt;key app="EN" db-id="fs95wdwrt2aprdedpfspp9zx52xpf92xzapd"&gt;312&lt;/key&gt;&lt;/foreign-keys&gt;&lt;ref-type name="Journal Article"&gt;17&lt;/ref-type&gt;&lt;contributors&gt;&lt;authors&gt;&lt;author&gt;Sollberger, G.&lt;/author&gt;&lt;author&gt;Amulic, B.&lt;/author&gt;&lt;author&gt;Zychlinsky, A.&lt;/author&gt;&lt;/authors&gt;&lt;/contributors&gt;&lt;auth-address&gt;Department of Cellular Microbiology, Max Planck Institute for Infection Biology, Berlin, Germany.&lt;/auth-address&gt;&lt;titles&gt;&lt;title&gt;Neutrophil Extracellular Trap Formation Is Independent of De Novo Gene Exp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7454&lt;/pages&gt;&lt;volume&gt;11&lt;/volume&gt;&lt;number&gt;6&lt;/number&gt;&lt;edition&gt;2016/06/17&lt;/edition&gt;&lt;dates&gt;&lt;year&gt;2016&lt;/year&gt;&lt;/dates&gt;&lt;isbn&gt;1932-6203&lt;/isbn&gt;&lt;accession-num&gt;27310721&lt;/accession-num&gt;&lt;urls&gt;&lt;related-urls&gt;&lt;url&gt;http://journals.plos.org/plosone/article/file?id=10.1371/journal.pone.0157454&amp;amp;type=printable&lt;/url&gt;&lt;/related-urls&gt;&lt;/urls&gt;&lt;custom2&gt;PMC4911059&lt;/custom2&gt;&lt;electronic-resource-num&gt;10.1371/journal.pone.015745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5A9DC42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1937F7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8E243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20F407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291F2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aphylococcus aureus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3PC9ZZWFy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xOTk5PC9wYWdlcz48dm9sdW1lPjg8L3ZvbHVtZT48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3PC9ZZWFy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8, 409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&lt;EndNote&gt;&lt;Cite&gt;&lt;Author&gt;Mohanty&lt;/Author&gt;&lt;Year&gt;2017&lt;/Year&gt;&lt;RecNum&gt;481&lt;/RecNum&gt;&lt;DisplayText&gt;[409]&lt;/DisplayText&gt;&lt;record&gt;&lt;rec-number&gt;481&lt;/rec-number&gt;&lt;foreign-keys&gt;&lt;key app="EN" db-id="fs95wdwrt2aprdedpfspp9zx52xpf92xzapd"&gt;481&lt;/key&gt;&lt;/foreign-keys&gt;&lt;ref-type name="Journal Article"&gt;17&lt;/ref-type&gt;&lt;contributors&gt;&lt;authors&gt;&lt;author&gt;Mohanty, T.&lt;/author&gt;&lt;author&gt;Sorensen, O. E.&lt;/author&gt;&lt;author&gt;Nordenfelt, P.&lt;/author&gt;&lt;/authors&gt;&lt;/contributors&gt;&lt;auth-address&gt;Division of Infection Medicine, Department of Clinical Sciences, Faculty of Medicine, Lund University, Lund, Sweden.&amp;#xD;LEO Pharma A/S, Ballerup, Denmark.&lt;/auth-address&gt;&lt;titles&gt;&lt;title&gt;NETQUANT: Automated Quantification of Neutrophil Extracellular Trap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999&lt;/pages&gt;&lt;volume&gt;8&lt;/volume&gt;&lt;edition&gt;2018/01/31&lt;/edition&gt;&lt;keywords&gt;&lt;keyword&gt;NETosis&lt;/keyword&gt;&lt;keyword&gt;immunofluorescence&lt;/keyword&gt;&lt;keyword&gt;quantification&lt;/keyword&gt;&lt;keyword&gt;segmentation&lt;/keyword&gt;&lt;keyword&gt;single-cell analysis&lt;/keyword&gt;&lt;/keywords&gt;&lt;dates&gt;&lt;year&gt;2017&lt;/year&gt;&lt;/dates&gt;&lt;isbn&gt;1664-3224 (Print)&amp;#xD;1664-3224&lt;/isbn&gt;&lt;accession-num&gt;29379509&lt;/accession-num&gt;&lt;urls&gt;&lt;related-urls&gt;&lt;url&gt;https://www.ncbi.nlm.nih.gov/pmc/articles/PMC5775513/pdf/fimmu-08-01999.pdf&lt;/url&gt;&lt;/related-urls&gt;&lt;/urls&gt;&lt;custom2&gt;PMC5775513&lt;/custom2&gt;&lt;electronic-resource-num&gt;10.3389/fimmu.2017.0199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9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6301B7F2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17C19C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0F7192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8BD57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880A5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ollberger&lt;/Author&gt;&lt;Year&gt;2016&lt;/Year&gt;&lt;RecNum&gt;312&lt;/RecNum&gt;&lt;DisplayText&gt;[410]&lt;/DisplayText&gt;&lt;record&gt;&lt;rec-number&gt;312&lt;/rec-number&gt;&lt;foreign-keys&gt;&lt;key app="EN" db-id="fs95wdwrt2aprdedpfspp9zx52xpf92xzapd"&gt;312&lt;/key&gt;&lt;/foreign-keys&gt;&lt;ref-type name="Journal Article"&gt;17&lt;/ref-type&gt;&lt;contributors&gt;&lt;authors&gt;&lt;author&gt;Sollberger, G.&lt;/author&gt;&lt;author&gt;Amulic, B.&lt;/author&gt;&lt;author&gt;Zychlinsky, A.&lt;/author&gt;&lt;/authors&gt;&lt;/contributors&gt;&lt;auth-address&gt;Department of Cellular Microbiology, Max Planck Institute for Infection Biology, Berlin, Germany.&lt;/auth-address&gt;&lt;titles&gt;&lt;title&gt;Neutrophil Extracellular Trap Formation Is Independent of De Novo Gene Exp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7454&lt;/pages&gt;&lt;volume&gt;11&lt;/volume&gt;&lt;number&gt;6&lt;/number&gt;&lt;edition&gt;2016/06/17&lt;/edition&gt;&lt;dates&gt;&lt;year&gt;2016&lt;/year&gt;&lt;/dates&gt;&lt;isbn&gt;1932-6203&lt;/isbn&gt;&lt;accession-num&gt;27310721&lt;/accession-num&gt;&lt;urls&gt;&lt;related-urls&gt;&lt;url&gt;http://journals.plos.org/plosone/article/file?id=10.1371/journal.pone.0157454&amp;amp;type=printable&lt;/url&gt;&lt;/related-urls&gt;&lt;/urls&gt;&lt;custom2&gt;PMC4911059&lt;/custom2&gt;&lt;electronic-resource-num&gt;10.1371/journal.pone.0157454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67C5E8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FAA0E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0FC47B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570F7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FA257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1PC9ZZWFy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Nb2hhbnR5PC9BdXRob3I+PFllYXI+MjAxNTwvWWVhcj48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MTI4LTM3PC9wYWdlcz48dm9s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8, 409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</w:tr>
      <w:tr w:rsidR="00AB6897" w:rsidRPr="001666D7" w14:paraId="213A9562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C44785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9C9FDD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1B350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CF5D4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lc2NoYW5za2VyPC9BdXRob3I+PFllYXI+MjAxNjwv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lc2NoYW5za2VyPC9BdXRob3I+PFllYXI+MjAxNjwv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E8686D" w14:paraId="4C1EFFA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819E9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AE572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5271D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E757C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XJjaG5lcjwvQXV0aG9yPjxZZWFyPjIwMTI8L1llYXI+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XJjaG5lcjwvQXV0aG9yPjxZZWFyPjIwMTI8L1llYXI+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2-41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u&lt;/Author&gt;&lt;Year&gt;2016&lt;/Year&gt;&lt;RecNum&gt;160&lt;/RecNum&gt;&lt;DisplayText&gt;[415]&lt;/DisplayText&gt;&lt;record&gt;&lt;rec-number&gt;160&lt;/rec-number&gt;&lt;foreign-keys&gt;&lt;key app="EN" db-id="fs95wdwrt2aprdedpfspp9zx52xpf92xzapd"&gt;160&lt;/key&gt;&lt;/foreign-keys&gt;&lt;ref-type name="Journal Article"&gt;17&lt;/ref-type&gt;&lt;contributors&gt;&lt;authors&gt;&lt;author&gt;Hu, S. C.&lt;/author&gt;&lt;author&gt;Yu, H. S.&lt;/author&gt;&lt;author&gt;Yen, F. L.&lt;/author&gt;&lt;author&gt;Lin, C. L.&lt;/author&gt;&lt;author&gt;Chen, G. S.&lt;/author&gt;&lt;author&gt;Lan, C. C.&lt;/author&gt;&lt;/authors&gt;&lt;/contributors&gt;&lt;auth-address&gt;Department of Dermatology, College of Medicine, Kaohsiung Medical University, Kaohsiung, Taiwan.&amp;#xD;Department of Dermatology, Kaohsiung Medical University Hospital, Kaohsiung, Taiwan.&amp;#xD;National Institute of Environmental Health Sciences, National Health Research Institutes, Taipei, Taiwan.&amp;#xD;Department of Fragrance and Cosmetic Science, College of Pharmacy, Kaohsiung Medical University, Kaohsiung, Taiwan.&amp;#xD;Department of Dermatology, Kaohsiung Municipal Hsiao-Kang Hospital, Kaohsiung, Taiwan.&lt;/auth-address&gt;&lt;titles&gt;&lt;title&gt;Neutrophil extracellular trap formation is increased in psoriasis and induces human beta-defensin-2 production in epidermal keratinocyte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1119&lt;/pages&gt;&lt;volume&gt;6&lt;/volume&gt;&lt;edition&gt;2016/08/06&lt;/edition&gt;&lt;dates&gt;&lt;year&gt;2016&lt;/year&gt;&lt;pub-dates&gt;&lt;date&gt;Aug 05&lt;/date&gt;&lt;/pub-dates&gt;&lt;/dates&gt;&lt;isbn&gt;2045-2322&lt;/isbn&gt;&lt;accession-num&gt;27493143&lt;/accession-num&gt;&lt;urls&gt;&lt;related-urls&gt;&lt;url&gt;http://www.nature.com/articles/srep31119.pdf&lt;/url&gt;&lt;/related-urls&gt;&lt;/urls&gt;&lt;custom2&gt;PMC4974609&lt;/custom2&gt;&lt;electronic-resource-num&gt;10.1038/srep3111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1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inkmann&lt;/Author&gt;&lt;Year&gt;2012&lt;/Year&gt;&lt;RecNum&gt;142&lt;/RecNum&gt;&lt;DisplayText&gt;[416]&lt;/DisplayText&gt;&lt;record&gt;&lt;rec-number&gt;142&lt;/rec-number&gt;&lt;foreign-keys&gt;&lt;key app="EN" db-id="fs95wdwrt2aprdedpfspp9zx52xpf92xzapd"&gt;142&lt;/key&gt;&lt;/foreign-keys&gt;&lt;ref-type name="Journal Article"&gt;17&lt;/ref-type&gt;&lt;contributors&gt;&lt;authors&gt;&lt;author&gt;Brinkmann, V.&lt;/author&gt;&lt;author&gt;Goosmann, C.&lt;/author&gt;&lt;author&gt;Kuhn, L. I.&lt;/author&gt;&lt;author&gt;Zychlinsky, A.&lt;/author&gt;&lt;/authors&gt;&lt;/contributors&gt;&lt;auth-address&gt;Microscopy Core Facility, Max Planck Institute for Infection Biology Berlin, Germany.&lt;/auth-address&gt;&lt;titles&gt;&lt;title&gt;Automatic quantification of in vitro NET forma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413&lt;/pages&gt;&lt;volume&gt;3&lt;/volume&gt;&lt;edition&gt;2013/01/15&lt;/edition&gt;&lt;keywords&gt;&lt;keyword&gt;NEtosis&lt;/keyword&gt;&lt;keyword&gt;chromatin&lt;/keyword&gt;&lt;keyword&gt;immunofluorescence&lt;/keyword&gt;&lt;keyword&gt;quantification&lt;/keyword&gt;&lt;keyword&gt;segmentation&lt;/keyword&gt;&lt;/keywords&gt;&lt;dates&gt;&lt;year&gt;2012&lt;/year&gt;&lt;/dates&gt;&lt;isbn&gt;1664-3224&lt;/isbn&gt;&lt;accession-num&gt;23316198&lt;/accession-num&gt;&lt;urls&gt;&lt;related-urls&gt;&lt;url&gt;https://www.ncbi.nlm.nih.gov/pmc/articles/PMC3540390/pdf/fimmu-03-00413.pdf&lt;/url&gt;&lt;/related-urls&gt;&lt;/urls&gt;&lt;custom2&gt;PMC3540390&lt;/custom2&gt;&lt;electronic-resource-num&gt;10.3389/fimmu.2012.0041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A85FF2" w14:paraId="7C9A327A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C42706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DEE4E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FF4DD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59799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>Pseudomonas aeruginos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inkmann&lt;/Author&gt;&lt;Year&gt;2012&lt;/Year&gt;&lt;RecNum&gt;142&lt;/RecNum&gt;&lt;DisplayText&gt;[416]&lt;/DisplayText&gt;&lt;record&gt;&lt;rec-number&gt;142&lt;/rec-number&gt;&lt;foreign-keys&gt;&lt;key app="EN" db-id="fs95wdwrt2aprdedpfspp9zx52xpf92xzapd"&gt;142&lt;/key&gt;&lt;/foreign-keys&gt;&lt;ref-type name="Journal Article"&gt;17&lt;/ref-type&gt;&lt;contributors&gt;&lt;authors&gt;&lt;author&gt;Brinkmann, V.&lt;/author&gt;&lt;author&gt;Goosmann, C.&lt;/author&gt;&lt;author&gt;Kuhn, L. I.&lt;/author&gt;&lt;author&gt;Zychlinsky, A.&lt;/author&gt;&lt;/authors&gt;&lt;/contributors&gt;&lt;auth-address&gt;Microscopy Core Facility, Max Planck Institute for Infection Biology Berlin, Germany.&lt;/auth-address&gt;&lt;titles&gt;&lt;title&gt;Automatic quantification of in vitro NET forma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413&lt;/pages&gt;&lt;volume&gt;3&lt;/volume&gt;&lt;edition&gt;2013/01/15&lt;/edition&gt;&lt;keywords&gt;&lt;keyword&gt;NEtosis&lt;/keyword&gt;&lt;keyword&gt;chromatin&lt;/keyword&gt;&lt;keyword&gt;immunofluorescence&lt;/keyword&gt;&lt;keyword&gt;quantification&lt;/keyword&gt;&lt;keyword&gt;segmentation&lt;/keyword&gt;&lt;/keywords&gt;&lt;dates&gt;&lt;year&gt;2012&lt;/year&gt;&lt;/dates&gt;&lt;isbn&gt;1664-3224&lt;/isbn&gt;&lt;accession-num&gt;23316198&lt;/accession-num&gt;&lt;urls&gt;&lt;related-urls&gt;&lt;url&gt;https://www.ncbi.nlm.nih.gov/pmc/articles/PMC3540390/pdf/fimmu-03-00413.pdf&lt;/url&gt;&lt;/related-urls&gt;&lt;/urls&gt;&lt;custom2&gt;PMC3540390&lt;/custom2&gt;&lt;electronic-resource-num&gt;10.3389/fimmu.2012.0041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XhtYW4gQmFzczwvQXV0aG9yPjxZZWFyPjIwMTA8L1ll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XhtYW4gQmFzczwvQXV0aG9yPjxZZWFyPjIwMTA8L1ll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1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3448DE6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28F5AF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0A2B90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A1644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91327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-1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β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/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/G-CSF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inkmann&lt;/Author&gt;&lt;Year&gt;2012&lt;/Year&gt;&lt;RecNum&gt;142&lt;/RecNum&gt;&lt;DisplayText&gt;[416]&lt;/DisplayText&gt;&lt;record&gt;&lt;rec-number&gt;142&lt;/rec-number&gt;&lt;foreign-keys&gt;&lt;key app="EN" db-id="fs95wdwrt2aprdedpfspp9zx52xpf92xzapd"&gt;142&lt;/key&gt;&lt;/foreign-keys&gt;&lt;ref-type name="Journal Article"&gt;17&lt;/ref-type&gt;&lt;contributors&gt;&lt;authors&gt;&lt;author&gt;Brinkmann, V.&lt;/author&gt;&lt;author&gt;Goosmann, C.&lt;/author&gt;&lt;author&gt;Kuhn, L. I.&lt;/author&gt;&lt;author&gt;Zychlinsky, A.&lt;/author&gt;&lt;/authors&gt;&lt;/contributors&gt;&lt;auth-address&gt;Microscopy Core Facility, Max Planck Institute for Infection Biology Berlin, Germany.&lt;/auth-address&gt;&lt;titles&gt;&lt;title&gt;Automatic quantification of in vitro NET forma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413&lt;/pages&gt;&lt;volume&gt;3&lt;/volume&gt;&lt;edition&gt;2013/01/15&lt;/edition&gt;&lt;keywords&gt;&lt;keyword&gt;NEtosis&lt;/keyword&gt;&lt;keyword&gt;chromatin&lt;/keyword&gt;&lt;keyword&gt;immunofluorescence&lt;/keyword&gt;&lt;keyword&gt;quantification&lt;/keyword&gt;&lt;keyword&gt;segmentation&lt;/keyword&gt;&lt;/keywords&gt;&lt;dates&gt;&lt;year&gt;2012&lt;/year&gt;&lt;/dates&gt;&lt;isbn&gt;1664-3224&lt;/isbn&gt;&lt;accession-num&gt;23316198&lt;/accession-num&gt;&lt;urls&gt;&lt;related-urls&gt;&lt;url&gt;https://www.ncbi.nlm.nih.gov/pmc/articles/PMC3540390/pdf/fimmu-03-00413.pdf&lt;/url&gt;&lt;/related-urls&gt;&lt;/urls&gt;&lt;custom2&gt;PMC3540390&lt;/custom2&gt;&lt;electronic-resource-num&gt;10.3389/fimmu.2012.00413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97B2B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1D2EE8A0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8A29C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172A9B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6E692B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96AB1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TwvQXV0aG9yPjxZZWFyPjIwMTY8L1llYXI+PFJlY051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xODQ8L3BhZ2VzPjx2b2x1bWU+ODwvdm9sdW1lPjxlZGl0aW9uPjIwMTcvMDMvMTY8L2Vk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0MTM8L3BhZ2VzPjx2b2x1bWU+Mzwv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NDEzPC9wYWdlcz48dm9sdW1lPjM8L3ZvbHVtZT48ZWRpdGlvbj4yMDEzLzAxLzE1PC9lZGl0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TwvQXV0aG9yPjxZZWFyPjIwMTY8L1llYXI+PFJlY051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xODQ8L3BhZ2VzPjx2b2x1bWU+ODwvdm9sdW1lPjxlZGl0aW9uPjIwMTcvMDMvMTY8L2Vk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0MTM8L3BhZ2VzPjx2b2x1bWU+Mzwv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14-41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72BB6BB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B9F165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290E1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0ED70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BSS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5B403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6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NDE4XTwvRGlzcGxheVRleHQ+PHJl
Y29yZD48cmVjLW51bWJlcj4xPC9yZWMtbnVtYmVyPjxmb3JlaWduLWtleXM+PGtleSBhcHA9IkVO
IiBkYi1pZD0iZnM5NXdkd3J0MmFwcmRlZHBmc3BwOXp4NTJ4cGY5Mnh6YXBk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NDE4XTwvRGlzcGxheVRleHQ+PHJl
Y29yZD48cmVjLW51bWJlcj4xPC9yZWMtbnVtYmVyPjxmb3JlaWduLWtleXM+PGtleSBhcHA9IkVO
IiBkYi1pZD0iZnM5NXdkd3J0MmFwcmRlZHBmc3BwOXp4NTJ4cGY5Mnh6YXBk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664DBF45" w14:textId="77777777" w:rsidTr="00324E7E">
        <w:trPr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B21829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9A91A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D358A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FC477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toxoplasma gondii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NDE4XTwvRGlzcGxheVRleHQ+PHJl
Y29yZD48cmVjLW51bWJlcj4xPC9yZWMtbnVtYmVyPjxmb3JlaWduLWtleXM+PGtleSBhcHA9IkVO
IiBkYi1pZD0iZnM5NXdkd3J0MmFwcmRlZHBmc3BwOXp4NTJ4cGY5Mnh6YXBk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NDE4XTwvRGlzcGxheVRleHQ+PHJl
Y29yZD48cmVjLW51bWJlcj4xPC9yZWMtbnVtYmVyPjxmb3JlaWduLWtleXM+PGtleSBhcHA9IkVO
IiBkYi1pZD0iZnM5NXdkd3J0MmFwcmRlZHBmc3BwOXp4NTJ4cGY5Mnh6YXBk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340AA21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AFB89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34A7D9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C0A47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871E27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62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2YW4gZGUgR2VlcjwvQXV0aG9yPjxZZWFyPjIwMTc8L1ll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2YW4gZGUgR2VlcjwvQXV0aG9yPjxZZWFyPjIwMTc8L1ll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7B2533B8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6F812B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F1995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95842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FC110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Ermert&lt;/Author&gt;&lt;Year&gt;2009&lt;/Year&gt;&lt;RecNum&gt;382&lt;/RecNum&gt;&lt;DisplayText&gt;[420]&lt;/DisplayText&gt;&lt;record&gt;&lt;rec-number&gt;382&lt;/rec-number&gt;&lt;foreign-keys&gt;&lt;key app="EN" db-id="fs95wdwrt2aprdedpfspp9zx52xpf92xzapd"&gt;382&lt;/key&gt;&lt;/foreign-keys&gt;&lt;ref-type name="Journal Article"&gt;17&lt;/ref-type&gt;&lt;contributors&gt;&lt;authors&gt;&lt;author&gt;Ermert, D.&lt;/author&gt;&lt;author&gt;Zychlinsky, A.&lt;/author&gt;&lt;author&gt;Urban, C.&lt;/author&gt;&lt;/authors&gt;&lt;/contributors&gt;&lt;auth-address&gt;Department of Cellular Microbiology, Max Planck Institute for Infection Biology, Berlin, Germany.&lt;/auth-address&gt;&lt;titles&gt;&lt;title&gt;Fungal and bacterial killing by neutrophils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93-312&lt;/pages&gt;&lt;volume&gt;470&lt;/volume&gt;&lt;edition&gt;2008/12/18&lt;/edition&gt;&lt;keywords&gt;&lt;keyword&gt;Bacteria/*immunology/pathogenicity&lt;/keyword&gt;&lt;keyword&gt;Candida albicans/immunology/pathogenicity&lt;/keyword&gt;&lt;keyword&gt;Fungi/*immunology/pathogenicity&lt;/keyword&gt;&lt;keyword&gt;Host-Pathogen Interactions/*immunology&lt;/keyword&gt;&lt;keyword&gt;Humans&lt;/keyword&gt;&lt;keyword&gt;Immunologic Techniques&lt;/keyword&gt;&lt;keyword&gt;In Vitro Techniques&lt;/keyword&gt;&lt;keyword&gt;Neutrophils/*immunology/*microbiology&lt;/keyword&gt;&lt;keyword&gt;Phagocytosis&lt;/keyword&gt;&lt;keyword&gt;Shigella flexneri/immunology/pathogenicity&lt;/keyword&gt;&lt;/keywords&gt;&lt;dates&gt;&lt;year&gt;2009&lt;/year&gt;&lt;/dates&gt;&lt;isbn&gt;1064-3745 (Print)&amp;#xD;1064-3745&lt;/isbn&gt;&lt;accession-num&gt;19089391&lt;/accession-num&gt;&lt;urls&gt;&lt;/urls&gt;&lt;electronic-resource-num&gt;10.1007/978-1-59745-204-5_21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5 nM -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5F6C3C" w14:paraId="375E0B3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3E0A4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1E6B4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A05DF2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4DBD2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iCs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Neisseria meningitid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23BD053D" w14:textId="77777777" w:rsidTr="00324E7E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E0D74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5AFB5A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D7BE7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B311C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bCs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YW5uPC9BdXRob3I+PFllYXI+MjAxMzwvWWVhcj48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5F6C3C" w14:paraId="273B07A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7EACC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B65FC7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850BD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5D2419E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03D62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-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3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mlsYTwvQXV0aG9yPjxZZWFyPjIwMTY8L1llYXI+PFJl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AxNTg5Nzk8L3BhZ2VzPjx2b2x1bWU+MTE8L3ZvbHVt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E3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mlsYTwvQXV0aG9yPjxZZWFyPjIwMTY8L1llYXI+PFJl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AxNTg5Nzk8L3BhZ2VzPjx2b2x1bWU+MTE8L3ZvbHVt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E3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4, 209, 422, 42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lua21hbm48L0F1dGhvcj48WWVhcj4yMDEwPC9ZZWFy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lua21hbm48L0F1dGhvcj48WWVhcj4yMDEwPC9ZZWFy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4, 424-42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dGE8L0F1dGhvcj48WWVhcj4yMDE0PC9ZZWFyPjxS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EwMzEyNTwvcGFnZXM+PHZvbHVtZT45PC92b2x1bWU+PG51bWJlcj44PC9udW1iZXI+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dGE8L0F1dGhvcj48WWVhcj4yMDE0PC9ZZWFyPjxS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EwMzEyNTwvcGFnZXM+PHZvbHVtZT45PC92b2x1bWU+PG51bWJlcj44PC9udW1iZXI+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5F6C3C" w14:paraId="048E0E30" w14:textId="77777777" w:rsidTr="00324E7E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EA0A28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388C6C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3D913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F7A55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LPS (1 μg/ml + LPS- binding protein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3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30B32844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C30CC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CE45D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59F78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B1A7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mid-log bacterial cultur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x2ZXJzb248L0F1dGhvcj48WWVhcj4yMDE1PC9ZZWFy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x2ZXJzb248L0F1dGhvcj48WWVhcj4yMDE1PC9ZZWFy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9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GB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leTwvQXV0aG9yPjxZZWFyPjIwMTQ8L1llYXI+PFJl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cxOC0zMTwvcGFnZXM+PHZv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leTwvQXV0aG9yPjxZZWFyPjIwMTQ8L1llYXI+PFJl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cxOC0zMTwvcGFnZXM+PHZv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 Mycobacterium tuberculosi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CcmFpYW48L0F1dGhvcj48WWVhcj4yMDEzPC9ZZWFyPjxS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1OTEtNjAyPC9wYWdlcz48dm9sdW1lPjU8L3ZvbHVtZT48bnVt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begin">
                <w:fldData xml:space="preserve">PEVuZE5vdGU+PENpdGU+PEF1dGhvcj5CcmFpYW48L0F1dGhvcj48WWVhcj4yMDEzPC9ZZWFyPjxS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1OTEtNjAyPC9wYWdlcz48dm9sdW1lPjU8L3ZvbHVtZT48bnVt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eastAsia="de-DE"/>
              </w:rPr>
              <w:t>[209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eastAsia="de-DE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 w:eastAsia="de-DE"/>
              </w:rPr>
              <w:t>)</w:t>
            </w:r>
          </w:p>
        </w:tc>
      </w:tr>
      <w:tr w:rsidR="00AB6897" w:rsidRPr="005F6C3C" w14:paraId="38B0B90F" w14:textId="77777777" w:rsidTr="00324E7E">
        <w:trPr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1C74D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2BC636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3D6E5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BDA00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. albican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cmJhbjwvQXV0aG9yPjxZZWFyPjIwMDY8L1llYXI+PFJl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cmJhbjwvQXV0aG9yPjxZZWFyPjIwMDY8L1llYXI+PFJl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1D350F0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EB8431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DF3F1D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91055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6C4B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pathogens/parasites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ntamoeba histolytica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rophozoit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vila&lt;/Author&gt;&lt;Year&gt;2016&lt;/Year&gt;&lt;RecNum&gt;13&lt;/RecNum&gt;&lt;DisplayText&gt;[422]&lt;/DisplayText&gt;&lt;record&gt;&lt;rec-number&gt;13&lt;/rec-number&gt;&lt;foreign-keys&gt;&lt;key app="EN" db-id="fs95wdwrt2aprdedpfspp9zx52xpf92xzapd"&gt;13&lt;/key&gt;&lt;/foreign-keys&gt;&lt;ref-type name="Journal Article"&gt;17&lt;/ref-type&gt;&lt;contributors&gt;&lt;authors&gt;&lt;author&gt;Avila, E. E.&lt;/author&gt;&lt;author&gt;Salaiza, N.&lt;/author&gt;&lt;author&gt;Pulido, J.&lt;/author&gt;&lt;author&gt;Rodriguez, M. C.&lt;/author&gt;&lt;author&gt;Diaz-Godinez, C.&lt;/author&gt;&lt;author&gt;Laclette, J. P.&lt;/author&gt;&lt;author&gt;Becker, I.&lt;/author&gt;&lt;author&gt;Carrero, J. C.&lt;/author&gt;&lt;/authors&gt;&lt;/contributors&gt;&lt;auth-address&gt;Department of Biology, Division of Exact and Natural Sciences, Universidad de Guanajuato, 36050, Guanajuato, Mexico.&amp;#xD;Department of Experimental Medicine, Medical Faculty, Universidad Nacional Autonoma de Mexico, 04510, Mexico D.F., Mexico.&amp;#xD;Department of Immunology, Instituto de Investigaciones Biomedicas, Universidad Nacional Autonoma de Mexico, 04510, Mexico D.F., Mexico.&lt;/auth-address&gt;&lt;titles&gt;&lt;title&gt;Entamoeba histolytica Trophozoites and Lipopeptidophosphoglycan Trigger Human Neutrophil Extracellular Trap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8979&lt;/pages&gt;&lt;volume&gt;11&lt;/volume&gt;&lt;number&gt;7&lt;/number&gt;&lt;edition&gt;2016/07/16&lt;/edition&gt;&lt;dates&gt;&lt;year&gt;2016&lt;/year&gt;&lt;/dates&gt;&lt;isbn&gt;1932-6203&lt;/isbn&gt;&lt;accession-num&gt;27415627&lt;/accession-num&gt;&lt;urls&gt;&lt;related-urls&gt;&lt;url&gt;https://www.ncbi.nlm.nih.gov/pmc/articles/PMC4944907/pdf/pone.0158979.pdf&lt;/url&gt;&lt;/related-urls&gt;&lt;/urls&gt;&lt;custom2&gt;PMC4944907&lt;/custom2&gt;&lt;electronic-resource-num&gt;10.1371/journal.pone.015897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A4A6F2E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8E3DA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6E0462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EF094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439F7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L-8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NoczwvQXV0aG9yPjxZZWFyPjIwMDc8L1llYXI+PFJl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9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4CFB48D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497F95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45B52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E440F0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02080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mlsYTwvQXV0aG9yPjxZZWFyPjIwMTY8L1llYXI+PFJl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1ODk3OTwvcGFnZXM+PHZvbHVtZT4xMTwvdm9sdW1lPjxudW1iZXI+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yMzEtNDE8L3BhZ2VzPjx2b2x1bWU+MTc2PC92b2x1bWU+PG51bWJl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yMzEtNDE8L3Bh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dmlsYTwvQXV0aG9yPjxZZWFyPjIwMTY8L1llYXI+PFJl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1ODk3OTwvcGFnZXM+PHZvbHVtZT4xMTwvdm9sdW1lPjxudW1iZXI+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yMzEtNDE8L3BhZ2VzPjx2b2x1bWU+MTc2PC92b2x1bWU+PG51bWJl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yMzEtNDE8L3Bh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6, 42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16700ADC" w14:textId="77777777" w:rsidTr="00324E7E">
        <w:trPr>
          <w:trHeight w:val="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2543F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ACD32A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82DBED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FEE3A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VsZDwvQXV0aG9yPjxZZWFyPjIwMTQ8L1llYXI+PFJl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VsZDwvQXV0aG9yPjxZZWFyPjIwMTQ8L1llYXI+PFJl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27, 4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VsZDwvQXV0aG9yPjxZZWFyPjIwMTQ8L1llYXI+PFJl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VsZDwvQXV0aG9yPjxZZWFyPjIwMTQ8L1llYXI+PFJl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2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4F57131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5D4C3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D4115CD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EE01B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C46B5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2V0aGFrdW1hcjwvQXV0aG9yPjxZZWFyPjIwMTg8L1ll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2V0aGFrdW1hcjwvQXV0aG9yPjxZZWFyPjIwMTg8L1ll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70C6E7DF" w14:textId="77777777" w:rsidTr="00324E7E">
        <w:trPr>
          <w:trHeight w:val="1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8355E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8474B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37F320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AE24C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E8686D" w14:paraId="7A99AC67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9BA4B9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AF2201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C5FC7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72CFC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Ionophore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(5 µ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23EC49EB" w14:textId="77777777" w:rsidTr="00324E7E">
        <w:trPr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77E49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8D0A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B9EDF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E9E46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RrYXI8L0F1dGhvcj48WWVhcj4yMDE2PC9ZZWFyPjxS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EzNjE8L3Bh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375F4759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ADC719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FDC68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B616B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X-Vivo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TM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5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932780" w14:textId="77777777" w:rsidR="00AB6897" w:rsidRPr="00F515E6" w:rsidRDefault="00AB6897" w:rsidP="00AB6897">
            <w:pPr>
              <w:widowControl w:val="0"/>
              <w:tabs>
                <w:tab w:val="left" w:pos="8499"/>
              </w:tabs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– 81 nM (+/- human Ig coated well plate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offmann&lt;/Author&gt;&lt;Year&gt;2016&lt;/Year&gt;&lt;RecNum&gt;388&lt;/RecNum&gt;&lt;DisplayText&gt;[287]&lt;/DisplayText&gt;&lt;record&gt;&lt;rec-number&gt;388&lt;/rec-number&gt;&lt;foreign-keys&gt;&lt;key app="EN" db-id="fs95wdwrt2aprdedpfspp9zx52xpf92xzapd"&gt;388&lt;/key&gt;&lt;/foreign-keys&gt;&lt;ref-type name="Journal Article"&gt;17&lt;/ref-type&gt;&lt;contributors&gt;&lt;authors&gt;&lt;author&gt;Hoffmann, J. H.&lt;/author&gt;&lt;author&gt;Schaekel, K.&lt;/author&gt;&lt;author&gt;Gaiser, M. R.&lt;/author&gt;&lt;author&gt;Enk, A. H.&lt;/author&gt;&lt;author&gt;Hadaschik, E. N.&lt;/author&gt;&lt;/authors&gt;&lt;/contributors&gt;&lt;auth-address&gt;Department of Dermatology, University of Heidelberg, Heidelberg, Germany. jochen.hoffmann@med.uni-heidelberg.de.&amp;#xD;Department of Dermatology, University of Heidelberg, Heidelberg, Germany.&lt;/auth-address&gt;&lt;titles&gt;&lt;title&gt;Interindividual variation of NETosis in healthy donors: introduction and application of a refined method for extracellular trap quantification&lt;/title&gt;&lt;secondary-title&gt;Exp Dermatol&lt;/secondary-title&gt;&lt;alt-title&gt;Experimental dermatology&lt;/alt-title&gt;&lt;/titles&gt;&lt;periodical&gt;&lt;full-title&gt;Exp Dermatol&lt;/full-title&gt;&lt;abbr-1&gt;Experimental dermatology&lt;/abbr-1&gt;&lt;/periodical&gt;&lt;alt-periodical&gt;&lt;full-title&gt;Exp Dermatol&lt;/full-title&gt;&lt;abbr-1&gt;Experimental dermatology&lt;/abbr-1&gt;&lt;/alt-periodical&gt;&lt;pages&gt;895-900&lt;/pages&gt;&lt;volume&gt;25&lt;/volume&gt;&lt;number&gt;11&lt;/number&gt;&lt;edition&gt;2016/10/30&lt;/edition&gt;&lt;keywords&gt;&lt;keyword&gt;extracellular trap&lt;/keyword&gt;&lt;keyword&gt;method&lt;/keyword&gt;&lt;keyword&gt;neutrophil&lt;/keyword&gt;&lt;keyword&gt;neutrophil extracellular trap&lt;/keyword&gt;&lt;keyword&gt;protocol&lt;/keyword&gt;&lt;/keywords&gt;&lt;dates&gt;&lt;year&gt;2016&lt;/year&gt;&lt;pub-dates&gt;&lt;date&gt;Nov&lt;/date&gt;&lt;/pub-dates&gt;&lt;/dates&gt;&lt;isbn&gt;0906-6705&lt;/isbn&gt;&lt;accession-num&gt;27307108&lt;/accession-num&gt;&lt;urls&gt;&lt;related-urls&gt;&lt;url&gt;http://onlinelibrary.wiley.com/store/10.1111/exd.13125/asset/exd13125.pdf?v=1&amp;amp;t=j3vpmhx1&amp;amp;s=0b26df549100fc6e1a6056bb9c67f5770ff36293&lt;/url&gt;&lt;/related-urls&gt;&lt;/urls&gt;&lt;electronic-resource-num&gt;10.1111/exd.1312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Hoffmann&lt;/Author&gt;&lt;Year&gt;2018&lt;/Year&gt;&lt;RecNum&gt;462&lt;/RecNum&gt;&lt;DisplayText&gt;[288]&lt;/DisplayText&gt;&lt;record&gt;&lt;rec-number&gt;462&lt;/rec-number&gt;&lt;foreign-keys&gt;&lt;key app="EN" db-id="fs95wdwrt2aprdedpfspp9zx52xpf92xzapd"&gt;462&lt;/key&gt;&lt;/foreign-keys&gt;&lt;ref-type name="Journal Article"&gt;17&lt;/ref-type&gt;&lt;contributors&gt;&lt;authors&gt;&lt;author&gt;Hoffmann, J. H. O.&lt;/author&gt;&lt;author&gt;Schaekel, K.&lt;/author&gt;&lt;author&gt;Hartl, D.&lt;/author&gt;&lt;author&gt;Enk, A. H.&lt;/author&gt;&lt;author&gt;Hadaschik, E. N.&lt;/author&gt;&lt;/authors&gt;&lt;/contributors&gt;&lt;auth-address&gt;Department of Dermatology, University of Heidelberg, Heidelberg, Germany.&amp;#xD;University Children&amp;apos;s Hospital Tubingen, University of Tubingen, Tubingen, Germany.&amp;#xD;Roche Pharma Research and Early Development (pRED), Immunology, Inflammation and Infectious Diseases (I3) Discovery and Translational Area, Basel, Switzerland.&amp;#xD;Department of Dermatology, University of Essen, Essen, Germany.&lt;/auth-address&gt;&lt;titles&gt;&lt;title&gt;Dimethyl fumarate modulates neutrophil extracellular trap formation in a glutathione- and superoxide-dependent manner&lt;/title&gt;&lt;secondary-title&gt;Br J Dermatol&lt;/secondary-title&gt;&lt;alt-title&gt;The British journal of dermatology&lt;/alt-title&gt;&lt;/titles&gt;&lt;periodical&gt;&lt;full-title&gt;Br J Dermatol&lt;/full-title&gt;&lt;abbr-1&gt;The British journal of dermatology&lt;/abbr-1&gt;&lt;/periodical&gt;&lt;alt-periodical&gt;&lt;full-title&gt;Br J Dermatol&lt;/full-title&gt;&lt;abbr-1&gt;The British journal of dermatology&lt;/abbr-1&gt;&lt;/alt-periodical&gt;&lt;pages&gt;207-214&lt;/pages&gt;&lt;volume&gt;178&lt;/volume&gt;&lt;number&gt;1&lt;/number&gt;&lt;edition&gt;2017/07/25&lt;/edition&gt;&lt;dates&gt;&lt;year&gt;2018&lt;/year&gt;&lt;pub-dates&gt;&lt;date&gt;Jan&lt;/date&gt;&lt;/pub-dates&gt;&lt;/dates&gt;&lt;isbn&gt;0007-0963&lt;/isbn&gt;&lt;accession-num&gt;28733990&lt;/accession-num&gt;&lt;urls&gt;&lt;related-urls&gt;&lt;url&gt;https://onlinelibrary.wiley.com/doi/pdf/10.1111/bjd.15839&lt;/url&gt;&lt;/related-urls&gt;&lt;/urls&gt;&lt;electronic-resource-num&gt;10.1111/bjd.1583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AtNDMzXTwvRGlzcGxheVRleHQ+PHJlY29y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AtNDMzXTwvRGlzcGxheVRleHQ+PHJlY29y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0-4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RvbCBSYXphazwvQXV0aG9yPjxZZWFyPjIwMTc8L1ll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RvbCBSYXphazwvQXV0aG9yPjxZZWFyPjIwMTc8L1ll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ab/>
            </w:r>
          </w:p>
        </w:tc>
      </w:tr>
      <w:tr w:rsidR="00AB6897" w:rsidRPr="0046389C" w14:paraId="08FC2892" w14:textId="77777777" w:rsidTr="00324E7E">
        <w:trPr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40DFB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D487FE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71DA71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D5D93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0.3 µg/mL (GM-CSF-primed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BdPC9EaXNwbGF5VGV4dD48cmVjb3JkPjxy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Tc4LTg0PC9wYWdlcz48dm9sdW1lPjQ2PC92b2x1bWU+PG51bWJl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BdPC9EaXNwbGF5VGV4dD48cmVjb3JkPjxy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Tc4LTg0PC9wYWdlcz48dm9sdW1lPjQ2PC92b2x1bWU+PG51bWJl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00 ng/ml (GM-CSF-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lastRenderedPageBreak/>
              <w:t xml:space="preserve">primed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NDUyPC9SZWNOdW0+PERpc3BsYXlUZXh0Pls0MzJdPC9EaXNwbGF5VGV4dD48cmVjb3Jk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NDUyPC9SZWNOdW0+PERpc3BsYXlUZXh0Pls0MzJdPC9EaXNwbGF5VGV4dD48cmVjb3Jk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7FA0C328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CAD24F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70970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F5E222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51511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BdPC9EaXNwbGF5VGV4dD48cmVjb3JkPjxy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Tc4LTg0PC9wYWdlcz48dm9sdW1lPjQ2PC92b2x1bWU+PG51bWJl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BdPC9EaXNwbGF5VGV4dD48cmVjb3JkPjxy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Tc4LTg0PC9wYWdlcz48dm9sdW1lPjQ2PC92b2x1bWU+PG51bWJl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3F91330E" w14:textId="77777777" w:rsidTr="00324E7E">
        <w:trPr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6BD3A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A2E2A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7DE746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24EC7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noProof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Chemokines (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5a (GM-CSF-primed)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AsIDQzMiwgNDMzXTwvRGlzcGxheVRleHQ+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WluaTwvQXV0aG9yPjxZZWFyPjIwMTY8L1llYXI+PFJl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0, 432, 43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6F13D9F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606A0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DD0E630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1B902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755A3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RvbCBSYXphazwvQXV0aG9yPjxZZWFyPjIwMTc8L1ll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RvbCBSYXphazwvQXV0aG9yPjxZZWFyPjIwMTc8L1ll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97B2B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46389C" w14:paraId="2E20E105" w14:textId="77777777" w:rsidTr="00324E7E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9D793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iHSA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415FC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04DCE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9AF11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PMA (12.5–25 nM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Pa3VibzwvQXV0aG9yPjxZZWFyPjIwMTY8L1llYXI+PFJl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IwNC0xNTwvcGFnZXM+PHZvbHVtZT4xMDwvdm9sdW1lPjxlZGl0aW9uPjIwMTYvMDcv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Pa3VibzwvQXV0aG9yPjxZZWFyPjIwMTY8L1llYXI+PFJl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IwNC0xNTwvcGFnZXM+PHZvbHVtZT4xMDwvdm9sdW1lPjxlZGl0aW9uPjIwMTYvMDcv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4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0CD2F9E0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E653D7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CF4682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4CA38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29E8C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Pa3VibzwvQXV0aG9yPjxZZWFyPjIwMTY8L1llYXI+PFJl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IwNC0xNTwvcGFnZXM+PHZvbHVtZT4xMDwvdm9sdW1lPjxlZGl0aW9uPjIwMTYvMDcv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Pa3VibzwvQXV0aG9yPjxZZWFyPjIwMTY8L1llYXI+PFJl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IwNC0xNTwvcGFnZXM+PHZvbHVtZT4xMDwvdm9sdW1lPjxlZGl0aW9uPjIwMTYvMDcv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4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</w:p>
        </w:tc>
      </w:tr>
      <w:tr w:rsidR="00AB6897" w:rsidRPr="0046389C" w14:paraId="5FC9050B" w14:textId="77777777" w:rsidTr="00324E7E">
        <w:trPr>
          <w:trHeight w:val="1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4C8BDFA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ovine serum albumin (BSA)</w:t>
            </w: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2CCAC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0.1%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56B2B05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5E6803" w14:textId="77777777" w:rsidR="00AB6897" w:rsidRPr="00F515E6" w:rsidRDefault="00AB6897" w:rsidP="00AB6897">
            <w:pPr>
              <w:widowControl w:val="0"/>
              <w:tabs>
                <w:tab w:val="left" w:pos="9639"/>
              </w:tabs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DdXJjaWM8L0F1dGhvcj48WWVhcj4yMDE1PC9ZZWFyPjxS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begin">
                <w:fldData xml:space="preserve">PEVuZE5vdGU+PENpdGU+PEF1dGhvcj5DdXJjaWM8L0F1dGhvcj48WWVhcj4yMDE1PC9ZZWFyPjxS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5]</w:t>
            </w:r>
            <w:r w:rsidRPr="00F515E6">
              <w:rPr>
                <w:rFonts w:ascii="Times New Roman" w:hAnsi="Times New Roman" w:cs="Times New Roman"/>
                <w:noProof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42037" w14:paraId="01F1329E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DD35B8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6C00E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6C294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PMI +/- sup.</w:t>
            </w:r>
          </w:p>
          <w:p w14:paraId="2277CCC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F7B53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81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Ramos&lt;/Author&gt;&lt;Year&gt;2016&lt;/Year&gt;&lt;RecNum&gt;278&lt;/RecNum&gt;&lt;DisplayText&gt;[436]&lt;/DisplayText&gt;&lt;record&gt;&lt;rec-number&gt;278&lt;/rec-number&gt;&lt;foreign-keys&gt;&lt;key app="EN" db-id="fs95wdwrt2aprdedpfspp9zx52xpf92xzapd"&gt;278&lt;/key&gt;&lt;/foreign-keys&gt;&lt;ref-type name="Journal Article"&gt;17&lt;/ref-type&gt;&lt;contributors&gt;&lt;authors&gt;&lt;author&gt;Ramos, M. V.&lt;/author&gt;&lt;author&gt;Mejias, M. P.&lt;/author&gt;&lt;author&gt;Sabbione, F.&lt;/author&gt;&lt;author&gt;Fernandez-Brando, R. J.&lt;/author&gt;&lt;author&gt;Santiago, A. P.&lt;/author&gt;&lt;author&gt;Amaral, M. M.&lt;/author&gt;&lt;author&gt;Exeni, R.&lt;/author&gt;&lt;author&gt;Trevani, A. S.&lt;/author&gt;&lt;author&gt;Palermo, M. S.&lt;/author&gt;&lt;/authors&gt;&lt;/contributors&gt;&lt;titles&gt;&lt;title&gt;Induction of Neutrophil Extracellular Traps in Shiga Toxin-Associated Hemolytic Uremic Syndrome&lt;/title&gt;&lt;secondary-title&gt;J Innate Immun&lt;/secondary-title&gt;&lt;alt-title&gt;Journal of innate immunity&lt;/alt-title&gt;&lt;/titles&gt;&lt;periodical&gt;&lt;full-title&gt;J Innate Immun&lt;/full-title&gt;&lt;abbr-1&gt;Journal of innate immunity&lt;/abbr-1&gt;&lt;/periodical&gt;&lt;alt-periodical&gt;&lt;full-title&gt;J Innate Immun&lt;/full-title&gt;&lt;abbr-1&gt;Journal of innate immunity&lt;/abbr-1&gt;&lt;/alt-periodical&gt;&lt;pages&gt;400-11&lt;/pages&gt;&lt;volume&gt;8&lt;/volume&gt;&lt;number&gt;4&lt;/number&gt;&lt;edition&gt;2016/05/28&lt;/edition&gt;&lt;dates&gt;&lt;year&gt;2016&lt;/year&gt;&lt;/dates&gt;&lt;isbn&gt;1662-811x&lt;/isbn&gt;&lt;accession-num&gt;27230920&lt;/accession-num&gt;&lt;urls&gt;&lt;related-urls&gt;&lt;url&gt;http://www.karger.com/Article/Pdf/445770&lt;/url&gt;&lt;/related-urls&gt;&lt;/urls&gt;&lt;electronic-resource-num&gt;10.1159/000445770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42037" w14:paraId="664F0913" w14:textId="77777777" w:rsidTr="00324E7E">
        <w:trPr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2F8D2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445C12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310767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9DD05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1vczwvQXV0aG9yPjxZZWFyPjIwMTY8L1llYXI+PFJl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1vczwvQXV0aG9yPjxZZWFyPjIwMTY8L1llYXI+PFJl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61B1B5D1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11C0BD4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FE630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25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A31C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C3842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lancy&lt;/Author&gt;&lt;Year&gt;2017&lt;/Year&gt;&lt;RecNum&gt;49&lt;/RecNum&gt;&lt;DisplayText&gt;[437]&lt;/DisplayText&gt;&lt;record&gt;&lt;rec-number&gt;49&lt;/rec-number&gt;&lt;foreign-keys&gt;&lt;key app="EN" db-id="fs95wdwrt2aprdedpfspp9zx52xpf92xzapd"&gt;49&lt;/key&gt;&lt;/foreign-keys&gt;&lt;ref-type name="Journal Article"&gt;17&lt;/ref-type&gt;&lt;contributors&gt;&lt;authors&gt;&lt;author&gt;Clancy, D. M.&lt;/author&gt;&lt;author&gt;Henry, C. M.&lt;/author&gt;&lt;author&gt;Sullivan, G. P.&lt;/author&gt;&lt;author&gt;Martin, S. J.&lt;/author&gt;&lt;/authors&gt;&lt;/contributors&gt;&lt;auth-address&gt;Molecular Cell Biology Laboratory, Department of Genetics, The Smurfit Institute, Trinity College, Dublin 2, Ireland.&lt;/auth-address&gt;&lt;titles&gt;&lt;title&gt;Neutrophil extracellular traps can serve as platforms for processing and activation of IL-1 family cytokines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712-1725&lt;/pages&gt;&lt;volume&gt;284&lt;/volume&gt;&lt;number&gt;11&lt;/number&gt;&lt;edition&gt;2017/04/05&lt;/edition&gt;&lt;keywords&gt;&lt;keyword&gt;IL-1 family&lt;/keyword&gt;&lt;keyword&gt;IL-1alpha, IL-36&lt;/keyword&gt;&lt;keyword&gt;NETs&lt;/keyword&gt;&lt;keyword&gt;cathepsin G&lt;/keyword&gt;&lt;keyword&gt;elastase&lt;/keyword&gt;&lt;keyword&gt;inflammation&lt;/keyword&gt;&lt;keyword&gt;neutrophil extracellular traps&lt;/keyword&gt;&lt;keyword&gt;protease&lt;/keyword&gt;&lt;/keywords&gt;&lt;dates&gt;&lt;year&gt;2017&lt;/year&gt;&lt;pub-dates&gt;&lt;date&gt;Jun&lt;/date&gt;&lt;/pub-dates&gt;&lt;/dates&gt;&lt;isbn&gt;1742-464x&lt;/isbn&gt;&lt;accession-num&gt;28374518&lt;/accession-num&gt;&lt;urls&gt;&lt;related-urls&gt;&lt;url&gt;http://onlinelibrary.wiley.com/doi/10.1111/febs.14075/abstract&lt;/url&gt;&lt;url&gt;http://onlinelibrary.wiley.com/store/10.1111/febs.14075/asset/febs14075.pdf?v=1&amp;amp;t=j3vfp1sz&amp;amp;s=498329d609a67965e4f07f64faa13736f5450f64&lt;/url&gt;&lt;/related-urls&gt;&lt;/urls&gt;&lt;electronic-resource-num&gt;10.1111/febs.14075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486421FC" w14:textId="77777777" w:rsidTr="00324E7E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998F11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B66A55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3%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BE3246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F9274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kbGluPC9BdXRob3I+PFllYXI+MjAxNzwvWWVhcj48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1NjU4PC9wYWdlcz48dm9sdW1lPjc8L3ZvbHVtZT48bnVtYmVy
PjE8L251bWJlcj48ZWRpdGlvbj4yMDE3LzA3LzIwPC9lZGl0aW9uPjxkYXRlcz48eWVhcj4yMDE3
PC95ZWFyPjxwdWItZGF0ZXM+PGRhdGU+SnVsIDE4PC9kYXRlPjwvcHViLWRhdGVzPjwvZGF0ZXM+
PGlzYm4+MjA0NS0yMzIyPC9pc2JuPjxhY2Nlc3Npb24tbnVtPjI4NzIwNzg4PC9hY2Nlc3Npb24t
bnVtPjx1cmxzPjxyZWxhdGVkLXVybHM+PHVybD5odHRwczovL3d3dy5uY2JpLm5sbS5uaWguZ292
L3BtYy9hcnRpY2xlcy9QTUM1NTE1OTI5L3BkZi80MTU5OF8yMDE3X0FydGljbGVfNTk3OC5wZGY8
L3VybD48L3JlbGF0ZWQtdXJscz48L3VybHM+PGN1c3RvbTI+UE1DNTUxNTkyOTwvY3VzdG9tMj48
ZWxlY3Ryb25pYy1yZXNvdXJjZS1udW0+MTAuMTAzOC9zNDE1OTgtMDE3LTA1OTc4LTc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kbGluPC9BdXRob3I+PFllYXI+MjAxNzwvWWVhcj48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3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A85FF2" w14:paraId="422C4A8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478A8E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F5408C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BA1A6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48935ED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AB641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NrbWFubjwvQXV0aG9yPjxZZWFyPjIwMTY8L1llYXI+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NrbWFubjwvQXV0aG9yPjxZZWFyPjIwMTY8L1llYXI+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Kessenbrock&lt;/Author&gt;&lt;Year&gt;2009&lt;/Year&gt;&lt;RecNum&gt;393&lt;/RecNum&gt;&lt;DisplayText&gt;[440]&lt;/DisplayText&gt;&lt;record&gt;&lt;rec-number&gt;393&lt;/rec-number&gt;&lt;foreign-keys&gt;&lt;key app="EN" db-id="fs95wdwrt2aprdedpfspp9zx52xpf92xzapd"&gt;393&lt;/key&gt;&lt;/foreign-keys&gt;&lt;ref-type name="Journal Article"&gt;17&lt;/ref-type&gt;&lt;contributors&gt;&lt;authors&gt;&lt;author&gt;Kessenbrock, K.&lt;/author&gt;&lt;author&gt;Krumbholz, M.&lt;/author&gt;&lt;author&gt;Schonermarck, U.&lt;/author&gt;&lt;author&gt;Back, W.&lt;/author&gt;&lt;author&gt;Gross, W. L.&lt;/author&gt;&lt;author&gt;Werb, Z.&lt;/author&gt;&lt;author&gt;Grone, H. J.&lt;/author&gt;&lt;author&gt;Brinkmann, V.&lt;/author&gt;&lt;author&gt;Jenne, D. E.&lt;/author&gt;&lt;/authors&gt;&lt;/contributors&gt;&lt;auth-address&gt;Department of Neuroimmunology,Max-Planck-Institute of Neurobiology, Martinsried, Germany. kai.kessenbrock@ucsf.edu&lt;/auth-address&gt;&lt;titles&gt;&lt;title&gt;Netting neutrophils in autoimmune small-vessel vasculitis&lt;/title&gt;&lt;secondary-title&gt;Nat Med&lt;/secondary-title&gt;&lt;alt-title&gt;Nature medicine&lt;/alt-title&gt;&lt;/titles&gt;&lt;periodical&gt;&lt;full-title&gt;Nat Med&lt;/full-title&gt;&lt;abbr-1&gt;Nature medicine&lt;/abbr-1&gt;&lt;/periodical&gt;&lt;alt-periodical&gt;&lt;full-title&gt;Nat Med&lt;/full-title&gt;&lt;abbr-1&gt;Nature medicine&lt;/abbr-1&gt;&lt;/alt-periodical&gt;&lt;pages&gt;623-5&lt;/pages&gt;&lt;volume&gt;15&lt;/volume&gt;&lt;number&gt;6&lt;/number&gt;&lt;edition&gt;2009/05/19&lt;/edition&gt;&lt;keywords&gt;&lt;keyword&gt;Autoantigens/immunology&lt;/keyword&gt;&lt;keyword&gt;Autoimmune Diseases/*immunology&lt;/keyword&gt;&lt;keyword&gt;Microcirculation/*immunology&lt;/keyword&gt;&lt;keyword&gt;Myeloblastin/metabolism&lt;/keyword&gt;&lt;keyword&gt;Neutrophils/*immunology&lt;/keyword&gt;&lt;keyword&gt;Vasculitis/*immunology&lt;/keyword&gt;&lt;/keywords&gt;&lt;dates&gt;&lt;year&gt;2009&lt;/year&gt;&lt;pub-dates&gt;&lt;date&gt;Jun&lt;/date&gt;&lt;/pub-dates&gt;&lt;/dates&gt;&lt;isbn&gt;1078-8956&lt;/isbn&gt;&lt;accession-num&gt;19448636&lt;/accession-num&gt;&lt;urls&gt;&lt;related-urls&gt;&lt;url&gt;http://www.nature.com/nm/journal/v15/n6/pdf/nm.1959.pdf&lt;/url&gt;&lt;/related-urls&gt;&lt;/urls&gt;&lt;custom2&gt;PMC2760083&lt;/custom2&gt;&lt;custom6&gt;NIHMS142880&lt;/custom6&gt;&lt;electronic-resource-num&gt;10.1038/nm.1959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4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7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hatfield&lt;/Author&gt;&lt;Year&gt;2018&lt;/Year&gt;&lt;RecNum&gt;437&lt;/RecNum&gt;&lt;DisplayText&gt;[441]&lt;/DisplayText&gt;&lt;record&gt;&lt;rec-number&gt;437&lt;/rec-number&gt;&lt;foreign-keys&gt;&lt;key app="EN" db-id="fs95wdwrt2aprdedpfspp9zx52xpf92xzapd"&gt;437&lt;/key&gt;&lt;/foreign-keys&gt;&lt;ref-type name="Journal Article"&gt;17&lt;/ref-type&gt;&lt;contributors&gt;&lt;authors&gt;&lt;author&gt;Chatfield, S. M.&lt;/author&gt;&lt;author&gt;Grebe, K.&lt;/author&gt;&lt;author&gt;Whitehead, L. W.&lt;/author&gt;&lt;author&gt;Rogers, K. L.&lt;/author&gt;&lt;author&gt;Nebl, T.&lt;/author&gt;&lt;author&gt;Murphy, J. M.&lt;/author&gt;&lt;author&gt;Wicks, I. P.&lt;/author&gt;&lt;/authors&gt;&lt;/contributors&gt;&lt;auth-address&gt;Walter and Eliza Hall Institute of Medical Research, Parkville, Victoria 3052, Australia.&amp;#xD;Department of Medical Biology, The University of Melbourne, Parkville, Victoria 3050, Australia; and.&amp;#xD;Department of Rheumatology, The Royal Melbourne Hospital, Parkville, Victoria 3050, Australia.&amp;#xD;Walter and Eliza Hall Institute of Medical Research, Parkville, Victoria 3052, Australia; wicks@wehi.edu.au jamesm@wehi.edu.au.&lt;/auth-address&gt;&lt;titles&gt;&lt;title&gt;Monosodium Urate Crystals Generate Nuclease-Resistant Neutrophil Extracellular Traps via a Distinct Molecular Pathway&lt;/title&gt;&lt;secondary-title&gt;J Immunol&lt;/secondary-title&gt;&lt;alt-title&gt;Journal of immunology (Baltimore, Md. : 1950)&lt;/alt-title&gt;&lt;/titles&gt;&lt;periodical&gt;&lt;full-title&gt;J Immunol&lt;/full-title&gt;&lt;abbr-1&gt;Journal of immunology (Baltimore, Md. : 1950)&lt;/abbr-1&gt;&lt;/periodical&gt;&lt;alt-periodical&gt;&lt;full-title&gt;J Immunol&lt;/full-title&gt;&lt;abbr-1&gt;Journal of immunology (Baltimore, Md. : 1950)&lt;/abbr-1&gt;&lt;/alt-periodical&gt;&lt;pages&gt;1802-1816&lt;/pages&gt;&lt;volume&gt;200&lt;/volume&gt;&lt;number&gt;5&lt;/number&gt;&lt;edition&gt;2018/01/26&lt;/edition&gt;&lt;dates&gt;&lt;year&gt;2018&lt;/year&gt;&lt;pub-dates&gt;&lt;date&gt;Mar 1&lt;/date&gt;&lt;/pub-dates&gt;&lt;/dates&gt;&lt;isbn&gt;0022-1767&lt;/isbn&gt;&lt;accession-num&gt;29367211&lt;/accession-num&gt;&lt;urls&gt;&lt;related-urls&gt;&lt;url&gt;http://www.jimmunol.org/content/200/5/1802.long&lt;/url&gt;&lt;/related-urls&gt;&lt;/urls&gt;&lt;electronic-resource-num&gt;10.4049/jimmunol.1701382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4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rmstrong&lt;/Author&gt;&lt;Year&gt;2018&lt;/Year&gt;&lt;RecNum&gt;431&lt;/RecNum&gt;&lt;DisplayText&gt;[442]&lt;/DisplayText&gt;&lt;record&gt;&lt;rec-number&gt;431&lt;/rec-number&gt;&lt;foreign-keys&gt;&lt;key app="EN" db-id="fs95wdwrt2aprdedpfspp9zx52xpf92xzapd"&gt;431&lt;/key&gt;&lt;/foreign-keys&gt;&lt;ref-type name="Journal Article"&gt;17&lt;/ref-type&gt;&lt;contributors&gt;&lt;authors&gt;&lt;author&gt;Armstrong, C. L.&lt;/author&gt;&lt;author&gt;Klaes, C. K.&lt;/author&gt;&lt;author&gt;Vashishta, A.&lt;/author&gt;&lt;author&gt;Lamont, R. J.&lt;/author&gt;&lt;author&gt;Uriarte, S. M.&lt;/author&gt;&lt;/authors&gt;&lt;/contributors&gt;&lt;auth-address&gt;1 Department of Microbiology and Immunology, 204842 University of Louisville , USA.&amp;#xD;2 Department of Medicine, 204842 University of Louisville , USA.&amp;#xD;3 Department of Oral Immunology and Infectious Diseases, 204842 University of Louisville , USA.&lt;/auth-address&gt;&lt;titles&gt;&lt;title&gt;Filifactor alocis manipulates human neutrophils affecting their ability to release neutrophil extracellular traps induced by PMA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8767507&lt;/pages&gt;&lt;edition&gt;2018/04/14&lt;/edition&gt;&lt;keywords&gt;&lt;keyword&gt;Filifactor alocis&lt;/keyword&gt;&lt;keyword&gt;human neutrophils&lt;/keyword&gt;&lt;keyword&gt;immunomodulation&lt;/keyword&gt;&lt;keyword&gt;neutrophil extracellular trap formation&lt;/keyword&gt;&lt;keyword&gt;oral pathogens&lt;/keyword&gt;&lt;/keywords&gt;&lt;dates&gt;&lt;year&gt;2018&lt;/year&gt;&lt;pub-dates&gt;&lt;date&gt;Jan 1&lt;/date&gt;&lt;/pub-dates&gt;&lt;/dates&gt;&lt;isbn&gt;1753-4259&lt;/isbn&gt;&lt;accession-num&gt;29649915&lt;/accession-num&gt;&lt;urls&gt;&lt;related-urls&gt;&lt;url&gt;http://journals.sagepub.com/doi/pdf/10.1177/1753425918767507&lt;/url&gt;&lt;/related-urls&gt;&lt;/urls&gt;&lt;electronic-resource-num&gt;10.1177/175342591876750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F0640">
              <w:rPr>
                <w:rFonts w:ascii="Times New Roman" w:hAnsi="Times New Roman" w:cs="Times New Roman"/>
                <w:noProof/>
                <w:sz w:val="18"/>
                <w:szCs w:val="18"/>
              </w:rPr>
              <w:t>[44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3RhZmluPC9BdXRob3I+PFllYXI+MjAxNjwvWWVhcj48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3RhZmluPC9BdXRob3I+PFllYXI+MjAxNjwvWWVhcj48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3RhZmluPC9BdXRob3I+PFllYXI+MjAxNjwvWWVhcj48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c3RhZmluPC9BdXRob3I+PFllYXI+MjAxNjwvWWVhcj48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3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A85FF2" w14:paraId="115809A3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3329E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DA6F9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FF8897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BE733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gordoni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rmstrong&lt;/Author&gt;&lt;Year&gt;2018&lt;/Year&gt;&lt;RecNum&gt;431&lt;/RecNum&gt;&lt;DisplayText&gt;[442]&lt;/DisplayText&gt;&lt;record&gt;&lt;rec-number&gt;431&lt;/rec-number&gt;&lt;foreign-keys&gt;&lt;key app="EN" db-id="fs95wdwrt2aprdedpfspp9zx52xpf92xzapd"&gt;431&lt;/key&gt;&lt;/foreign-keys&gt;&lt;ref-type name="Journal Article"&gt;17&lt;/ref-type&gt;&lt;contributors&gt;&lt;authors&gt;&lt;author&gt;Armstrong, C. L.&lt;/author&gt;&lt;author&gt;Klaes, C. K.&lt;/author&gt;&lt;author&gt;Vashishta, A.&lt;/author&gt;&lt;author&gt;Lamont, R. J.&lt;/author&gt;&lt;author&gt;Uriarte, S. M.&lt;/author&gt;&lt;/authors&gt;&lt;/contributors&gt;&lt;auth-address&gt;1 Department of Microbiology and Immunology, 204842 University of Louisville , USA.&amp;#xD;2 Department of Medicine, 204842 University of Louisville , USA.&amp;#xD;3 Department of Oral Immunology and Infectious Diseases, 204842 University of Louisville , USA.&lt;/auth-address&gt;&lt;titles&gt;&lt;title&gt;Filifactor alocis manipulates human neutrophils affecting their ability to release neutrophil extracellular traps induced by PMA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8767507&lt;/pages&gt;&lt;edition&gt;2018/04/14&lt;/edition&gt;&lt;keywords&gt;&lt;keyword&gt;Filifactor alocis&lt;/keyword&gt;&lt;keyword&gt;human neutrophils&lt;/keyword&gt;&lt;keyword&gt;immunomodulation&lt;/keyword&gt;&lt;keyword&gt;neutrophil extracellular trap formation&lt;/keyword&gt;&lt;keyword&gt;oral pathogens&lt;/keyword&gt;&lt;/keywords&gt;&lt;dates&gt;&lt;year&gt;2018&lt;/year&gt;&lt;pub-dates&gt;&lt;date&gt;Jan 1&lt;/date&gt;&lt;/pub-dates&gt;&lt;/dates&gt;&lt;isbn&gt;1753-4259&lt;/isbn&gt;&lt;accession-num&gt;29649915&lt;/accession-num&gt;&lt;urls&gt;&lt;related-urls&gt;&lt;url&gt;http://journals.sagepub.com/doi/pdf/10.1177/1753425918767507&lt;/url&gt;&lt;/related-urls&gt;&lt;/urls&gt;&lt;electronic-resource-num&gt;10.1177/175342591876750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, Peptoanaerobacter stomat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rmstrong&lt;/Author&gt;&lt;Year&gt;2018&lt;/Year&gt;&lt;RecNum&gt;431&lt;/RecNum&gt;&lt;DisplayText&gt;[442]&lt;/DisplayText&gt;&lt;record&gt;&lt;rec-number&gt;431&lt;/rec-number&gt;&lt;foreign-keys&gt;&lt;key app="EN" db-id="fs95wdwrt2aprdedpfspp9zx52xpf92xzapd"&gt;431&lt;/key&gt;&lt;/foreign-keys&gt;&lt;ref-type name="Journal Article"&gt;17&lt;/ref-type&gt;&lt;contributors&gt;&lt;authors&gt;&lt;author&gt;Armstrong, C. L.&lt;/author&gt;&lt;author&gt;Klaes, C. K.&lt;/author&gt;&lt;author&gt;Vashishta, A.&lt;/author&gt;&lt;author&gt;Lamont, R. J.&lt;/author&gt;&lt;author&gt;Uriarte, S. M.&lt;/author&gt;&lt;/authors&gt;&lt;/contributors&gt;&lt;auth-address&gt;1 Department of Microbiology and Immunology, 204842 University of Louisville , USA.&amp;#xD;2 Department of Medicine, 204842 University of Louisville , USA.&amp;#xD;3 Department of Oral Immunology and Infectious Diseases, 204842 University of Louisville , USA.&lt;/auth-address&gt;&lt;titles&gt;&lt;title&gt;Filifactor alocis manipulates human neutrophils affecting their ability to release neutrophil extracellular traps induced by PMA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8767507&lt;/pages&gt;&lt;edition&gt;2018/04/14&lt;/edition&gt;&lt;keywords&gt;&lt;keyword&gt;Filifactor alocis&lt;/keyword&gt;&lt;keyword&gt;human neutrophils&lt;/keyword&gt;&lt;keyword&gt;immunomodulation&lt;/keyword&gt;&lt;keyword&gt;neutrophil extracellular trap formation&lt;/keyword&gt;&lt;keyword&gt;oral pathogens&lt;/keyword&gt;&lt;/keywords&gt;&lt;dates&gt;&lt;year&gt;2018&lt;/year&gt;&lt;pub-dates&gt;&lt;date&gt;Jan 1&lt;/date&gt;&lt;/pub-dates&gt;&lt;/dates&gt;&lt;isbn&gt;1753-4259&lt;/isbn&gt;&lt;accession-num&gt;29649915&lt;/accession-num&gt;&lt;urls&gt;&lt;related-urls&gt;&lt;url&gt;http://journals.sagepub.com/doi/pdf/10.1177/1753425918767507&lt;/url&gt;&lt;/related-urls&gt;&lt;/urls&gt;&lt;electronic-resource-num&gt;10.1177/175342591876750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, Filifactor aloci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(+/-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NF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α-primed)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Armstrong&lt;/Author&gt;&lt;Year&gt;2018&lt;/Year&gt;&lt;RecNum&gt;431&lt;/RecNum&gt;&lt;DisplayText&gt;[442]&lt;/DisplayText&gt;&lt;record&gt;&lt;rec-number&gt;431&lt;/rec-number&gt;&lt;foreign-keys&gt;&lt;key app="EN" db-id="fs95wdwrt2aprdedpfspp9zx52xpf92xzapd"&gt;431&lt;/key&gt;&lt;/foreign-keys&gt;&lt;ref-type name="Journal Article"&gt;17&lt;/ref-type&gt;&lt;contributors&gt;&lt;authors&gt;&lt;author&gt;Armstrong, C. L.&lt;/author&gt;&lt;author&gt;Klaes, C. K.&lt;/author&gt;&lt;author&gt;Vashishta, A.&lt;/author&gt;&lt;author&gt;Lamont, R. J.&lt;/author&gt;&lt;author&gt;Uriarte, S. M.&lt;/author&gt;&lt;/authors&gt;&lt;/contributors&gt;&lt;auth-address&gt;1 Department of Microbiology and Immunology, 204842 University of Louisville , USA.&amp;#xD;2 Department of Medicine, 204842 University of Louisville , USA.&amp;#xD;3 Department of Oral Immunology and Infectious Diseases, 204842 University of Louisville , USA.&lt;/auth-address&gt;&lt;titles&gt;&lt;title&gt;Filifactor alocis manipulates human neutrophils affecting their ability to release neutrophil extracellular traps induced by PMA&lt;/title&gt;&lt;secondary-title&gt;Innate Immun&lt;/secondary-title&gt;&lt;alt-title&gt;Innate immunity&lt;/alt-title&gt;&lt;/titles&gt;&lt;periodical&gt;&lt;full-title&gt;Innate Immun&lt;/full-title&gt;&lt;abbr-1&gt;Innate immunity&lt;/abbr-1&gt;&lt;/periodical&gt;&lt;alt-periodical&gt;&lt;full-title&gt;Innate Immun&lt;/full-title&gt;&lt;abbr-1&gt;Innate immunity&lt;/abbr-1&gt;&lt;/alt-periodical&gt;&lt;pages&gt;1753425918767507&lt;/pages&gt;&lt;edition&gt;2018/04/14&lt;/edition&gt;&lt;keywords&gt;&lt;keyword&gt;Filifactor alocis&lt;/keyword&gt;&lt;keyword&gt;human neutrophils&lt;/keyword&gt;&lt;keyword&gt;immunomodulation&lt;/keyword&gt;&lt;keyword&gt;neutrophil extracellular trap formation&lt;/keyword&gt;&lt;keyword&gt;oral pathogens&lt;/keyword&gt;&lt;/keywords&gt;&lt;dates&gt;&lt;year&gt;2018&lt;/year&gt;&lt;pub-dates&gt;&lt;date&gt;Jan 1&lt;/date&gt;&lt;/pub-dates&gt;&lt;/dates&gt;&lt;isbn&gt;1753-4259&lt;/isbn&gt;&lt;accession-num&gt;29649915&lt;/accession-num&gt;&lt;urls&gt;&lt;related-urls&gt;&lt;url&gt;http://journals.sagepub.com/doi/pdf/10.1177/1753425918767507&lt;/url&gt;&lt;/related-urls&gt;&lt;/urls&gt;&lt;electronic-resource-num&gt;10.1177/1753425918767507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4277263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9766C3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F221DB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ADB0E68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C4A19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Aspergillus fumigat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NrbWFubjwvQXV0aG9yPjxZZWFyPjIwMTY8L1llYXI+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WNrbWFubjwvQXV0aG9yPjxZZWFyPjIwMTY8L1llYXI+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3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339CC968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001230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A8CB3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88952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CFF95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F0ZmllbGQ8L0F1dGhvcj48WWVhcj4yMDE4PC9ZZWFy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gwMi0xODE2PC9wYWdlcz48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TgwMi0xODE2PC9wYWdlcz48dm9sdW1lPjIwMDwvdm9sdW1lPjxudW1iZXI+NTwvbnVtYmVy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F0ZmllbGQ8L0F1dGhvcj48WWVhcj4yMDE4PC9ZZWFy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gwMi0xODE2PC9wYWdlcz48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TgwMi0xODE2PC9wYWdlcz48dm9sdW1lPjIwMDwvdm9sdW1lPjxudW1iZXI+NTwvbnVtYmVy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0, 44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07902444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E775F9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AA5871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3CF2BE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1C395E5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E5A24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kZW5vdzwvQXV0aG9yPjxZZWFyPjIwMTY8L1llYXI+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kZW5vdzwvQXV0aG9yPjxZZWFyPjIwMTY8L1llYXI+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6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Noubouossie&lt;/Author&gt;&lt;Year&gt;2017&lt;/Year&gt;&lt;RecNum&gt;249&lt;/RecNum&gt;&lt;DisplayText&gt;[117]&lt;/DisplayText&gt;&lt;record&gt;&lt;rec-number&gt;249&lt;/rec-number&gt;&lt;foreign-keys&gt;&lt;key app="EN" db-id="fs95wdwrt2aprdedpfspp9zx52xpf92xzapd"&gt;249&lt;/key&gt;&lt;/foreign-keys&gt;&lt;ref-type name="Journal Article"&gt;17&lt;/ref-type&gt;&lt;contributors&gt;&lt;authors&gt;&lt;author&gt;Noubouossie, D. F.&lt;/author&gt;&lt;author&gt;Whelihan, M. F.&lt;/author&gt;&lt;author&gt;Yu, Y. B.&lt;/author&gt;&lt;author&gt;Sparkenbaugh, E.&lt;/author&gt;&lt;author&gt;Pawlinski, R.&lt;/author&gt;&lt;author&gt;Monroe, D. M.&lt;/author&gt;&lt;author&gt;Key, N. S.&lt;/author&gt;&lt;/authors&gt;&lt;/contributors&gt;&lt;auth-address&gt;Division of Hematology/Oncology, Department of Medicine, University of North Carolina, Chapel Hill, NC; and.&amp;#xD;Division of Hematology, Department of Medicine, Taipei Veterans General Hospital, Taipei, Taiwan.&lt;/auth-address&gt;&lt;titles&gt;&lt;title&gt;In vitro activation of coagulation by human neutrophil DNA and histone proteins but not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1021-1029&lt;/pages&gt;&lt;volume&gt;129&lt;/volume&gt;&lt;number&gt;8&lt;/number&gt;&lt;edition&gt;2016/12/07&lt;/edition&gt;&lt;dates&gt;&lt;year&gt;2017&lt;/year&gt;&lt;pub-dates&gt;&lt;date&gt;Feb 23&lt;/date&gt;&lt;/pub-dates&gt;&lt;/dates&gt;&lt;isbn&gt;0006-4971&lt;/isbn&gt;&lt;accession-num&gt;27919911&lt;/accession-num&gt;&lt;urls&gt;&lt;related-urls&gt;&lt;url&gt;http://www.bloodjournal.org/content/129/8/1021.long?sso-checked=true&lt;/url&gt;&lt;url&gt;http://www.bloodjournal.org/content/bloodjournal/129/8/1021.full.pdf&lt;/url&gt;&lt;/related-urls&gt;&lt;/urls&gt;&lt;custom2&gt;PMC5324715&lt;/custom2&gt;&lt;electronic-resource-num&gt;10.1182/blood-2016-06-722298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CD0EF2" w14:paraId="2E72CF9F" w14:textId="77777777" w:rsidTr="00324E7E">
        <w:trPr>
          <w:trHeight w:val="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FCBF25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1C987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121B8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B694AF" w14:textId="5EF554AB" w:rsidR="00AB6897" w:rsidRPr="00F515E6" w:rsidRDefault="00324E7E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lcium i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nophore (5 µM 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B689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Noubouossie&lt;/Author&gt;&lt;Year&gt;2017&lt;/Year&gt;&lt;RecNum&gt;249&lt;/RecNum&gt;&lt;DisplayText&gt;[117]&lt;/DisplayText&gt;&lt;record&gt;&lt;rec-number&gt;249&lt;/rec-number&gt;&lt;foreign-keys&gt;&lt;key app="EN" db-id="fs95wdwrt2aprdedpfspp9zx52xpf92xzapd"&gt;249&lt;/key&gt;&lt;/foreign-keys&gt;&lt;ref-type name="Journal Article"&gt;17&lt;/ref-type&gt;&lt;contributors&gt;&lt;authors&gt;&lt;author&gt;Noubouossie, D. F.&lt;/author&gt;&lt;author&gt;Whelihan, M. F.&lt;/author&gt;&lt;author&gt;Yu, Y. B.&lt;/author&gt;&lt;author&gt;Sparkenbaugh, E.&lt;/author&gt;&lt;author&gt;Pawlinski, R.&lt;/author&gt;&lt;author&gt;Monroe, D. M.&lt;/author&gt;&lt;author&gt;Key, N. S.&lt;/author&gt;&lt;/authors&gt;&lt;/contributors&gt;&lt;auth-address&gt;Division of Hematology/Oncology, Department of Medicine, University of North Carolina, Chapel Hill, NC; and.&amp;#xD;Division of Hematology, Department of Medicine, Taipei Veterans General Hospital, Taipei, Taiwan.&lt;/auth-address&gt;&lt;titles&gt;&lt;title&gt;In vitro activation of coagulation by human neutrophil DNA and histone proteins but not neutrophil extracellular trap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1021-1029&lt;/pages&gt;&lt;volume&gt;129&lt;/volume&gt;&lt;number&gt;8&lt;/number&gt;&lt;edition&gt;2016/12/07&lt;/edition&gt;&lt;dates&gt;&lt;year&gt;2017&lt;/year&gt;&lt;pub-dates&gt;&lt;date&gt;Feb 23&lt;/date&gt;&lt;/pub-dates&gt;&lt;/dates&gt;&lt;isbn&gt;0006-4971&lt;/isbn&gt;&lt;accession-num&gt;27919911&lt;/accession-num&gt;&lt;urls&gt;&lt;related-urls&gt;&lt;url&gt;http://www.bloodjournal.org/content/129/8/1021.long?sso-checked=true&lt;/url&gt;&lt;url&gt;http://www.bloodjournal.org/content/bloodjournal/129/8/1021.full.pdf&lt;/url&gt;&lt;/related-urls&gt;&lt;/urls&gt;&lt;custom2&gt;PMC5324715&lt;/custom2&gt;&lt;electronic-resource-num&gt;10.1182/blood-2016-06-722298&lt;/electronic-resource-num&gt;&lt;remote-database-provider&gt;NLM&lt;/remote-database-provider&gt;&lt;language&gt;eng&lt;/language&gt;&lt;/record&gt;&lt;/Cite&gt;&lt;/EndNote&gt;</w:instrTex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B6897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17]</w:t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B6897"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46389C" w14:paraId="1E600BDF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593DCA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83EC7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13AB9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AA53DD" w14:textId="77777777" w:rsidR="00AB6897" w:rsidRPr="00F515E6" w:rsidRDefault="00AB6897" w:rsidP="00AB68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 (GBS strains or hemolytic GBS pigment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Cb2xkZW5vdzwvQXV0aG9yPjxZZWFyPjIwMTY8L1llYXI+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Cb2xkZW5vdzwvQXV0aG9yPjxZZWFyPjIwMTY8L1llYXI+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4]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ghamdi&lt;/Author&gt;&lt;Year&gt;2005&lt;/Year&gt;&lt;RecNum&gt;188&lt;/RecNum&gt;&lt;DisplayText&gt;[445]&lt;/DisplayText&gt;&lt;record&gt;&lt;rec-number&gt;188&lt;/rec-number&gt;&lt;foreign-keys&gt;&lt;key app="EN" db-id="fs95wdwrt2aprdedpfspp9zx52xpf92xzapd"&gt;188&lt;/key&gt;&lt;/foreign-keys&gt;&lt;ref-type name="Journal Article"&gt;17&lt;/ref-type&gt;&lt;contributors&gt;&lt;authors&gt;&lt;author&gt;Alghamdi, A. S.&lt;/author&gt;&lt;author&gt;Foster, D. N.&lt;/author&gt;&lt;/authors&gt;&lt;/contributors&gt;&lt;auth-address&gt;Department of Veterinary Population Medicine, University of Minnesota, St. Paul, Minnesota 55108, USA. algh0007@umn.edu&lt;/auth-address&gt;&lt;titles&gt;&lt;title&gt;Seminal DNase frees spermatozoa entangled in neutrophil extracellular traps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1174-81&lt;/pages&gt;&lt;volume&gt;73&lt;/volume&gt;&lt;number&gt;6&lt;/number&gt;&lt;edition&gt;2005/08/19&lt;/edition&gt;&lt;keywords&gt;&lt;keyword&gt;Animals&lt;/keyword&gt;&lt;keyword&gt;Deoxyribonucleases/*metabolism&lt;/keyword&gt;&lt;keyword&gt;*Extracellular Matrix&lt;/keyword&gt;&lt;keyword&gt;Horses&lt;/keyword&gt;&lt;keyword&gt;Male&lt;/keyword&gt;&lt;keyword&gt;Neutrophil Activation/physiology&lt;/keyword&gt;&lt;keyword&gt;Neutrophils/*cytology/metabolism&lt;/keyword&gt;&lt;keyword&gt;Semen/*enzymology&lt;/keyword&gt;&lt;keyword&gt;Seminal Plasma Proteins/metabolism&lt;/keyword&gt;&lt;keyword&gt;Spermatozoa/*cytology/metabolism&lt;/keyword&gt;&lt;/keywords&gt;&lt;dates&gt;&lt;year&gt;2005&lt;/year&gt;&lt;pub-dates&gt;&lt;date&gt;Dec&lt;/date&gt;&lt;/pub-dates&gt;&lt;/dates&gt;&lt;isbn&gt;0006-3363 (Print)&amp;#xD;0006-3363&lt;/isbn&gt;&lt;accession-num&gt;16107606&lt;/accession-num&gt;&lt;urls&gt;&lt;/urls&gt;&lt;electronic-resource-num&gt;10.1095/biolreprod.105.045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CD0EF2" w14:paraId="2C4B1AAD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5B4218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A774F1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22531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DB61FD" w14:textId="77777777" w:rsidR="00AB6897" w:rsidRPr="00F515E6" w:rsidRDefault="00AB6897" w:rsidP="00AB68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ghamdi&lt;/Author&gt;&lt;Year&gt;2005&lt;/Year&gt;&lt;RecNum&gt;188&lt;/RecNum&gt;&lt;DisplayText&gt;[445]&lt;/DisplayText&gt;&lt;record&gt;&lt;rec-number&gt;188&lt;/rec-number&gt;&lt;foreign-keys&gt;&lt;key app="EN" db-id="fs95wdwrt2aprdedpfspp9zx52xpf92xzapd"&gt;188&lt;/key&gt;&lt;/foreign-keys&gt;&lt;ref-type name="Journal Article"&gt;17&lt;/ref-type&gt;&lt;contributors&gt;&lt;authors&gt;&lt;author&gt;Alghamdi, A. S.&lt;/author&gt;&lt;author&gt;Foster, D. N.&lt;/author&gt;&lt;/authors&gt;&lt;/contributors&gt;&lt;auth-address&gt;Department of Veterinary Population Medicine, University of Minnesota, St. Paul, Minnesota 55108, USA. algh0007@umn.edu&lt;/auth-address&gt;&lt;titles&gt;&lt;title&gt;Seminal DNase frees spermatozoa entangled in neutrophil extracellular traps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1174-81&lt;/pages&gt;&lt;volume&gt;73&lt;/volume&gt;&lt;number&gt;6&lt;/number&gt;&lt;edition&gt;2005/08/19&lt;/edition&gt;&lt;keywords&gt;&lt;keyword&gt;Animals&lt;/keyword&gt;&lt;keyword&gt;Deoxyribonucleases/*metabolism&lt;/keyword&gt;&lt;keyword&gt;*Extracellular Matrix&lt;/keyword&gt;&lt;keyword&gt;Horses&lt;/keyword&gt;&lt;keyword&gt;Male&lt;/keyword&gt;&lt;keyword&gt;Neutrophil Activation/physiology&lt;/keyword&gt;&lt;keyword&gt;Neutrophils/*cytology/metabolism&lt;/keyword&gt;&lt;keyword&gt;Semen/*enzymology&lt;/keyword&gt;&lt;keyword&gt;Seminal Plasma Proteins/metabolism&lt;/keyword&gt;&lt;keyword&gt;Spermatozoa/*cytology/metabolism&lt;/keyword&gt;&lt;/keywords&gt;&lt;dates&gt;&lt;year&gt;2005&lt;/year&gt;&lt;pub-dates&gt;&lt;date&gt;Dec&lt;/date&gt;&lt;/pub-dates&gt;&lt;/dates&gt;&lt;isbn&gt;0006-3363 (Print)&amp;#xD;0006-3363&lt;/isbn&gt;&lt;accession-num&gt;16107606&lt;/accession-num&gt;&lt;urls&gt;&lt;/urls&gt;&lt;electronic-resource-num&gt;10.1095/biolreprod.105.045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100F1463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4B2AAD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6B101CB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F9EA58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HBSS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40411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FrdXJhPC9BdXRob3I+PFllYXI+MjAxMzwvWWVhcj48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FrdXJhPC9BdXRob3I+PFllYXI+MjAxMzwvWWVhcj48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6, 44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PAF-pretreated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FseTwvQXV0aG9yPjxZZWFyPjIwMTc8L1llYXI+PFJl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FseTwvQXV0aG9yPjxZZWFyPjIwMTc8L1llYXI+PFJl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AB6897" w:rsidRPr="0046389C" w14:paraId="668325B6" w14:textId="77777777" w:rsidTr="00324E7E">
        <w:trPr>
          <w:trHeight w:val="1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8DD07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482348D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26D33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820EE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FrdXJhPC9BdXRob3I+PFllYXI+MjAxMzwvWWVhcj48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4NjE2LTg2Mjk8L3BhZ2VzPjx2b2x1bWU+MjkyPC92b2x1bWU+PG51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GFrdXJhPC9BdXRob3I+PFllYXI+MjAxMzwvWWVhcj48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4NjE2LTg2Mjk8L3BhZ2VzPjx2b2x1bWU+MjkyPC92b2x1bWU+PG51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3, 446, 44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8B28E1" w14:paraId="3D2BF62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04AADE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FD66C1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35BE80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E166A8" w14:textId="77777777" w:rsidR="00AB6897" w:rsidRPr="00F515E6" w:rsidRDefault="00AB6897" w:rsidP="00AB68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ghamdi&lt;/Author&gt;&lt;Year&gt;2005&lt;/Year&gt;&lt;RecNum&gt;188&lt;/RecNum&gt;&lt;DisplayText&gt;[445]&lt;/DisplayText&gt;&lt;record&gt;&lt;rec-number&gt;188&lt;/rec-number&gt;&lt;foreign-keys&gt;&lt;key app="EN" db-id="fs95wdwrt2aprdedpfspp9zx52xpf92xzapd"&gt;188&lt;/key&gt;&lt;/foreign-keys&gt;&lt;ref-type name="Journal Article"&gt;17&lt;/ref-type&gt;&lt;contributors&gt;&lt;authors&gt;&lt;author&gt;Alghamdi, A. S.&lt;/author&gt;&lt;author&gt;Foster, D. N.&lt;/author&gt;&lt;/authors&gt;&lt;/contributors&gt;&lt;auth-address&gt;Department of Veterinary Population Medicine, University of Minnesota, St. Paul, Minnesota 55108, USA. algh0007@umn.edu&lt;/auth-address&gt;&lt;titles&gt;&lt;title&gt;Seminal DNase frees spermatozoa entangled in neutrophil extracellular traps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1174-81&lt;/pages&gt;&lt;volume&gt;73&lt;/volume&gt;&lt;number&gt;6&lt;/number&gt;&lt;edition&gt;2005/08/19&lt;/edition&gt;&lt;keywords&gt;&lt;keyword&gt;Animals&lt;/keyword&gt;&lt;keyword&gt;Deoxyribonucleases/*metabolism&lt;/keyword&gt;&lt;keyword&gt;*Extracellular Matrix&lt;/keyword&gt;&lt;keyword&gt;Horses&lt;/keyword&gt;&lt;keyword&gt;Male&lt;/keyword&gt;&lt;keyword&gt;Neutrophil Activation/physiology&lt;/keyword&gt;&lt;keyword&gt;Neutrophils/*cytology/metabolism&lt;/keyword&gt;&lt;keyword&gt;Semen/*enzymology&lt;/keyword&gt;&lt;keyword&gt;Seminal Plasma Proteins/metabolism&lt;/keyword&gt;&lt;keyword&gt;Spermatozoa/*cytology/metabolism&lt;/keyword&gt;&lt;/keywords&gt;&lt;dates&gt;&lt;year&gt;2005&lt;/year&gt;&lt;pub-dates&gt;&lt;date&gt;Dec&lt;/date&gt;&lt;/pub-dates&gt;&lt;/dates&gt;&lt;isbn&gt;0006-3363 (Print)&amp;#xD;0006-3363&lt;/isbn&gt;&lt;accession-num&gt;16107606&lt;/accession-num&gt;&lt;urls&gt;&lt;/urls&gt;&lt;electronic-resource-num&gt;10.1095/biolreprod.105.045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AB6897" w:rsidRPr="008B28E1" w14:paraId="3949E3D0" w14:textId="77777777" w:rsidTr="00324E7E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8EF5B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74FBC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EC68D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7E247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ghamdi&lt;/Author&gt;&lt;Year&gt;2005&lt;/Year&gt;&lt;RecNum&gt;188&lt;/RecNum&gt;&lt;DisplayText&gt;[445]&lt;/DisplayText&gt;&lt;record&gt;&lt;rec-number&gt;188&lt;/rec-number&gt;&lt;foreign-keys&gt;&lt;key app="EN" db-id="fs95wdwrt2aprdedpfspp9zx52xpf92xzapd"&gt;188&lt;/key&gt;&lt;/foreign-keys&gt;&lt;ref-type name="Journal Article"&gt;17&lt;/ref-type&gt;&lt;contributors&gt;&lt;authors&gt;&lt;author&gt;Alghamdi, A. S.&lt;/author&gt;&lt;author&gt;Foster, D. N.&lt;/author&gt;&lt;/authors&gt;&lt;/contributors&gt;&lt;auth-address&gt;Department of Veterinary Population Medicine, University of Minnesota, St. Paul, Minnesota 55108, USA. algh0007@umn.edu&lt;/auth-address&gt;&lt;titles&gt;&lt;title&gt;Seminal DNase frees spermatozoa entangled in neutrophil extracellular traps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1174-81&lt;/pages&gt;&lt;volume&gt;73&lt;/volume&gt;&lt;number&gt;6&lt;/number&gt;&lt;edition&gt;2005/08/19&lt;/edition&gt;&lt;keywords&gt;&lt;keyword&gt;Animals&lt;/keyword&gt;&lt;keyword&gt;Deoxyribonucleases/*metabolism&lt;/keyword&gt;&lt;keyword&gt;*Extracellular Matrix&lt;/keyword&gt;&lt;keyword&gt;Horses&lt;/keyword&gt;&lt;keyword&gt;Male&lt;/keyword&gt;&lt;keyword&gt;Neutrophil Activation/physiology&lt;/keyword&gt;&lt;keyword&gt;Neutrophils/*cytology/metabolism&lt;/keyword&gt;&lt;keyword&gt;Semen/*enzymology&lt;/keyword&gt;&lt;keyword&gt;Seminal Plasma Proteins/metabolism&lt;/keyword&gt;&lt;keyword&gt;Spermatozoa/*cytology/metabolism&lt;/keyword&gt;&lt;/keywords&gt;&lt;dates&gt;&lt;year&gt;2005&lt;/year&gt;&lt;pub-dates&gt;&lt;date&gt;Dec&lt;/date&gt;&lt;/pub-dates&gt;&lt;/dates&gt;&lt;isbn&gt;0006-3363 (Print)&amp;#xD;0006-3363&lt;/isbn&gt;&lt;accession-num&gt;16107606&lt;/accession-num&gt;&lt;urls&gt;&lt;/urls&gt;&lt;electronic-resource-num&gt;10.1095/biolreprod.105.045666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85FF2" w14:paraId="5CF4CB2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2B582B2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863C239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61F038F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7ED872A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50B2FAC8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4BB893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6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IzNTwvUmVjTnVtPjxEaXNwbGF5VGV4dD5bNDQ5XTwvRGlzcGxheVRleHQ+PHJl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IzNTwvUmVjTnVtPjxEaXNwbGF5VGV4dD5bNDQ5XTwvRGlzcGxheVRleHQ+PHJl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48L0F1dGhvcj48WWVhcj4yMDExPC9ZZWFyPjxSZWNO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48L0F1dGhvcj48WWVhcj4yMDExPC9ZZWFyPjxSZWNO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0, 451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b25pPC9BdXRob3I+PFllYXI+MjAxMzwvWWVhcj48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jA8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b25pPC9BdXRob3I+PFllYXI+MjAxMzwvWWVhcj48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jA8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2-45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, 81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cnJpZzwvQXV0aG9yPjxZZWFyPjIwMTU8L1llYXI+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cnJpZzwvQXV0aG9yPjxZZWFyPjIwMTU8L1llYXI+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E8686D" w14:paraId="6ED320C7" w14:textId="77777777" w:rsidTr="00324E7E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6225270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C16029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92FE0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292DE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LPS (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1 µg/ml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IzNTwvUmVjTnVtPjxEaXNwbGF5VGV4dD5bNDQ5XTwvRGlzcGxheVRleHQ+PHJl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IzNTwvUmVjTnVtPjxEaXNwbGF5VGV4dD5bNDQ5XTwvRGlzcGxheVRleHQ+PHJl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4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46389C" w14:paraId="7EE9711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49D6A0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F97293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AD37B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3E1CF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Leptospira interrogans and biflexa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cnJpZzwvQXV0aG9yPjxZZWFyPjIwMTU8L1llYXI+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cnJpZzwvQXV0aG9yPjxZZWFyPjIwMTU8L1llYXI+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D1654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5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aphylococcus aureus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Wan&lt;/Author&gt;&lt;Year&gt;2017&lt;/Year&gt;&lt;RecNum&gt;347&lt;/RecNum&gt;&lt;DisplayText&gt;[454]&lt;/DisplayText&gt;&lt;record&gt;&lt;rec-number&gt;347&lt;/rec-number&gt;&lt;foreign-keys&gt;&lt;key app="EN" db-id="fs95wdwrt2aprdedpfspp9zx52xpf92xzapd"&gt;347&lt;/key&gt;&lt;/foreign-keys&gt;&lt;ref-type name="Journal Article"&gt;17&lt;/ref-type&gt;&lt;contributors&gt;&lt;authors&gt;&lt;author&gt;Wan, T.&lt;/author&gt;&lt;author&gt;Zhao, Y.&lt;/author&gt;&lt;author&gt;Fan, F.&lt;/author&gt;&lt;author&gt;Hu, R.&lt;/author&gt;&lt;author&gt;Jin, X.&lt;/author&gt;&lt;/authors&gt;&lt;/contributors&gt;&lt;auth-address&gt;Eye Center, Second Affiliated Hospital, School of Medicine, Zhejiang University , Hangzhou , China.&lt;/auth-address&gt;&lt;titles&gt;&lt;title&gt;Dexamethasone Inhibits S. aureus-Induced Neutrophil Extracellular Pathogen-Killing Mechanism, Possibly through Toll-Like Receptor Regulation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60&lt;/pages&gt;&lt;volume&gt;8&lt;/volume&gt;&lt;edition&gt;2017/02/25&lt;/edition&gt;&lt;keywords&gt;&lt;keyword&gt;Pma&lt;/keyword&gt;&lt;keyword&gt;S. aureus&lt;/keyword&gt;&lt;keyword&gt;TLRs&lt;/keyword&gt;&lt;keyword&gt;dexamethasone&lt;/keyword&gt;&lt;keyword&gt;neutrophil extracellular traps&lt;/keyword&gt;&lt;/keywords&gt;&lt;dates&gt;&lt;year&gt;2017&lt;/year&gt;&lt;/dates&gt;&lt;isbn&gt;1664-3224&lt;/isbn&gt;&lt;accession-num&gt;28232829&lt;/accession-num&gt;&lt;urls&gt;&lt;related-urls&gt;&lt;url&gt;https://www.ncbi.nlm.nih.gov/pmc/articles/PMC5299007/pdf/fimmu-08-00060.pdf&lt;/url&gt;&lt;/related-urls&gt;&lt;/urls&gt;&lt;custom2&gt;PMC5299007&lt;/custom2&gt;&lt;electronic-resource-num&gt;10.3389/fimmu.2017.00060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4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85FF2" w14:paraId="4CB07EC4" w14:textId="77777777" w:rsidTr="00324E7E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CA45EE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8D91B15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BF0CEB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3642E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ytokines/ Chemokines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b25pPC9BdXRob3I+PFllYXI+MjAxMzwvWWVhcj48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YXBwb25pPC9BdXRob3I+PFllYXI+MjAxMzwvWWVhcj48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2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E8686D" w14:paraId="19972C06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FBF48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E1ACC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AE02D2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AEF26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10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Njk8L1JlY051bT48RGlzcGxheVRleHQ+WzIxOSwgNDU2XTwvRGlzcGxheVRleHQ+PHJlY29y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EyMDIt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Njk8L1JlY051bT48RGlzcGxheVRleHQ+WzIxOSwgNDU2XTwvRGlzcGxheVRleHQ+PHJlY29y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EyMDIt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219, 456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E8686D" w14:paraId="5A365749" w14:textId="77777777" w:rsidTr="00324E7E">
        <w:trPr>
          <w:trHeight w:val="2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7808F5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bumin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A08AA90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8456F7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250916E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C149B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JlbnNlbjwvQXV0aG9yPjxZZWFyPjIwMTQ8L1llYXI+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Q1MzktNDg8L3BhZ2Vz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JlbnNlbjwvQXV0aG9yPjxZZWFyPjIwMTQ8L1llYXI+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Q1MzktNDg8L3BhZ2Vz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E8686D" w14:paraId="1EAC070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1BF68E1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276604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817F0C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F3AFC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JlbnNlbjwvQXV0aG9yPjxZZWFyPjIwMTQ8L1llYXI+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Q1MzktNDg8L3BhZ2Vz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3JlbnNlbjwvQXV0aG9yPjxZZWFyPjIwMTQ8L1llYXI+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Q1MzktNDg8L3BhZ2Vz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7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5F36AB" w14:paraId="191FA9DE" w14:textId="77777777" w:rsidTr="00324E7E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96F3FB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1ACCD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31E43F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0E13F0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PMA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plbmRhbTwvQXV0aG9yPjxZZWFyPjIwMTY8L1llYXI+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plbmRhbTwvQXV0aG9yPjxZZWFyPjIwMTY8L1llYXI+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5F36AB" w14:paraId="53211DAB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EC46EA8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D6080A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FF156A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E55CAD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Fungi (</w:t>
            </w:r>
            <w:r w:rsidRPr="00F515E6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spergillus fumigatus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plbmRhbTwvQXV0aG9yPjxZZWFyPjIwMTY8L1llYXI+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plbmRhbTwvQXV0aG9yPjxZZWFyPjIwMTY8L1llYXI+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458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AB6897" w:rsidRPr="00AE2135" w14:paraId="7923046C" w14:textId="77777777" w:rsidTr="00324E7E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7C0FE3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7A42B2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5D683B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0D74507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3EAA96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-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heng&lt;/Author&gt;&lt;Year&gt;2013&lt;/Year&gt;&lt;RecNum&gt;148&lt;/RecNum&gt;&lt;DisplayText&gt;[459]&lt;/DisplayText&gt;&lt;record&gt;&lt;rec-number&gt;148&lt;/rec-number&gt;&lt;foreign-keys&gt;&lt;key app="EN" db-id="fs95wdwrt2aprdedpfspp9zx52xpf92xzapd"&gt;148&lt;/key&gt;&lt;/foreign-keys&gt;&lt;ref-type name="Journal Article"&gt;17&lt;/ref-type&gt;&lt;contributors&gt;&lt;authors&gt;&lt;author&gt;Cheng, M. L.&lt;/author&gt;&lt;author&gt;Ho, H. Y.&lt;/author&gt;&lt;author&gt;Lin, H. Y.&lt;/author&gt;&lt;author&gt;Lai, Y. C.&lt;/author&gt;&lt;author&gt;Chiu, D. T.&lt;/author&gt;&lt;/authors&gt;&lt;/contributors&gt;&lt;auth-address&gt;Department of Biomedical Sciences, College of Medicine, Chang Gung University, Tao-Yuan, Taiwan.&lt;/auth-address&gt;&lt;titles&gt;&lt;title&gt;Effective NET formation in neutrophils from individuals with G6PD Taiwan-Hakka is associated with enhanced NADP(+) biosynthesis&lt;/title&gt;&lt;secondary-title&gt;Free Radic Res&lt;/secondary-title&gt;&lt;alt-title&gt;Free radical research&lt;/alt-title&gt;&lt;/titles&gt;&lt;periodical&gt;&lt;full-title&gt;Free Radic Res&lt;/full-title&gt;&lt;abbr-1&gt;Free radical research&lt;/abbr-1&gt;&lt;/periodical&gt;&lt;alt-periodical&gt;&lt;full-title&gt;Free Radic Res&lt;/full-title&gt;&lt;abbr-1&gt;Free radical research&lt;/abbr-1&gt;&lt;/alt-periodical&gt;&lt;pages&gt;699-709&lt;/pages&gt;&lt;volume&gt;47&lt;/volume&gt;&lt;number&gt;9&lt;/number&gt;&lt;edition&gt;2013/06/20&lt;/edition&gt;&lt;keywords&gt;&lt;keyword&gt;Adenine/analogs &amp;amp; derivatives/pharmacology&lt;/keyword&gt;&lt;keyword&gt;Autophagy/*drug effects&lt;/keyword&gt;&lt;keyword&gt;Glucosephosphate Dehydrogenase/genetics/*metabolism&lt;/keyword&gt;&lt;keyword&gt;Humans&lt;/keyword&gt;&lt;keyword&gt;NADP/*biosynthesis&lt;/keyword&gt;&lt;keyword&gt;NADPH Oxidase/metabolism&lt;/keyword&gt;&lt;keyword&gt;Neutrophils/cytology/*immunology&lt;/keyword&gt;&lt;keyword&gt;Onium Compounds/pharmacology&lt;/keyword&gt;&lt;keyword&gt;Oxidative Stress/*drug effects&lt;/keyword&gt;&lt;keyword&gt;Reactive Oxygen Species/metabolism&lt;/keyword&gt;&lt;keyword&gt;Tetradecanoylphorbol Acetate/pharmacology&lt;/keyword&gt;&lt;/keywords&gt;&lt;dates&gt;&lt;year&gt;2013&lt;/year&gt;&lt;pub-dates&gt;&lt;date&gt;Sep&lt;/date&gt;&lt;/pub-dates&gt;&lt;/dates&gt;&lt;isbn&gt;1029-2470&lt;/isbn&gt;&lt;accession-num&gt;23777333&lt;/accession-num&gt;&lt;urls&gt;&lt;/urls&gt;&lt;electronic-resource-num&gt;10.3109/10715762.2013.816420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E2135" w14:paraId="75D7E755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6D8B76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8BFAD2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2212A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3315C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ZzwvQXV0aG9yPjxZZWFyPjIwMTM8L1llYXI+PFJl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ZzwvQXV0aG9yPjxZZWFyPjIwMTM8L1llYXI+PFJl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AE2135" w14:paraId="3F4C3EA4" w14:textId="77777777" w:rsidTr="00324E7E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D298DE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83F798F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%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270EA3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236932B9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CB9CD4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-20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heng&lt;/Author&gt;&lt;Year&gt;2013&lt;/Year&gt;&lt;RecNum&gt;148&lt;/RecNum&gt;&lt;DisplayText&gt;[459]&lt;/DisplayText&gt;&lt;record&gt;&lt;rec-number&gt;148&lt;/rec-number&gt;&lt;foreign-keys&gt;&lt;key app="EN" db-id="fs95wdwrt2aprdedpfspp9zx52xpf92xzapd"&gt;148&lt;/key&gt;&lt;/foreign-keys&gt;&lt;ref-type name="Journal Article"&gt;17&lt;/ref-type&gt;&lt;contributors&gt;&lt;authors&gt;&lt;author&gt;Cheng, M. L.&lt;/author&gt;&lt;author&gt;Ho, H. Y.&lt;/author&gt;&lt;author&gt;Lin, H. Y.&lt;/author&gt;&lt;author&gt;Lai, Y. C.&lt;/author&gt;&lt;author&gt;Chiu, D. T.&lt;/author&gt;&lt;/authors&gt;&lt;/contributors&gt;&lt;auth-address&gt;Department of Biomedical Sciences, College of Medicine, Chang Gung University, Tao-Yuan, Taiwan.&lt;/auth-address&gt;&lt;titles&gt;&lt;title&gt;Effective NET formation in neutrophils from individuals with G6PD Taiwan-Hakka is associated with enhanced NADP(+) biosynthesis&lt;/title&gt;&lt;secondary-title&gt;Free Radic Res&lt;/secondary-title&gt;&lt;alt-title&gt;Free radical research&lt;/alt-title&gt;&lt;/titles&gt;&lt;periodical&gt;&lt;full-title&gt;Free Radic Res&lt;/full-title&gt;&lt;abbr-1&gt;Free radical research&lt;/abbr-1&gt;&lt;/periodical&gt;&lt;alt-periodical&gt;&lt;full-title&gt;Free Radic Res&lt;/full-title&gt;&lt;abbr-1&gt;Free radical research&lt;/abbr-1&gt;&lt;/alt-periodical&gt;&lt;pages&gt;699-709&lt;/pages&gt;&lt;volume&gt;47&lt;/volume&gt;&lt;number&gt;9&lt;/number&gt;&lt;edition&gt;2013/06/20&lt;/edition&gt;&lt;keywords&gt;&lt;keyword&gt;Adenine/analogs &amp;amp; derivatives/pharmacology&lt;/keyword&gt;&lt;keyword&gt;Autophagy/*drug effects&lt;/keyword&gt;&lt;keyword&gt;Glucosephosphate Dehydrogenase/genetics/*metabolism&lt;/keyword&gt;&lt;keyword&gt;Humans&lt;/keyword&gt;&lt;keyword&gt;NADP/*biosynthesis&lt;/keyword&gt;&lt;keyword&gt;NADPH Oxidase/metabolism&lt;/keyword&gt;&lt;keyword&gt;Neutrophils/cytology/*immunology&lt;/keyword&gt;&lt;keyword&gt;Onium Compounds/pharmacology&lt;/keyword&gt;&lt;keyword&gt;Oxidative Stress/*drug effects&lt;/keyword&gt;&lt;keyword&gt;Reactive Oxygen Species/metabolism&lt;/keyword&gt;&lt;keyword&gt;Tetradecanoylphorbol Acetate/pharmacology&lt;/keyword&gt;&lt;/keywords&gt;&lt;dates&gt;&lt;year&gt;2013&lt;/year&gt;&lt;pub-dates&gt;&lt;date&gt;Sep&lt;/date&gt;&lt;/pub-dates&gt;&lt;/dates&gt;&lt;isbn&gt;1029-2470&lt;/isbn&gt;&lt;accession-num&gt;23777333&lt;/accession-num&gt;&lt;urls&gt;&lt;/urls&gt;&lt;electronic-resource-num&gt;10.3109/10715762.2013.816420&lt;/electronic-resource-num&gt;&lt;remote-database-provider&gt;NLM&lt;/remote-database-provider&gt;&lt;language&gt;eng&lt;/language&gt;&lt;/record&gt;&lt;/Cite&gt;&lt;/EndNote&gt;</w:instrTex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AE2135" w14:paraId="3D404FC8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B0BFA4F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8E95A5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A0FB8FB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382717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ZzwvQXV0aG9yPjxZZWFyPjIwMTM8L1llYXI+PFJl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ZzwvQXV0aG9yPjxZZWFyPjIwMTM8L1llYXI+PFJl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9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B6897" w:rsidRPr="002B6514" w14:paraId="684E7AE2" w14:textId="77777777" w:rsidTr="00324E7E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418EDC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ow serum</w:t>
            </w:r>
          </w:p>
        </w:tc>
        <w:tc>
          <w:tcPr>
            <w:tcW w:w="160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9127AA4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-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4F7D4EC" w14:textId="77777777" w:rsidR="00AB6897" w:rsidRPr="00F515E6" w:rsidRDefault="00AB6897" w:rsidP="00AB689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</w:rPr>
              <w:t xml:space="preserve">RPMI </w:t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/- sup.</w:t>
            </w:r>
          </w:p>
          <w:p w14:paraId="22B0386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718D81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64 nM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VsYWtpPC9BdXRob3I+PFllYXI+MjAxNjwvWWVhcj48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1NDQ4NDwv
cGFnZXM+PHZvbHVtZT4xMTwvdm9sdW1lPjxudW1iZXI+NTwvbnVtYmVyPjxlZGl0aW9uPjIwMTYv
MDUvMDM8L2VkaXRpb24+PGRhdGVzPjx5ZWFyPjIwMTY8L3llYXI+PC9kYXRlcz48aXNibj4xOTMy
LTYyMDM8L2lzYm4+PGFjY2Vzc2lvbi1udW0+MjcxMzY0NjA8L2FjY2Vzc2lvbi1udW0+PHVybHM+
PHJlbGF0ZWQtdXJscz48dXJsPmh0dHBzOi8vd3d3Lm5jYmkubmxtLm5paC5nb3YvcG1jL2FydGlj
bGVzL1BNQzQ4NTI5MDkvcGRmL3BvbmUuMDE1NDQ4NC5wZGY8L3VybD48L3JlbGF0ZWQtdXJscz48
L3VybHM+PGN1c3RvbTI+UE1DNDg1MjkwOTwvY3VzdG9tMj48ZWxlY3Ryb25pYy1yZXNvdXJjZS1u
dW0+MTAuMTM3MS9qb3VybmFsLnBvbmUuMDE1NDQ4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VsYWtpPC9BdXRob3I+PFllYXI+MjAxNjwvWWVhcj48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1NDQ4NDwv
cGFnZXM+PHZvbHVtZT4xMTwvdm9sdW1lPjxudW1iZXI+NTwvbnVtYmVyPjxlZGl0aW9uPjIwMTYv
MDUvMDM8L2VkaXRpb24+PGRhdGVzPjx5ZWFyPjIwMTY8L3llYXI+PC9kYXRlcz48aXNibj4xOTMy
LTYyMDM8L2lzYm4+PGFjY2Vzc2lvbi1udW0+MjcxMzY0NjA8L2FjY2Vzc2lvbi1udW0+PHVybHM+
PHJlbGF0ZWQtdXJscz48dXJsPmh0dHBzOi8vd3d3Lm5jYmkubmxtLm5paC5nb3YvcG1jL2FydGlj
bGVzL1BNQzQ4NTI5MDkvcGRmL3BvbmUuMDE1NDQ4NC5wZGY8L3VybD48L3JlbGF0ZWQtdXJscz48
L3VybHM+PGN1c3RvbTI+UE1DNDg1MjkwOTwvY3VzdG9tMj48ZWxlY3Ryb25pYy1yZXNvdXJjZS1u
dW0+MTAuMTM3MS9qb3VybmFsLnBvbmUuMDE1NDQ4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AB6897" w:rsidRPr="002B6514" w14:paraId="18B50EB2" w14:textId="77777777" w:rsidTr="00324E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CD14F5" w14:textId="77777777" w:rsidR="00AB6897" w:rsidRPr="00F515E6" w:rsidRDefault="00AB6897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60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A9C13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661606" w14:textId="77777777" w:rsidR="00AB6897" w:rsidRPr="00F515E6" w:rsidRDefault="00AB6897" w:rsidP="00AB689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67C31E" w14:textId="77777777" w:rsidR="00AB6897" w:rsidRPr="00F515E6" w:rsidRDefault="00AB6897" w:rsidP="00AB6897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F515E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VsYWtpPC9BdXRob3I+PFllYXI+MjAxNjwvWWVhcj48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1NDQ4NDwv
cGFnZXM+PHZvbHVtZT4xMTwvdm9sdW1lPjxudW1iZXI+NTwvbnVtYmVyPjxlZGl0aW9uPjIwMTYv
MDUvMDM8L2VkaXRpb24+PGRhdGVzPjx5ZWFyPjIwMTY8L3llYXI+PC9kYXRlcz48aXNibj4xOTMy
LTYyMDM8L2lzYm4+PGFjY2Vzc2lvbi1udW0+MjcxMzY0NjA8L2FjY2Vzc2lvbi1udW0+PHVybHM+
PHJlbGF0ZWQtdXJscz48dXJsPmh0dHBzOi8vd3d3Lm5jYmkubmxtLm5paC5nb3YvcG1jL2FydGlj
bGVzL1BNQzQ4NTI5MDkvcGRmL3BvbmUuMDE1NDQ4NC5wZGY8L3VybD48L3JlbGF0ZWQtdXJscz48
L3VybHM+PGN1c3RvbTI+UE1DNDg1MjkwOTwvY3VzdG9tMj48ZWxlY3Ryb25pYy1yZXNvdXJjZS1u
dW0+MTAuMTM3MS9qb3VybmFsLnBvbmUuMDE1NDQ4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VsYWtpPC9BdXRob3I+PFllYXI+MjAxNjwvWWVhcj48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1NDQ4NDwv
cGFnZXM+PHZvbHVtZT4xMTwvdm9sdW1lPjxudW1iZXI+NTwvbnVtYmVyPjxlZGl0aW9uPjIwMTYv
MDUvMDM8L2VkaXRpb24+PGRhdGVzPjx5ZWFyPjIwMTY8L3llYXI+PC9kYXRlcz48aXNibj4xOTMy
LTYyMDM8L2lzYm4+PGFjY2Vzc2lvbi1udW0+MjcxMzY0NjA8L2FjY2Vzc2lvbi1udW0+PHVybHM+
PHJlbGF0ZWQtdXJscz48dXJsPmh0dHBzOi8vd3d3Lm5jYmkubmxtLm5paC5nb3YvcG1jL2FydGlj
bGVzL1BNQzQ4NTI5MDkvcGRmL3BvbmUuMDE1NDQ4NC5wZGY8L3VybD48L3JlbGF0ZWQtdXJscz48
L3VybHM+PGN1c3RvbTI+UE1DNDg1MjkwOTwvY3VzdG9tMj48ZWxlY3Ryb25pYy1yZXNvdXJjZS1u
dW0+MTAuMTM3MS9qb3VybmFsLnBvbmUuMDE1NDQ4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60]</w:t>
            </w:r>
            <w:r w:rsidRPr="00F515E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56A89A85" w14:textId="77777777" w:rsidR="00F45481" w:rsidRDefault="00F45481" w:rsidP="008E1462">
      <w:pPr>
        <w:spacing w:after="0" w:line="24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1D3CC027" w14:textId="7EB87772" w:rsidR="00F45481" w:rsidRPr="00630461" w:rsidRDefault="00F45481" w:rsidP="00F45481">
      <w:pPr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</w:pPr>
      <w:r w:rsidRPr="00630461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 xml:space="preserve">Supplementary </w:t>
      </w:r>
      <w:r w:rsidR="00242E34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>Table</w:t>
      </w:r>
      <w:r w:rsidRPr="00630461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 xml:space="preserve"> 2: Culture media for stimulation of NETosis in murine neutrophils</w:t>
      </w:r>
    </w:p>
    <w:tbl>
      <w:tblPr>
        <w:tblStyle w:val="TableGrid"/>
        <w:tblW w:w="9606" w:type="dxa"/>
        <w:tblLayout w:type="fixed"/>
        <w:tblLook w:val="04A0" w:firstRow="1" w:lastRow="0" w:firstColumn="1" w:lastColumn="0" w:noHBand="0" w:noVBand="1"/>
      </w:tblPr>
      <w:tblGrid>
        <w:gridCol w:w="1384"/>
        <w:gridCol w:w="1418"/>
        <w:gridCol w:w="1417"/>
        <w:gridCol w:w="5387"/>
      </w:tblGrid>
      <w:tr w:rsidR="007353E4" w:rsidRPr="00003C1B" w14:paraId="6B45C282" w14:textId="77777777" w:rsidTr="00AB6897">
        <w:tc>
          <w:tcPr>
            <w:tcW w:w="1384" w:type="dxa"/>
            <w:shd w:val="clear" w:color="auto" w:fill="A6A6A6" w:themeFill="background1" w:themeFillShade="A6"/>
          </w:tcPr>
          <w:p w14:paraId="3EA457DC" w14:textId="77777777" w:rsidR="007353E4" w:rsidRPr="00003C1B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003C1B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 xml:space="preserve">Serum/ </w:t>
            </w:r>
          </w:p>
          <w:p w14:paraId="41CB5589" w14:textId="77777777" w:rsidR="007353E4" w:rsidRPr="00003C1B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003C1B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serum albumin</w:t>
            </w:r>
          </w:p>
        </w:tc>
        <w:tc>
          <w:tcPr>
            <w:tcW w:w="1418" w:type="dxa"/>
            <w:shd w:val="clear" w:color="auto" w:fill="A6A6A6" w:themeFill="background1" w:themeFillShade="A6"/>
          </w:tcPr>
          <w:p w14:paraId="309D2E9B" w14:textId="77777777" w:rsidR="007353E4" w:rsidRPr="00003C1B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003C1B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Concentration</w:t>
            </w:r>
          </w:p>
        </w:tc>
        <w:tc>
          <w:tcPr>
            <w:tcW w:w="1417" w:type="dxa"/>
            <w:shd w:val="clear" w:color="auto" w:fill="A6A6A6" w:themeFill="background1" w:themeFillShade="A6"/>
          </w:tcPr>
          <w:p w14:paraId="1911AEE0" w14:textId="77777777" w:rsidR="007353E4" w:rsidRPr="00003C1B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003C1B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Medium</w:t>
            </w:r>
          </w:p>
        </w:tc>
        <w:tc>
          <w:tcPr>
            <w:tcW w:w="5387" w:type="dxa"/>
            <w:shd w:val="clear" w:color="auto" w:fill="A6A6A6" w:themeFill="background1" w:themeFillShade="A6"/>
          </w:tcPr>
          <w:p w14:paraId="566E948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Activator</w:t>
            </w:r>
          </w:p>
        </w:tc>
      </w:tr>
      <w:tr w:rsidR="007353E4" w:rsidRPr="00650AD5" w14:paraId="42C40667" w14:textId="77777777" w:rsidTr="00AB6897">
        <w:trPr>
          <w:trHeight w:val="200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6E43D48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None</w:t>
            </w:r>
          </w:p>
        </w:tc>
        <w:tc>
          <w:tcPr>
            <w:tcW w:w="1418" w:type="dxa"/>
            <w:vMerge w:val="restart"/>
          </w:tcPr>
          <w:p w14:paraId="3B3D676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Not applicable</w:t>
            </w:r>
          </w:p>
        </w:tc>
        <w:tc>
          <w:tcPr>
            <w:tcW w:w="1417" w:type="dxa"/>
            <w:vMerge w:val="restart"/>
          </w:tcPr>
          <w:p w14:paraId="3DB4E05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RPMI +/- supp. </w:t>
            </w:r>
          </w:p>
        </w:tc>
        <w:tc>
          <w:tcPr>
            <w:tcW w:w="5387" w:type="dxa"/>
          </w:tcPr>
          <w:p w14:paraId="5F0E4D9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nVuZDwvQXV0aG9yPjxZZWFyPjIwMTc8L1llYXI+PFJl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=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nVuZDwvQXV0aG9yPjxZZWFyPjIwMTc8L1llYXI+PFJl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=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1, 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XVtYW5uPC9BdXRob3I+PFllYXI+MjAxNDwvWWVhcj48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E4ODM0MTwvcGFnZXM+PHZvbHVtZT4xMjwvdm9sdW1lPjxudW1iZXI+MTI8L251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XVtYW5uPC9BdXRob3I+PFllYXI+MjAxNDwvWWVhcj48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E4ODM0MTwvcGFnZXM+PHZvbHVtZT4xMjwvdm9sdW1lPjxudW1iZXI+MTI8L251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3, 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yPC9SZWNOdW0+PERpc3BsYXlUZXh0Pls1LTEwXTwvRGlzcGxheVRleHQ+PHJlY29yZD48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GVkaXRpb24+MjAxNy8wNS8xOTwvZWRpdGlvbj48ZGF0ZXM+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yPC9SZWNOdW0+PERpc3BsYXlUZXh0Pls1LTEwXTwvRGlzcGxheVRleHQ+PHJlY29yZD48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GVkaXRpb24+MjAxNy8wNS8xOTwvZWRpdGlvbj48ZGF0ZXM+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5-1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1pbmdvLUdvbnphbGV6PC9BdXRob3I+PFllYXI+MjAx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4xMTU1LTg8L3BhZ2VzPjx2b2x1bWU+OTA8L3ZvbHVt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4ODM0MTwvcGFnZXM+PHZvbHVtZT4xMjwvdm9sdW1l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b21pbmdvLUdvbnphbGV6PC9BdXRob3I+PFllYXI+MjAx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4xMTU1LTg8L3BhZ2VzPjx2b2x1bWU+OTA8L3ZvbHVt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4ODM0MTwvcGFnZXM+PHZvbHVtZT4xMjwvdm9sdW1l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4, 11-1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2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TwvWWVhcj48UmVj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TwvWWVhcj48UmVj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1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2.5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cob&lt;/Author&gt;&lt;Year&gt;2017&lt;/Year&gt;&lt;RecNum&gt;39&lt;/RecNum&gt;&lt;DisplayText&gt;[13]&lt;/DisplayText&gt;&lt;record&gt;&lt;rec-number&gt;39&lt;/rec-number&gt;&lt;foreign-keys&gt;&lt;key app="EN" db-id="pepdst0s7weap1e5fwwp9rpg9ax9a25vte5f"&gt;39&lt;/key&gt;&lt;/foreign-keys&gt;&lt;ref-type name="Journal Article"&gt;17&lt;/ref-type&gt;&lt;contributors&gt;&lt;authors&gt;&lt;author&gt;Jacob, C. O.&lt;/author&gt;&lt;author&gt;Yu, N.&lt;/author&gt;&lt;author&gt;Yoo, D. G.&lt;/author&gt;&lt;author&gt;Perez-Zapata, L. J.&lt;/author&gt;&lt;author&gt;Barbu, E. A.&lt;/author&gt;&lt;author&gt;Kaplan, M. J.&lt;/author&gt;&lt;author&gt;Purmalek, M.&lt;/author&gt;&lt;author&gt;Pingel, J. T.&lt;/author&gt;&lt;author&gt;Idol, R. A.&lt;/author&gt;&lt;author&gt;Dinauer, M. C.&lt;/author&gt;&lt;/authors&gt;&lt;/contributors&gt;&lt;auth-address&gt;Keck School of Medicine, University of Southern California School of Medicine, Los Angeles, California, 90089.&amp;#xD;Washington University School of Medicine in St Louis, St Louis, Missouri, 63110.&amp;#xD;Systemic Autoimmunity Branch, NIAMS/NIH, Bethesda, Maryland, 20814.&lt;/auth-address&gt;&lt;titles&gt;&lt;title&gt;Haploinsufficiency of NADPH oxidase subunit NCF2 is sufficient to accelerate full-blown lupus in NZM.2328 mice&lt;/title&gt;&lt;secondary-title&gt;Arthritis Rheumatol&lt;/secondary-title&gt;&lt;alt-title&gt;Arthritis &amp;amp; rheumatology (Hoboken, N.J.)&lt;/alt-title&gt;&lt;/titles&gt;&lt;periodical&gt;&lt;full-title&gt;Arthritis Rheumatol&lt;/full-title&gt;&lt;abbr-1&gt;Arthritis &amp;amp; rheumatology (Hoboken, N.J.)&lt;/abbr-1&gt;&lt;/periodical&gt;&lt;alt-periodical&gt;&lt;full-title&gt;Arthritis Rheumatol&lt;/full-title&gt;&lt;abbr-1&gt;Arthritis &amp;amp; rheumatology (Hoboken, N.J.)&lt;/abbr-1&gt;&lt;/alt-periodical&gt;&lt;edition&gt;2017/05/05&lt;/edition&gt;&lt;dates&gt;&lt;year&gt;2017&lt;/year&gt;&lt;pub-dates&gt;&lt;date&gt;May 04&lt;/date&gt;&lt;/pub-dates&gt;&lt;/dates&gt;&lt;isbn&gt;2326-5191&lt;/isbn&gt;&lt;accession-num&gt;28471497&lt;/accession-num&gt;&lt;urls&gt;&lt;related-urls&gt;&lt;url&gt;http://onlinelibrary.wiley.com/store/10.1002/art.40141/asset/art40141.pdf?v=1&amp;amp;t=j3vpvhop&amp;amp;s=d7ca3ecfd0156c995059ab1b666b392dde8a7ca0&lt;/url&gt;&lt;/related-urls&gt;&lt;/urls&gt;&lt;electronic-resource-num&gt;10.1002/art.40141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1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6.2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xMjQ8L1JlY051bT48RGlzcGxheVRleHQ+WzE5XTwvRGlzcGxheVRleHQ+PHJlY29y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NTc8L3BhZ2VzPjx2b2x1bWU+Nzwv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xMjQ8L1JlY051bT48RGlzcGxheVRleHQ+WzE5XTwvRGlzcGxheVRleHQ+PHJlY29y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NTc8L3BhZ2VzPjx2b2x1bWU+Nzwv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1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00 m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dHVsYWluPC9BdXRob3I+PFllYXI+MjAxNTwvWWVhcj48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dHVsYWluPC9BdXRob3I+PFllYXI+MjAxNTwvWWVhcj48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2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c8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Jtb25hLVJpdmVyYTwvQXV0aG9yPjxZZWFyPjIwMTc8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</w:rPr>
              <w:t>[21-2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36AAED7F" w14:textId="77777777" w:rsidTr="00AB6897">
        <w:trPr>
          <w:trHeight w:val="233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7536881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4810B38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43C4FB2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76E47D61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0.2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TwvQXV0aG9yPjxZZWFyPjIwMTc8L1llYXI+PFJlY051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TwvQXV0aG9yPjxZZWFyPjIwMTc8L1llYXI+PFJlY051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0.5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XJ1bW90bzwvQXV0aG9yPjxZZWFyPjIwMTc8L1llYXI+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XJ1bW90bzwvQXV0aG9yPjxZZWFyPjIwMTc8L1llYXI+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vZDwvQXV0aG9yPjxZZWFyPjIwMTM8L1llYXI+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J0aW5vZDwvQXV0aG9yPjxZZWFyPjIwMTM8L1llYXI+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, 2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TNFα-primed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dhZGVrYXI8L0F1dGhvcj48WWVhcj4yMDE3PC9ZZWFy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M5LTQ3PC9wYWdlcz48dm9sdW1lPjgwPC92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dhZGVrYXI8L0F1dGhvcj48WWVhcj4yMDE3PC9ZZWFy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M5LTQ3PC9wYWdlcz48dm9sdW1lPjgwPC92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2.5-25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k0PC9SZWNOdW0+PERpc3BsYXlUZXh0PlsyOF08L0Rpc3BsYXlUZXh0PjxyZWNvcmQ+PHJl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xNS05PC9wYWdlcz48dm9sdW1lPjIxPC92b2x1bWU+PG51bWJlcj43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k0PC9SZWNOdW0+PERpc3BsYXlUZXh0PlsyOF08L0Rpc3BsYXlUZXh0PjxyZWNvcmQ+PHJl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xNS05PC9wYWdlcz48dm9sdW1lPjIxPC92b2x1bWU+PG51bWJlcj43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25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Das&lt;/Author&gt;&lt;Year&gt;2018&lt;/Year&gt;&lt;RecNum&gt;108&lt;/RecNum&gt;&lt;DisplayText&gt;[29]&lt;/DisplayText&gt;&lt;record&gt;&lt;rec-number&gt;108&lt;/rec-number&gt;&lt;foreign-keys&gt;&lt;key app="EN" db-id="pepdst0s7weap1e5fwwp9rpg9ax9a25vte5f"&gt;108&lt;/key&gt;&lt;/foreign-keys&gt;&lt;ref-type name="Journal Article"&gt;17&lt;/ref-type&gt;&lt;contributors&gt;&lt;authors&gt;&lt;author&gt;Das, S. K.&lt;/author&gt;&lt;author&gt;Yuan, Y. F.&lt;/author&gt;&lt;author&gt;Li, M. Q.&lt;/author&gt;&lt;/authors&gt;&lt;/contributors&gt;&lt;auth-address&gt;Department of Intervention &amp;amp;Vascular surgery, shanghai Tenth people&amp;apos;s hospital, Tongji University School of Medicine, yanchang road 301, shanghai, China.&amp;#xD;epartment of Interventional and Vascular Surgery, Shanghai Tenth People&amp;apos;s Hospital, Tongji University, Shanghai, China 782616733@qq.com.&lt;/auth-address&gt;&lt;titles&gt;&lt;title&gt;Specific PKC beta II Inhibitor: One Stone Two Birds in the Treatment of Diabetic Foot Ulcers&lt;/title&gt;&lt;secondary-title&gt;Biosci Rep&lt;/secondary-title&gt;&lt;alt-title&gt;Bioscience reports&lt;/alt-title&gt;&lt;/titles&gt;&lt;periodical&gt;&lt;full-title&gt;Biosci Rep&lt;/full-title&gt;&lt;abbr-1&gt;Bioscience reports&lt;/abbr-1&gt;&lt;/periodical&gt;&lt;alt-periodical&gt;&lt;full-title&gt;Biosci Rep&lt;/full-title&gt;&lt;abbr-1&gt;Bioscience reports&lt;/abbr-1&gt;&lt;/alt-periodical&gt;&lt;edition&gt;2018/02/15&lt;/edition&gt;&lt;keywords&gt;&lt;keyword&gt;NETosis&lt;/keyword&gt;&lt;keyword&gt;Protein Kinase C&lt;/keyword&gt;&lt;keyword&gt;angiogenesis&lt;/keyword&gt;&lt;keyword&gt;diabetic foot&lt;/keyword&gt;&lt;keyword&gt;neutrophil extracellular traps&lt;/keyword&gt;&lt;/keywords&gt;&lt;dates&gt;&lt;year&gt;2018&lt;/year&gt;&lt;pub-dates&gt;&lt;date&gt;Feb 12&lt;/date&gt;&lt;/pub-dates&gt;&lt;/dates&gt;&lt;isbn&gt;0144-8463&lt;/isbn&gt;&lt;accession-num&gt;29440456&lt;/accession-num&gt;&lt;urls&gt;&lt;related-urls&gt;&lt;url&gt;http://www.bioscirep.org/content/ppbioscirep/early/2018/02/12/BSR20171459.full.pdf&lt;/url&gt;&lt;/related-urls&gt;&lt;/urls&gt;&lt;electronic-resource-num&gt;10.1042/bsr20171459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NhaTwvQXV0aG9yPjxZZWFyPjIwMTY8L1llYXI+PFJl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jIzLTk8L3BhZ2VzPjx2b2x1bWU+NDY8L3ZvbHVtZT48bnVtYmVy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NhaTwvQXV0aG9yPjxZZWFyPjIwMTY8L1llYXI+PFJl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7353E4" w:rsidRPr="00650AD5" w14:paraId="59BAFB29" w14:textId="77777777" w:rsidTr="00AB6897">
        <w:trPr>
          <w:trHeight w:val="184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665F35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034E7B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28A8FC5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5E47DCC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4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ZpbGxldDwvQXV0aG9yPjxZZWFyPjIwMTU8L1llYXI+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ODY3NC05PC9wYWdl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xNDEtODwvcGFnZXM+PHZv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4yNjktMjc2PC9wYWdlcz48dm9sdW1lPjkzPC92b2x1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4ODM0MTwv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YXZpbGxldDwvQXV0aG9yPjxZZWFyPjIwMTU8L1llYXI+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ODY3NC05PC9wYWdl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xNDEtODwvcGFnZXM+PHZv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4yNjktMjc2PC9wYWdlcz48dm9sdW1lPjkzPC92b2x1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4ODM0MTwv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, 12, 15, 16, 20, 26, 30, 3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xMjQ8L1JlY051bT48RGlzcGxheVRleHQ+WzE5XTwvRGlzcGxheVRleHQ+PHJlY29y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NTc8L3BhZ2VzPjx2b2x1bWU+Nzwv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aWVybWFubjwvQXV0aG9yPjxZZWFyPjIwMTY8L1llYXI+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; Ionophore (5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639AFC6" w14:textId="77777777" w:rsidTr="00AB6897">
        <w:trPr>
          <w:trHeight w:val="20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75423E11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953FAC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75C86DA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25234C7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reptococcus pneumoniae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+/- BALF after infection with PR8 viru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29ydGh5PC9BdXRob3I+PFllYXI+MjAxNjwvWWVhcj48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29ydGh5PC9BdXRob3I+PFllYXI+MjAxNjwvWWVhcj48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Escherichia coli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+/- PM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hhPC9BdXRob3I+PFllYXI+MjAxNzwvWWVhcj48UmVj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NDI5My00MzAzPC9wYWdlcz48dm9sdW1lPjE5ODwvdm9sdW1lPjxudW1iZXI+MTE8L251bWJl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  <w:lang w:val="en-US"/>
              </w:rPr>
              <w:t xml:space="preserve">Haemophilus influenzae </w:t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begin">
                <w:fldData xml:space="preserve">PEVuZE5vdGU+PENpdGU+PEF1dGhvcj5KdW5lYXU8L0F1dGhvcj48WWVhcj4yMDExPC9ZZWFyPjxS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</w:fldData>
              </w:fldChar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begin">
                <w:fldData xml:space="preserve">PEVuZE5vdGU+PENpdGU+PEF1dGhvcj5KdW5lYXU8L0F1dGhvcj48WWVhcj4yMDExPC9ZZWFyPjxS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</w:fldData>
              </w:fldChar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bCs/>
                <w:iCs/>
                <w:noProof/>
                <w:sz w:val="18"/>
                <w:szCs w:val="18"/>
                <w:lang w:val="en-US"/>
              </w:rPr>
              <w:t>[33]</w:t>
            </w: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62E958D0" w14:textId="77777777" w:rsidTr="00AB6897">
        <w:trPr>
          <w:trHeight w:val="180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7E19156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356B50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506CD38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9FC6631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spergillus fumigatu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Rohm&lt;/Author&gt;&lt;Year&gt;2014&lt;/Year&gt;&lt;RecNum&gt;68&lt;/RecNum&gt;&lt;DisplayText&gt;[34]&lt;/DisplayText&gt;&lt;record&gt;&lt;rec-number&gt;68&lt;/rec-number&gt;&lt;foreign-keys&gt;&lt;key app="EN" db-id="pepdst0s7weap1e5fwwp9rpg9ax9a25vte5f"&gt;68&lt;/key&gt;&lt;/foreign-keys&gt;&lt;ref-type name="Journal Article"&gt;17&lt;/ref-type&gt;&lt;contributors&gt;&lt;authors&gt;&lt;author&gt;Rohm, M.&lt;/author&gt;&lt;author&gt;Grimm, M. J.&lt;/author&gt;&lt;author&gt;D&amp;apos;Auria, A. C.&lt;/author&gt;&lt;author&gt;Almyroudis, N. G.&lt;/author&gt;&lt;author&gt;Segal, B. H.&lt;/author&gt;&lt;author&gt;Urban, C. F.&lt;/author&gt;&lt;/authors&gt;&lt;/contributors&gt;&lt;auth-address&gt;Department of Clinical Microbiology, Umea University, Umea, Sweden.&lt;/auth-address&gt;&lt;titles&gt;&lt;title&gt;NADPH oxidase promotes neutrophil extracellular trap formation in pulmonary aspergillosi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1766-77&lt;/pages&gt;&lt;volume&gt;82&lt;/volume&gt;&lt;number&gt;5&lt;/number&gt;&lt;edition&gt;2014/02/20&lt;/edition&gt;&lt;keywords&gt;&lt;keyword&gt;Animals&lt;/keyword&gt;&lt;keyword&gt;Aspergillus fumigatus/physiology&lt;/keyword&gt;&lt;keyword&gt;Gene Expression Regulation, Enzymologic/*immunology&lt;/keyword&gt;&lt;keyword&gt;Hyphae/physiology&lt;/keyword&gt;&lt;keyword&gt;Inflammation&lt;/keyword&gt;&lt;keyword&gt;Mice&lt;/keyword&gt;&lt;keyword&gt;Mice, Knockout&lt;/keyword&gt;&lt;keyword&gt;NADPH Oxidase/*metabolism&lt;/keyword&gt;&lt;keyword&gt;Neutrophils/*physiology&lt;/keyword&gt;&lt;keyword&gt;Pulmonary Alveoli/cytology&lt;/keyword&gt;&lt;keyword&gt;Pulmonary Aspergillosis/*enzymology&lt;/keyword&gt;&lt;/keywords&gt;&lt;dates&gt;&lt;year&gt;2014&lt;/year&gt;&lt;pub-dates&gt;&lt;date&gt;May&lt;/date&gt;&lt;/pub-dates&gt;&lt;/dates&gt;&lt;isbn&gt;0019-9567&lt;/isbn&gt;&lt;accession-num&gt;24549323&lt;/accession-num&gt;&lt;urls&gt;&lt;related-urls&gt;&lt;url&gt;http://iai.asm.org/content/82/5/1766.full.pdf&lt;/url&gt;&lt;/related-urls&gt;&lt;/urls&gt;&lt;custom2&gt;PMC3993456&lt;/custom2&gt;&lt;electronic-resource-num&gt;10.1128/iai.00096-14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C58F7C4" w14:textId="77777777" w:rsidTr="00AB6897">
        <w:trPr>
          <w:trHeight w:val="84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2D011CDF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1EBD73C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50F47D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16433BC7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rasites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lasmodium berghei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Chang&lt;/Author&gt;&lt;Year&gt;2016&lt;/Year&gt;&lt;RecNum&gt;17&lt;/RecNum&gt;&lt;DisplayText&gt;[35]&lt;/DisplayText&gt;&lt;record&gt;&lt;rec-number&gt;17&lt;/rec-number&gt;&lt;foreign-keys&gt;&lt;key app="EN" db-id="pepdst0s7weap1e5fwwp9rpg9ax9a25vte5f"&gt;17&lt;/key&gt;&lt;/foreign-keys&gt;&lt;ref-type name="Journal Article"&gt;17&lt;/ref-type&gt;&lt;contributors&gt;&lt;authors&gt;&lt;author&gt;Chang, Z.&lt;/author&gt;&lt;author&gt;Jiang, N.&lt;/author&gt;&lt;author&gt;Zhang, Y.&lt;/author&gt;&lt;author&gt;Lu, H.&lt;/author&gt;&lt;author&gt;Yin, J.&lt;/author&gt;&lt;author&gt;Wahlgren, M.&lt;/author&gt;&lt;author&gt;Cheng, X.&lt;/author&gt;&lt;author&gt;Cao, Y.&lt;/author&gt;&lt;author&gt;Chen, Q.&lt;/author&gt;&lt;/authors&gt;&lt;/contributors&gt;&lt;auth-address&gt;Key Laboratory of Zoonosis, Jilin University, Xi An Da Lu 5333, Changchun 130062, China.&amp;#xD;Institute of Microbiology, Tumour and Cellular Biology, Karolinska Institutet, Nobels vag 16, S-171 77 Stockholm, Sweden.&amp;#xD;Department of Pathogen Biology, Fudan University, Handan Road 220, Shanghai 200433, China.&amp;#xD;Department of Immunology, China Medical University, Puhe Road 77, Shenyang 110122, China.&amp;#xD;Key Laboratory of Zoonosis, Shenyang Agricultural University, Dongling Road 120, Shenyang 10866, China.&lt;/auth-address&gt;&lt;titles&gt;&lt;title&gt;The TatD-like DNase of Plasmodium is a virulence factor and a potential malaria vaccine candidate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11537&lt;/pages&gt;&lt;volume&gt;7&lt;/volume&gt;&lt;edition&gt;2016/05/07&lt;/edition&gt;&lt;dates&gt;&lt;year&gt;2016&lt;/year&gt;&lt;pub-dates&gt;&lt;date&gt;May 06&lt;/date&gt;&lt;/pub-dates&gt;&lt;/dates&gt;&lt;isbn&gt;2041-1723&lt;/isbn&gt;&lt;accession-num&gt;27151551&lt;/accession-num&gt;&lt;urls&gt;&lt;related-urls&gt;&lt;url&gt;http://www.nature.com/articles/ncomms11537.pdf&lt;/url&gt;&lt;/related-urls&gt;&lt;/urls&gt;&lt;custom2&gt;PMC4859065&lt;/custom2&gt;&lt;electronic-resource-num&gt;10.1038/ncomms11537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609E1988" w14:textId="77777777" w:rsidTr="00AB6897">
        <w:trPr>
          <w:trHeight w:val="13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C25F610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75DB82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16F73A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1BB3ED2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MIP-2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sZXk8L0F1dGhvcj48WWVhcj4yMDEyPC9ZZWFyPjxS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Q1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sZXk8L0F1dGhvcj48WWVhcj4yMDEyPC9ZZWFyPjxS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PAF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dHVsYWluPC9BdXRob3I+PFllYXI+MjAxNTwvWWVhcj48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0Mi02PC9wYWdlcz48dm9sdW1lPjEy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0NTc0LTgxPC9wYWdlcz48dm9sdW1lPjE4OTwvdm9sdW1lPjxu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dHVsYWluPC9BdXRob3I+PFllYXI+MjAxNTwvWWVhcj48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0Mi02PC9wYWdlcz48dm9sdW1lPjEy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0NTc0LTgxPC9wYWdlcz48dm9sdW1lPjE4OTwvdm9sdW1lPjxu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, 2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08443E2" w14:textId="77777777" w:rsidTr="00AB6897">
        <w:trPr>
          <w:trHeight w:val="13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2C4655D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158E8D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AEA172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3186840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L2ltbXVub2xvZ3k8L2tleXdvcmQ+PGtleXdvcmQ+Q2VsbCBEaWZmZXJlbnRpYXRpb24vaW1tdW5v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NTU3PC9wYWdlcz48dm9sdW1lPjc8L3ZvbHVt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ZXVtYW5uPC9BdXRob3I+PFllYXI+MjAxNDwvWWVhcj48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I0Mi02PC9wYWdlcz48dm9sdW1lPjEyNjwvdm9sdW1lPjxudW1iZXI+MjwvbnVtYmVy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I0Mi02PC9wYWdlcz48dm9sdW1lPjEyNjwvdm9sdW1l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=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L2ltbXVub2xvZ3k8L2tleXdvcmQ+PGtleXdvcmQ+Q2VsbCBEaWZmZXJlbnRpYXRpb24vaW1tdW5v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, 3, 9-11, 13, 17, 19-22, 32, 36, 3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ED92D00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D2CFD2F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1F9C3E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 w:val="restart"/>
          </w:tcPr>
          <w:p w14:paraId="65DC2D0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HBSS +/- supp.</w:t>
            </w:r>
          </w:p>
        </w:tc>
        <w:tc>
          <w:tcPr>
            <w:tcW w:w="5387" w:type="dxa"/>
          </w:tcPr>
          <w:p w14:paraId="4AB78E41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nJveW88L0F1dGhvcj48WWVhcj4yMDE4PC9ZZWFyPjxS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nJveW88L0F1dGhvcj48WWVhcj4yMDE4PC9ZZWFyPjxS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32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5pPC9BdXRob3I+PFllYXI+MjAxNTwvWWVhcj48UmVj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5pPC9BdXRob3I+PFllYXI+MjAxNTwvWWVhcj48UmVj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5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mVyc2VuPC9BdXRob3I+PFllYXI+MjAxNjwvWWVhcj48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dmVyc2VuPC9BdXRob3I+PFllYXI+MjAxNjwvWWVhcj48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S00M108L0Rpc3BsYXlUZXh0PjxyZWNvcmQ+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g3MC03PC9wYWdlcz48dm9s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2MzkyMjwvcGFnZXM+PHZvbHVtZT4xMTwvdm9sdW1lPjxudW1iZXI+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Tg3MC03PC9wYWdlcz48dm9sdW1lPjE5Mjwvdm9sdW1lPjxudW1iZXI+NDwvbnVtYmVyPjxl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S00M108L0Rpc3BsYXlUZXh0PjxyZWNvcmQ+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E2MzkyMjwvcGFnZXM+PHZvbHVtZT4xMTwvdm9sdW1lPjxudW1iZXI+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-4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TNF-α primed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DwvWWVhcj48UmVj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M4MTgtMjc8L3BhZ2VzPjx2b2x1bWU+MTIzPC92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DwvWWVhcj48UmVj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M4MTgtMjc8L3BhZ2VzPjx2b2x1bWU+MTIzPC92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16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NTY8L1JlY051bT48RGlzcGxheVRleHQ+WzQ1XTwvRGlzcGxheVRleHQ+PHJlY29y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NjwvcGFnZXM+PHZvbHVtZT44PC92b2x1bWU+PGVkaXRp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NTY8L1JlY051bT48RGlzcGxheVRleHQ+WzQ1XTwvRGlzcGxheVRleHQ+PHJlY29y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NjwvcGFnZXM+PHZvbHVtZT44PC92b2x1bWU+PGVkaXRp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</w:p>
        </w:tc>
      </w:tr>
      <w:tr w:rsidR="007353E4" w:rsidRPr="00650AD5" w14:paraId="5E8511D9" w14:textId="77777777" w:rsidTr="00AB6897">
        <w:trPr>
          <w:trHeight w:val="88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CA04D9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CCD659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4EBFDDB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31A9EA0F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0.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Lim&lt;/Author&gt;&lt;Year&gt;2011&lt;/Year&gt;&lt;RecNum&gt;48&lt;/RecNum&gt;&lt;DisplayText&gt;[42]&lt;/DisplayText&gt;&lt;record&gt;&lt;rec-number&gt;48&lt;/rec-number&gt;&lt;foreign-keys&gt;&lt;key app="EN" db-id="pepdst0s7weap1e5fwwp9rpg9ax9a25vte5f"&gt;48&lt;/key&gt;&lt;/foreign-keys&gt;&lt;ref-type name="Journal Article"&gt;17&lt;/ref-type&gt;&lt;contributors&gt;&lt;authors&gt;&lt;author&gt;Lim, M. B.&lt;/author&gt;&lt;author&gt;Kuiper, J. W.&lt;/author&gt;&lt;author&gt;Katchky, A.&lt;/author&gt;&lt;author&gt;Goldberg, H.&lt;/author&gt;&lt;author&gt;Glogauer, M.&lt;/author&gt;&lt;/authors&gt;&lt;/contributors&gt;&lt;auth-address&gt;University of Toronto, Toronto, Canada.&lt;/auth-address&gt;&lt;titles&gt;&lt;title&gt;Rac2 is required for the formation of neutrophil extracellular traps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771-6&lt;/pages&gt;&lt;volume&gt;90&lt;/volume&gt;&lt;number&gt;4&lt;/number&gt;&lt;edition&gt;2011/06/30&lt;/edition&gt;&lt;keywords&gt;&lt;keyword&gt;Animals&lt;/keyword&gt;&lt;keyword&gt;Enzyme Inhibitors/pharmacology&lt;/keyword&gt;&lt;keyword&gt;Mice&lt;/keyword&gt;&lt;keyword&gt;Mice, Mutant Strains&lt;/keyword&gt;&lt;keyword&gt;NG-Nitroarginine Methyl Ester/pharmacology&lt;/keyword&gt;&lt;keyword&gt;Neutrophils/*enzymology&lt;/keyword&gt;&lt;keyword&gt;Nitric Oxide/*metabolism&lt;/keyword&gt;&lt;keyword&gt;Reactive Oxygen Species/*metabolism&lt;/keyword&gt;&lt;keyword&gt;rac GTP-Binding Proteins/genetics/*metabolism&lt;/keyword&gt;&lt;/keywords&gt;&lt;dates&gt;&lt;year&gt;2011&lt;/year&gt;&lt;pub-dates&gt;&lt;date&gt;Oct&lt;/date&gt;&lt;/pub-dates&gt;&lt;/dates&gt;&lt;isbn&gt;0741-5400&lt;/isbn&gt;&lt;accession-num&gt;21712395&lt;/accession-num&gt;&lt;urls&gt;&lt;related-urls&gt;&lt;url&gt;http://www.jleukbio.org/content/90/4/771.full.pdf&lt;/url&gt;&lt;/related-urls&gt;&lt;/urls&gt;&lt;electronic-resource-num&gt;10.1189/jlb.1010549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aG9ycGU8L0F1dGhvcj48WWVhcj4yMDE3PC9ZZWFy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aG9ycGU8L0F1dGhvcj48WWVhcj4yMDE3PC9ZZWFy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k0PC9SZWNOdW0+PERpc3BsYXlUZXh0PlsyOF08L0Rpc3BsYXlUZXh0PjxyZWNvcmQ+PHJl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xNS05PC9wYWdlcz48dm9sdW1lPjIxPC92b2x1bWU+PG51bWJlcj43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b25nPC9BdXRob3I+PFllYXI+MjAxNTwvWWVhcj48UmVj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xNS05PC9wYWdlcz48dm9sdW1lPjIxPC92b2x1bWU+PG51bWJlcj43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297A24D" w14:textId="77777777" w:rsidTr="00AB6897">
        <w:trPr>
          <w:trHeight w:val="88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20A87D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590A7DC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02871A8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14105B9F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NTY8L1JlY051bT48RGlzcGxheVRleHQ+WzQ1XTwvRGlzcGxheVRleHQ+PHJlY29y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NjwvcGFnZXM+PHZvbHVtZT44PC92b2x1bWU+PGVkaXRp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lcm9kZXI8L0F1dGhvcj48WWVhcj4yMDE3PC9ZZWFy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NjwvcGFnZXM+PHZvbHVtZT44PC92b2x1bWU+PGVkaXRp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BAF31B2" w14:textId="77777777" w:rsidTr="00AB6897">
        <w:trPr>
          <w:trHeight w:val="77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E3A560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3F029C7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62393FD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49542228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Klebsiella pneumoniae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sZXR0YTwvQXV0aG9yPjxZZWFyPjIwMTI8L1llYXI+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sZXR0YTwvQXV0aG9yPjxZZWFyPjIwMTI8L1llYXI+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treptococcus aureu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V08L0Rpc3BsYXlUZXh0PjxyZWNvcmQ+PHJl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V08L0Rpc3BsYXlUZXh0PjxyZWNvcmQ+PHJl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commensal/ probiotic/ enterohemorrhagic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Escherichia co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V08L0Rpc3BsYXlUZXh0PjxyZWNvcmQ+PHJl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DwvWWVhcj48UmVj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TSB/ LB/ MRS broth fecal bacteri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TwvWWVhcj48UmVj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b25nPC9BdXRob3I+PFllYXI+MjAxNTwvWWVhcj48UmVj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48, 4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, Pseudomonas aeruginosa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3llcjwvQXV0aG9yPjxZZWFyPjIwMTQ8L1llYXI+PFJl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3llcjwvQXV0aG9yPjxZZWFyPjIwMTQ8L1llYXI+PFJl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78500CC" w14:textId="77777777" w:rsidTr="00AB6897">
        <w:trPr>
          <w:trHeight w:val="13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4B125959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19FA837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A919DA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F5914EF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PAF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9uZTwvQXV0aG9yPjxZZWFyPjIwMTU8L1llYXI+PFJl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9uZTwvQXV0aG9yPjxZZWFyPjIwMTU8L1llYXI+PFJl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B89D71E" w14:textId="77777777" w:rsidTr="00AB6897">
        <w:trPr>
          <w:trHeight w:val="13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47C623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12D06BC4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0C2EFE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317974FD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yaWRlbjwvQXV0aG9yPjxZZWFyPjIwMTU8L1llYXI+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gzNjk8L3BhZ2VzPjx2b2x1bWU+Njwvdm9sdW1lPjxlZGl0aW9uPjIwMTUvMTAvMTY8L2Vk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MzgxOC0yNzwvcGFnZXM+PHZvbHVtZT4x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3JyaWRlbjwvQXV0aG9yPjxZZWFyPjIwMTU8L1llYXI+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gzNjk8L3BhZ2VzPjx2b2x1bWU+Njwvdm9sdW1lPjxlZGl0aW9uPjIwMTUvMTAvMTY8L2Vk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MzgxOC0yNzwvcGFnZXM+PHZvbHVtZT4x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39, 41, 42, 44, 48, 49, 5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1E0A7C87" w14:textId="77777777" w:rsidTr="00AB6897">
        <w:trPr>
          <w:trHeight w:val="77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20E5F23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4C646EE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 w:val="restart"/>
          </w:tcPr>
          <w:p w14:paraId="43FF355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Other media and buffer</w:t>
            </w:r>
          </w:p>
        </w:tc>
        <w:tc>
          <w:tcPr>
            <w:tcW w:w="5387" w:type="dxa"/>
          </w:tcPr>
          <w:p w14:paraId="30ADFE88" w14:textId="77777777" w:rsidR="007353E4" w:rsidRPr="00650AD5" w:rsidRDefault="007353E4" w:rsidP="00AB6897">
            <w:pPr>
              <w:tabs>
                <w:tab w:val="right" w:pos="2087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jwvWWVhcj48UmVj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ExMTEtMTEyODwvcGFnZXM+PHZvbHVtZT4yMTQ8L3Zv
bHVtZT48bnVtYmVyPjQ8L251bWJlcj48ZWRpdGlvbj4yMDE3LzAzLzMwPC9lZGl0aW9uPjxkYXRl
cz48eWVhcj4yMDE3PC95ZWFyPjxwdWItZGF0ZXM+PGRhdGU+QXByIDAzPC9kYXRlPjwvcHViLWRh
dGVzPjwvZGF0ZXM+PGlzYm4+MDAyMi0xMDA3PC9pc2JuPjxhY2Nlc3Npb24tbnVtPjI4MzUxOTg0
PC9hY2Nlc3Npb24tbnVtPjx1cmxzPjxyZWxhdGVkLXVybHM+PHVybD5odHRwOi8vamVtLnJ1cHJl
c3Mub3JnL2NvbnRlbnQvamVtLzIxNC80LzExMTEuZnVsbC5wZGY8L3VybD48L3JlbGF0ZWQtdXJs
cz48L3VybHM+PGN1c3RvbTI+UE1DNTM3OTk3ODwvY3VzdG9tMj48ZWxlY3Ryb25pYy1yZXNvdXJj
ZS1udW0+MTAuMTA4NC9qZW0uMjAxNjEzODI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JrPC9BdXRob3I+PFllYXI+MjAxNjwvWWVhcj48UmVj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ExMTEtMTEyODwvcGFnZXM+PHZvbHVtZT4yMTQ8L3Zv
bHVtZT48bnVtYmVyPjQ8L251bWJlcj48ZWRpdGlvbj4yMDE3LzAzLzMwPC9lZGl0aW9uPjxkYXRl
cz48eWVhcj4yMDE3PC95ZWFyPjxwdWItZGF0ZXM+PGRhdGU+QXByIDAzPC9kYXRlPjwvcHViLWRh
dGVzPjwvZGF0ZXM+PGlzYm4+MDAyMi0xMDA3PC9pc2JuPjxhY2Nlc3Npb24tbnVtPjI4MzUxOTg0
PC9hY2Nlc3Npb24tbnVtPjx1cmxzPjxyZWxhdGVkLXVybHM+PHVybD5odHRwOi8vamVtLnJ1cHJl
c3Mub3JnL2NvbnRlbnQvamVtLzIxNC80LzExMTEuZnVsbC5wZGY8L3VybD48L3JlbGF0ZWQtdXJs
cz48L3VybHM+PGN1c3RvbTI+UE1DNTM3OTk3ODwvY3VzdG9tMj48ZWxlY3Ryb25pYy1yZXNvdXJj
ZS1udW0+MTAuMTA4NC9qZW0uMjAxNjEzODI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3, 5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25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SwgNTZdPC9EaXNwbGF5VGV4dD48cmVj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SwgNTZdPC9EaXNwbGF5VGV4dD48cmVj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5, 5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FsPC9BdXRob3I+PFllYXI+MjAxNzwvWWVhcj48UmVj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2NDM4PC9wYWdlcz48dm9sdW1lPjc8L3ZvbHVtZT48bnVtYmVyPjE8
L251bWJlcj48ZWRpdGlvbj4yMDE3LzA3LzI3PC9lZGl0aW9uPjxkYXRlcz48eWVhcj4yMDE3PC95
ZWFyPjxwdWItZGF0ZXM+PGRhdGU+SnVsIDI1PC9kYXRlPjwvcHViLWRhdGVzPjwvZGF0ZXM+PGlz
Ym4+MjA0NS0yMzIyPC9pc2JuPjxhY2Nlc3Npb24tbnVtPjI4NzQzODg3PC9hY2Nlc3Npb24tbnVt
Pjx1cmxzPjxyZWxhdGVkLXVybHM+PHVybD5odHRwczovL3d3dy5uY2JpLm5sbS5uaWguZ292L3Bt
Yy9hcnRpY2xlcy9QTUM1NTI2OTM5L3BkZi80MTU5OF8yMDE3X0FydGljbGVfNjg5My5wZGY8L3Vy
bD48L3JlbGF0ZWQtdXJscz48L3VybHM+PGN1c3RvbTI+UE1DNTUyNjkzOTwvY3VzdG9tMj48ZWxl
Y3Ryb25pYy1yZXNvdXJjZS1udW0+MTAuMTAzOC9zNDE1OTgtMDE3LTA2ODkzLTc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WFsPC9BdXRob3I+PFllYXI+MjAxNzwvWWVhcj48UmVj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2NDM4PC9wYWdlcz48dm9sdW1lPjc8L3ZvbHVtZT48bnVtYmVyPjE8
L251bWJlcj48ZWRpdGlvbj4yMDE3LzA3LzI3PC9lZGl0aW9uPjxkYXRlcz48eWVhcj4yMDE3PC95
ZWFyPjxwdWItZGF0ZXM+PGRhdGU+SnVsIDI1PC9kYXRlPjwvcHViLWRhdGVzPjwvZGF0ZXM+PGlz
Ym4+MjA0NS0yMzIyPC9pc2JuPjxhY2Nlc3Npb24tbnVtPjI4NzQzODg3PC9hY2Nlc3Npb24tbnVt
Pjx1cmxzPjxyZWxhdGVkLXVybHM+PHVybD5odHRwczovL3d3dy5uY2JpLm5sbS5uaWguZ292L3Bt
Yy9hcnRpY2xlcy9QTUM1NTI2OTM5L3BkZi80MTU5OF8yMDE3X0FydGljbGVfNjg5My5wZGY8L3Vy
bD48L3JlbGF0ZWQtdXJscz48L3VybHM+PGN1c3RvbTI+UE1DNTUyNjkzOTwvY3VzdG9tMj48ZWxl
Y3Ryb25pYy1yZXNvdXJjZS1udW0+MTAuMTAzOC9zNDE1OTgtMDE3LTA2ODkzLTc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5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Wl0aDwvQXV0aG9yPjxZZWFyPjIwMTQ8L1llYXI+PFJl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Wl0aDwvQXV0aG9yPjxZZWFyPjIwMTQ8L1llYXI+PFJl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4, 5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F2cm91PC9BdXRob3I+PFllYXI+MjAxODwvWWVhcj48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OTQ0LTk1OTwvcGFnZXM+PHZvbHVtZT4xMjg8L3ZvbHVtZT48bnVtYmVy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F2cm91PC9BdXRob3I+PFllYXI+MjAxODwvWWVhcj48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OTQ0LTk1OTwvcGFnZXM+PHZvbHVtZT4xMjg8L3ZvbHVtZT48bnVtYmVy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7353E4" w:rsidRPr="00650AD5" w14:paraId="6AA76939" w14:textId="77777777" w:rsidTr="00AB6897">
        <w:trPr>
          <w:trHeight w:val="225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35807B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332C7B3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4C803D0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6EB32BE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V08L0Rpc3BsYXlUZXh0PjxyZWNvcmQ+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1MTctNTI1PC9wYWdlcz48dm9sdW1lPjE1Mjwvdm9sdW1lPjxudW1iZXI+MzwvbnVtYmVyPjxl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V08L0Rpc3BsYXlUZXh0PjxyZWNvcmQ+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1MTctNTI1PC9wYWdlcz48dm9sdW1lPjE1Mjwvdm9sdW1lPjxudW1iZXI+MzwvbnVtYmVyPjxl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A8L1llYXI+PFJlY051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A8L1llYXI+PFJlY051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56, 6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500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W11cmE8L0F1dGhvcj48WWVhcj4yMDE4PC9ZZWFyPjxS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W11cmE8L0F1dGhvcj48WWVhcj4yMDE4PC9ZZWFyPjxS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6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650AD5">
              <w:rPr>
                <w:rStyle w:val="CommentReference"/>
                <w:rFonts w:ascii="Times New Roman" w:hAnsi="Times New Roman" w:cs="Times New Roman"/>
              </w:rPr>
              <w:t xml:space="preserve"> </w:t>
            </w:r>
          </w:p>
        </w:tc>
      </w:tr>
      <w:tr w:rsidR="007353E4" w:rsidRPr="00650AD5" w14:paraId="4F070AA8" w14:textId="77777777" w:rsidTr="00AB6897">
        <w:trPr>
          <w:trHeight w:val="20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37C8DB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4C568A4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2F0411A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4A26D6B0" w14:textId="0C174641" w:rsidR="007353E4" w:rsidRPr="00650AD5" w:rsidRDefault="00324E7E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lcium i</w:t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nophore (4 µM </w:t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F2cm91PC9BdXRob3I+PFllYXI+MjAxODwvWWVhcj48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OTQ0LTk1OTwvcGFnZXM+PHZvbHVtZT4xMjg8L3ZvbHVtZT48bnVtYmVy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==
</w:fldData>
              </w:fldChar>
            </w:r>
            <w:r w:rsidR="007353E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="007353E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F2cm91PC9BdXRob3I+PFllYXI+MjAxODwvWWVhcj48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OTQ0LTk1OTwvcGFnZXM+PHZvbHVtZT4xMjg8L3ZvbHVtZT48bnVtYmVy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==
</w:fldData>
              </w:fldChar>
            </w:r>
            <w:r w:rsidR="007353E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="007353E4">
              <w:rPr>
                <w:rFonts w:ascii="Times New Roman" w:hAnsi="Times New Roman" w:cs="Times New Roman"/>
                <w:sz w:val="18"/>
                <w:szCs w:val="18"/>
              </w:rPr>
            </w:r>
            <w:r w:rsidR="007353E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7353E4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9]</w:t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7353E4"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9B158A8" w14:textId="77777777" w:rsidTr="00AB6897">
        <w:trPr>
          <w:trHeight w:val="64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C30BE60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5043F9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1F077D9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D69AA25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Escherichia coli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Shigella flexneri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r GAS (IL-8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A8L1llYXI+PFJlY051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A8L1llYXI+PFJlY051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5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7353E4" w:rsidRPr="00650AD5" w14:paraId="66A61CBE" w14:textId="77777777" w:rsidTr="00AB6897">
        <w:trPr>
          <w:trHeight w:val="109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03A311C2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1ECE21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17AA896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0466610F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C5a (GM-CSF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V08L0Rpc3BsYXlUZXh0PjxyZWNvcmQ+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1MTctNTI1PC9wYWdlcz48dm9sdW1lPjE1Mjwvdm9sdW1lPjxudW1iZXI+MzwvbnVtYmVyPjxl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XJtaWM8L0F1dGhvcj48WWVhcj4yMDE3PC9ZZWFyPjxS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1MTctNTI1PC9wYWdlcz48dm9sdW1lPjE1Mjwvdm9sdW1lPjxudW1iZXI+MzwvbnVtYmVyPjxl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L8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nZXJpPC9BdXRob3I+PFllYXI+MjAxNDwvWWVhcj48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VnZXJpPC9BdXRob3I+PFllYXI+MjAxNDwvWWVhcj48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5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A3B7771" w14:textId="77777777" w:rsidTr="00AB6897">
        <w:trPr>
          <w:trHeight w:val="109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0DA989E1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C1B42F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7CE41F5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6926BB9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xlbjwvQXV0aG9yPjxZZWFyPjIwMTI8L1llYXI+PFJl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GxlbjwvQXV0aG9yPjxZZWFyPjIwMTI8L1llYXI+PFJl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3, 56-59, 61-6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2B102B61" w14:textId="77777777" w:rsidTr="00AB6897">
        <w:trPr>
          <w:trHeight w:val="62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6661FEB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FCS</w:t>
            </w:r>
          </w:p>
        </w:tc>
        <w:tc>
          <w:tcPr>
            <w:tcW w:w="1418" w:type="dxa"/>
            <w:vMerge w:val="restart"/>
          </w:tcPr>
          <w:p w14:paraId="5875BC6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417" w:type="dxa"/>
            <w:vMerge w:val="restart"/>
          </w:tcPr>
          <w:p w14:paraId="37CA646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6A7BD10F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(1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0DD77E34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265CF68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76ADED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9F43F6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6A31A6C3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LPS (100 n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A6CF6F9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F1151E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680E46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49C77EE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055BB64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RpZTwvQXV0aG9yPjxZZWFyPjIwMTM8L1llYXI+PFJl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0F3F98F0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14B69E0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52991C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16CABCF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HBSS +/- supp.</w:t>
            </w:r>
          </w:p>
        </w:tc>
        <w:tc>
          <w:tcPr>
            <w:tcW w:w="5387" w:type="dxa"/>
          </w:tcPr>
          <w:p w14:paraId="7ABF12C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5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ptZWg8L0F1dGhvcj48WWVhcj4yMDE3PC9ZZWFyPjxS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YWptZWg8L0F1dGhvcj48WWVhcj4yMDE3PC9ZZWFyPjxS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13B9023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5DAD76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078738D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%</w:t>
            </w:r>
          </w:p>
        </w:tc>
        <w:tc>
          <w:tcPr>
            <w:tcW w:w="1417" w:type="dxa"/>
            <w:vMerge w:val="restart"/>
          </w:tcPr>
          <w:p w14:paraId="699BFAC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1FEF7A8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ZXJ2YW50ZXMtTHVldmFubzwvQXV0aG9yPjxZZWFyPjIw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ZWRpdGlvbj4yMDE4LzAy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ZXJ2YW50ZXMtTHVldmFubzwvQXV0aG9yPjxZZWFyPjIw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ZWRpdGlvbj4yMDE4LzAy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6498225F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2515706C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4286B3A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44A7E8E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89E1BA9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dsaWV0dGE8L0F1dGhvcj48WWVhcj4yMDE2PC9ZZWFy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dWdsaWV0dGE8L0F1dGhvcj48WWVhcj4yMDE2PC9ZZWFy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B678FEE" w14:textId="77777777" w:rsidTr="00AB6897">
        <w:trPr>
          <w:trHeight w:val="22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B6B79A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5266E5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4E637FF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A319680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3NzYWludDwvQXV0aG9yPjxZZWFyPjIwMTQ8L1llYXI+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jU3My04NDwvcGFnZXM+PHZvbHVtZT4xMjM8L3ZvbHVt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MTM2OC0xMzgyLmUyMzwvcGFnZXM+PHZvbHVtZT4xNzE8L3Zv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b3NzYWludDwvQXV0aG9yPjxZZWFyPjIwMTQ8L1llYXI+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jU3My04NDwvcGFnZXM+PHZvbHVtZT4xMjM8L3ZvbHVt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MTM2OC0xMzgyLmUyMzwvcGFnZXM+PHZvbHVtZT4xNzE8L3Zv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6, 68, 6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C1EAB92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0F0978B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7969342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%</w:t>
            </w:r>
          </w:p>
        </w:tc>
        <w:tc>
          <w:tcPr>
            <w:tcW w:w="1417" w:type="dxa"/>
            <w:vMerge w:val="restart"/>
          </w:tcPr>
          <w:p w14:paraId="5403ED4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35B1ABF5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(TNFα-primed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dhZGVrYXI8L0F1dGhvcj48WWVhcj4yMDE3PC9ZZWFy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M5LTQ3PC9wYWdlcz48dm9sdW1lPjgwPC92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dhZGVrYXI8L0F1dGhvcj48WWVhcj4yMDE3PC9ZZWFy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2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GM-CSF-primed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, 6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Tamarozzi&lt;/Author&gt;&lt;Year&gt;2016&lt;/Year&gt;&lt;RecNum&gt;79&lt;/RecNum&gt;&lt;DisplayText&gt;[71]&lt;/DisplayText&gt;&lt;record&gt;&lt;rec-number&gt;79&lt;/rec-number&gt;&lt;foreign-keys&gt;&lt;key app="EN" db-id="pepdst0s7weap1e5fwwp9rpg9ax9a25vte5f"&gt;79&lt;/key&gt;&lt;/foreign-keys&gt;&lt;ref-type name="Journal Article"&gt;17&lt;/ref-type&gt;&lt;contributors&gt;&lt;authors&gt;&lt;author&gt;Tamarozzi, F.&lt;/author&gt;&lt;author&gt;Turner, J. D.&lt;/author&gt;&lt;author&gt;Pionnier, N.&lt;/author&gt;&lt;author&gt;Midgley, A.&lt;/author&gt;&lt;author&gt;Guimaraes, A. F.&lt;/author&gt;&lt;author&gt;Johnston, K. L.&lt;/author&gt;&lt;author&gt;Edwards, S. W.&lt;/author&gt;&lt;author&gt;Taylor, M. J.&lt;/author&gt;&lt;/authors&gt;&lt;/contributors&gt;&lt;auth-address&gt;Department of Parasitology, Liverpool School of Tropical Medicine, Pembroke Place L3 5QA, Liverpool, UK.&amp;#xD;Department of Women&amp;apos;s and Children&amp;apos;s Health, Alder Hey NHS Foundation Trust, Eaton Road L12 2AP, Liverpool, UK.&amp;#xD;Institute of Integrative Biology, University of Liverpool, Crown Street L69 7ZB, Liverpool, UK.&lt;/auth-address&gt;&lt;titles&gt;&lt;title&gt;Wolbachia endosymbionts induce neutrophil extracellular trap formation in human onchocerciasi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5559&lt;/pages&gt;&lt;volume&gt;6&lt;/volume&gt;&lt;edition&gt;2016/10/19&lt;/edition&gt;&lt;dates&gt;&lt;year&gt;2016&lt;/year&gt;&lt;pub-dates&gt;&lt;date&gt;Oct 18&lt;/date&gt;&lt;/pub-dates&gt;&lt;/dates&gt;&lt;isbn&gt;2045-2322&lt;/isbn&gt;&lt;accession-num&gt;27752109&lt;/accession-num&gt;&lt;urls&gt;&lt;related-urls&gt;&lt;url&gt;http://www.nature.com/articles/srep35559.pdf&lt;/url&gt;&lt;/related-urls&gt;&lt;/urls&gt;&lt;custom2&gt;PMC5067710&lt;/custom2&gt;&lt;electronic-resource-num&gt;10.1038/srep35559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60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dTwvQXV0aG9yPjxZZWFyPjIwMTU8L1llYXI+PFJlY051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dTwvQXV0aG9yPjxZZWFyPjIwMTU8L1llYXI+PFJlY051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03ECA83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FA8EA83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4E3981C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F346F2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69983BE6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 µg/ml (GM-CSF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45186E2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3EBC2E7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16A1046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A3330F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8E996F8" w14:textId="77777777" w:rsidR="007353E4" w:rsidRPr="00650AD5" w:rsidRDefault="007353E4" w:rsidP="00AB6897">
            <w:pPr>
              <w:pStyle w:val="NormalWeb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Streptococcus aureus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(GM-CSF-primed)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70]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650AD5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, Escherichia coli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>(GM-CSF-primed)</w:t>
            </w:r>
            <w:r w:rsidRPr="00650AD5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sz w:val="18"/>
                <w:szCs w:val="18"/>
              </w:rPr>
            </w:r>
            <w:r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/>
                <w:sz w:val="18"/>
                <w:szCs w:val="18"/>
              </w:rPr>
            </w:r>
            <w:r w:rsidRPr="00650AD5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</w:rPr>
              <w:t>[70]</w:t>
            </w:r>
            <w:r w:rsidRPr="00650AD5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/>
                <w:i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GBS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YdTwvQXV0aG9yPjxZZWFyPjIwMTU8L1llYXI+PFJlY051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YdTwvQXV0aG9yPjxZZWFyPjIwMTU8L1llYXI+PFJlY051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72]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, Wolbachia containing supernatant 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8"/>
                <w:szCs w:val="18"/>
                <w:lang w:val="en-US"/>
              </w:rPr>
              <w:instrText xml:space="preserve"> ADDIN EN.CITE &lt;EndNote&gt;&lt;Cite&gt;&lt;Author&gt;Tamarozzi&lt;/Author&gt;&lt;Year&gt;2016&lt;/Year&gt;&lt;RecNum&gt;79&lt;/RecNum&gt;&lt;DisplayText&gt;[71]&lt;/DisplayText&gt;&lt;record&gt;&lt;rec-number&gt;79&lt;/rec-number&gt;&lt;foreign-keys&gt;&lt;key app="EN" db-id="pepdst0s7weap1e5fwwp9rpg9ax9a25vte5f"&gt;79&lt;/key&gt;&lt;/foreign-keys&gt;&lt;ref-type name="Journal Article"&gt;17&lt;/ref-type&gt;&lt;contributors&gt;&lt;authors&gt;&lt;author&gt;Tamarozzi, F.&lt;/author&gt;&lt;author&gt;Turner, J. D.&lt;/author&gt;&lt;author&gt;Pionnier, N.&lt;/author&gt;&lt;author&gt;Midgley, A.&lt;/author&gt;&lt;author&gt;Guimaraes, A. F.&lt;/author&gt;&lt;author&gt;Johnston, K. L.&lt;/author&gt;&lt;author&gt;Edwards, S. W.&lt;/author&gt;&lt;author&gt;Taylor, M. J.&lt;/author&gt;&lt;/authors&gt;&lt;/contributors&gt;&lt;auth-address&gt;Department of Parasitology, Liverpool School of Tropical Medicine, Pembroke Place L3 5QA, Liverpool, UK.&amp;#xD;Department of Women&amp;apos;s and Children&amp;apos;s Health, Alder Hey NHS Foundation Trust, Eaton Road L12 2AP, Liverpool, UK.&amp;#xD;Institute of Integrative Biology, University of Liverpool, Crown Street L69 7ZB, Liverpool, UK.&lt;/auth-address&gt;&lt;titles&gt;&lt;title&gt;Wolbachia endosymbionts induce neutrophil extracellular trap formation in human onchocerciasi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5559&lt;/pages&gt;&lt;volume&gt;6&lt;/volume&gt;&lt;edition&gt;2016/10/19&lt;/edition&gt;&lt;dates&gt;&lt;year&gt;2016&lt;/year&gt;&lt;pub-dates&gt;&lt;date&gt;Oct 18&lt;/date&gt;&lt;/pub-dates&gt;&lt;/dates&gt;&lt;isbn&gt;2045-2322&lt;/isbn&gt;&lt;accession-num&gt;27752109&lt;/accession-num&gt;&lt;urls&gt;&lt;related-urls&gt;&lt;url&gt;http://www.nature.com/articles/srep35559.pdf&lt;/url&gt;&lt;/related-urls&gt;&lt;/urls&gt;&lt;custom2&gt;PMC5067710&lt;/custom2&gt;&lt;electronic-resource-num&gt;10.1038/srep35559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8"/>
                <w:szCs w:val="18"/>
                <w:lang w:val="en-US"/>
              </w:rPr>
              <w:t>[71]</w:t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fldChar w:fldCharType="end"/>
            </w:r>
            <w:r w:rsidRPr="00650AD5">
              <w:rPr>
                <w:rFonts w:ascii="Times New Roman" w:hAnsi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20C0E98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6B036F7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139515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EF12AA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4FE122C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Tamarozzi&lt;/Author&gt;&lt;Year&gt;2016&lt;/Year&gt;&lt;RecNum&gt;79&lt;/RecNum&gt;&lt;DisplayText&gt;[71]&lt;/DisplayText&gt;&lt;record&gt;&lt;rec-number&gt;79&lt;/rec-number&gt;&lt;foreign-keys&gt;&lt;key app="EN" db-id="pepdst0s7weap1e5fwwp9rpg9ax9a25vte5f"&gt;79&lt;/key&gt;&lt;/foreign-keys&gt;&lt;ref-type name="Journal Article"&gt;17&lt;/ref-type&gt;&lt;contributors&gt;&lt;authors&gt;&lt;author&gt;Tamarozzi, F.&lt;/author&gt;&lt;author&gt;Turner, J. D.&lt;/author&gt;&lt;author&gt;Pionnier, N.&lt;/author&gt;&lt;author&gt;Midgley, A.&lt;/author&gt;&lt;author&gt;Guimaraes, A. F.&lt;/author&gt;&lt;author&gt;Johnston, K. L.&lt;/author&gt;&lt;author&gt;Edwards, S. W.&lt;/author&gt;&lt;author&gt;Taylor, M. J.&lt;/author&gt;&lt;/authors&gt;&lt;/contributors&gt;&lt;auth-address&gt;Department of Parasitology, Liverpool School of Tropical Medicine, Pembroke Place L3 5QA, Liverpool, UK.&amp;#xD;Department of Women&amp;apos;s and Children&amp;apos;s Health, Alder Hey NHS Foundation Trust, Eaton Road L12 2AP, Liverpool, UK.&amp;#xD;Institute of Integrative Biology, University of Liverpool, Crown Street L69 7ZB, Liverpool, UK.&lt;/auth-address&gt;&lt;titles&gt;&lt;title&gt;Wolbachia endosymbionts induce neutrophil extracellular trap formation in human onchocerciasi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5559&lt;/pages&gt;&lt;volume&gt;6&lt;/volume&gt;&lt;edition&gt;2016/10/19&lt;/edition&gt;&lt;dates&gt;&lt;year&gt;2016&lt;/year&gt;&lt;pub-dates&gt;&lt;date&gt;Oct 18&lt;/date&gt;&lt;/pub-dates&gt;&lt;/dates&gt;&lt;isbn&gt;2045-2322&lt;/isbn&gt;&lt;accession-num&gt;27752109&lt;/accession-num&gt;&lt;urls&gt;&lt;related-urls&gt;&lt;url&gt;http://www.nature.com/articles/srep35559.pdf&lt;/url&gt;&lt;/related-urls&gt;&lt;/urls&gt;&lt;custom2&gt;PMC5067710&lt;/custom2&gt;&lt;electronic-resource-num&gt;10.1038/srep35559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108D17BA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398AEE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637A3A3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 w:val="restart"/>
          </w:tcPr>
          <w:p w14:paraId="6318449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387" w:type="dxa"/>
          </w:tcPr>
          <w:p w14:paraId="350B60CB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PMA (2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NDwvWWVh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NDwvWWVh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5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20-8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MjwvWWVh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MDA3LTE4PC9w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MjwvWWVh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MDA3LTE4PC9w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, 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xMjM8L1JlY051bT48RGlzcGxheVRleHQ+Wzc2XTwvRGlzcGxheVRleHQ+PHJl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NDI5ODQ8L3BhZ2VzPjx2b2x1bWU+Nzwvdm9sdW1lPjxudW1iZXI+ODwvbnVtYmVyPjxl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xMjM8L1JlY051bT48RGlzcGxheVRleHQ+Wzc2XTwvRGlzcGxheVRleHQ+PHJl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NDI5ODQ8L3BhZ2VzPjx2b2x1bWU+Nzwvdm9sdW1lPjxudW1iZXI+ODwvbnVtYmVyPjxl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b2RvPC9BdXRob3I+PFllYXI+MjAxNzwvWWVhcj48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GVkaXRpb24+MjAxNy8wNS8yNjwvZWRpdGlv
bj48ZGF0ZXM+PHllYXI+MjAxNzwveWVhcj48cHViLWRhdGVzPjxkYXRlPk1heSAyMzwvZGF0ZT48
L3B1Yi1kYXRlcz48L2RhdGVzPjxpc2JuPjAwMDgtNTQ3MjwvaXNibj48YWNjZXNzaW9uLW51bT4y
ODUzNjI3NjwvYWNjZXNzaW9uLW51bT48dXJscz48cmVsYXRlZC11cmxzPjx1cmw+aHR0cDovL2Nh
bmNlcnJlcy5hYWNyam91cm5hbHMub3JnL2NvbnRlbnQvY2FucmVzL2Vhcmx5LzIwMTcvMDUvMjMv
MDAwOC01NDcyLkNBTi0xNy0xMDk4LmZ1bGwucGRmPC91cmw+PC9yZWxhdGVkLXVybHM+PC91cmxz
PjxlbGVjdHJvbmljLXJlc291cmNlLW51bT4xMC4xMTU4LzAwMDgtNTQ3Mi5jYW4tMTctMTA5O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wb2RvPC9BdXRob3I+PFllYXI+MjAxNzwvWWVhcj48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GVkaXRpb24+MjAxNy8wNS8yNjwvZWRpdGlv
bj48ZGF0ZXM+PHllYXI+MjAxNzwveWVhcj48cHViLWRhdGVzPjxkYXRlPk1heSAyMzwvZGF0ZT48
L3B1Yi1kYXRlcz48L2RhdGVzPjxpc2JuPjAwMDgtNTQ3MjwvaXNibj48YWNjZXNzaW9uLW51bT4y
ODUzNjI3NjwvYWNjZXNzaW9uLW51bT48dXJscz48cmVsYXRlZC11cmxzPjx1cmw+aHR0cDovL2Nh
bmNlcnJlcy5hYWNyam91cm5hbHMub3JnL2NvbnRlbnQvY2FucmVzL2Vhcmx5LzIwMTcvMDUvMjMv
MDAwOC01NDcyLkNBTi0xNy0xMDk4LmZ1bGwucGRmPC91cmw+PC9yZWxhdGVkLXVybHM+PC91cmxz
PjxlbGVjdHJvbmljLXJlc291cmNlLW51bT4xMC4xMTU4LzAwMDgtNTQ3Mi5jYW4tMTctMTA5O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27AF8F2F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0FD3F51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vMerge/>
          </w:tcPr>
          <w:p w14:paraId="516E47E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0EC8320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87" w:type="dxa"/>
          </w:tcPr>
          <w:p w14:paraId="3133B4E5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rasites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Plasmodium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berghei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 lysate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Pseudomonas aeruginosa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+/- PMA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xMjM8L1JlY051bT48RGlzcGxheVRleHQ+Wzc2XTwvRGlzcGxheVRleHQ+PHJl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NDI5ODQ8L3BhZ2VzPjx2b2x1bWU+Nzwvdm9sdW1lPjxudW1iZXI+ODwvbnVtYmVyPjxl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a29uZy1Nb29yZTwvQXV0aG9yPjxZZWFyPjIwMTI8L1ll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NDI5ODQ8L3BhZ2VzPjx2b2x1bWU+Nzwvdm9sdW1lPjxudW1iZXI+ODwvbnVtYmVyPjxl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829C539" w14:textId="77777777" w:rsidTr="00AB6897">
        <w:trPr>
          <w:trHeight w:val="7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514B753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6C995E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E89E72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B75FAF7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IFNγ + C5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NDwvWWVh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YWxldHRpPC9BdXRob3I+PFllYXI+MjAxNDwvWWVh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B903F21" w14:textId="77777777" w:rsidTr="00AB6897">
        <w:trPr>
          <w:trHeight w:val="7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580005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A99BAE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6A4440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6D38488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XJjdW5kZXM8L0F1dGhvcj48WWVhcj4yMDE2PC9ZZWFy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50B5E7E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27D2BA2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5A3BD92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5%</w:t>
            </w:r>
          </w:p>
        </w:tc>
        <w:tc>
          <w:tcPr>
            <w:tcW w:w="1417" w:type="dxa"/>
            <w:vMerge w:val="restart"/>
          </w:tcPr>
          <w:p w14:paraId="4506CAD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309F945C" w14:textId="77777777" w:rsidR="007353E4" w:rsidRPr="00650AD5" w:rsidRDefault="007353E4" w:rsidP="00AB6897">
            <w:pPr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XTwvRGlzcGxheVRleHQ+PHJlY29y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2b2x1bWU+MjI8L3ZvbHVtZT48ZWRpdGlvbj4yMDE2LzA3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XTwvRGlzcGxheVRleHQ+PHJlY29y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2b2x1bWU+MjI8L3ZvbHVtZT48ZWRpdGlvbj4yMDE2LzA3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XpkYW5pPC9BdXRob3I+PFllYXI+MjAxNzwvWWVhcj48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XpkYW5pPC9BdXRob3I+PFllYXI+MjAxNzwvWWVhcj48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37D97E2F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5034F62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1AD3B25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466DD00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DD38D1D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µ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XTwvRGlzcGxheVRleHQ+PHJlY29y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2b2x1bWU+MjI8L3ZvbHVtZT48ZWRpdGlvbj4yMDE2LzA3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XTwvRGlzcGxheVRleHQ+PHJlY29y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2b2x1bWU+MjI8L3ZvbHVtZT48ZWRpdGlvbj4yMDE2LzA3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1442523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2DCA933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4F7F4D8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1CECB2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5546218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3BrZTwvQXV0aG9yPjxZZWFyPjIwMTY8L1llYXI+PFJl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3BrZTwvQXV0aG9yPjxZZWFyPjIwMTY8L1llYXI+PFJl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DCC52C8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4E51713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570A84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DF4F4E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69640979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LCA3OV08L0Rpc3BsYXlUZXh0Pjxy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bC1LaGFmYWppPC9BdXRob3I+PFllYXI+MjAxNjwvWWVh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8, 7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49907B69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629084B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5D414EC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0%</w:t>
            </w:r>
          </w:p>
        </w:tc>
        <w:tc>
          <w:tcPr>
            <w:tcW w:w="1417" w:type="dxa"/>
            <w:vMerge w:val="restart"/>
          </w:tcPr>
          <w:p w14:paraId="2D79104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187131CE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5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I8L1JlY051bT48RGlzcGxheVRleHQ+WzgxXTwvRGlzcGxheVRleHQ+PHJlY29yZD48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I8L1JlY051bT48RGlzcGxheVRleHQ+WzgxXTwvRGlzcGxheVRleHQ+PHJlY29yZD48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0-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nPC9BdXRob3I+PFllYXI+MjAxMjwvWWVhcj48UmVj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W5nPC9BdXRob3I+PFllYXI+MjAxMjwvWWVhcj48UmVj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42EF3FC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46DB413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64628FA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42F143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0D26CA63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reptococcus agalactiae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3RoYXJ5PC9BdXRob3I+PFllYXI+MjAxNzwvWWVhcj48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3RoYXJ5PC9BdXRob3I+PFllYXI+MjAxNzwvWWVhcj48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Escherichia co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aW48L0F1dGhvcj48WWVhcj4yMDE3PC9ZZWFyPjxSZWNO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aW48L0F1dGhvcj48WWVhcj4yMDE3PC9ZZWFyPjxSZWNO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 </w:t>
            </w:r>
            <w:r w:rsidRPr="00650AD5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Staphylococcus aureus </w:t>
            </w:r>
            <w:r w:rsidRPr="00650AD5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KaW48L0F1dGhvcj48WWVhcj4yMDE3PC9ZZWFyPjxSZWNO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begin">
                <w:fldData xml:space="preserve">PEVuZE5vdGU+PENpdGU+PEF1dGhvcj5KaW48L0F1dGhvcj48WWVhcj4yMDE3PC9ZZWFyPjxSZWNO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iCs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iCs/>
                <w:noProof/>
                <w:sz w:val="18"/>
                <w:szCs w:val="18"/>
              </w:rPr>
              <w:t>[84]</w:t>
            </w:r>
            <w:r w:rsidRPr="00650AD5">
              <w:rPr>
                <w:rFonts w:ascii="Times New Roman" w:hAnsi="Times New Roman" w:cs="Times New Roman"/>
                <w:iCs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70AB3F4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852D0FB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C27FD2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0526D3E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HBSS +/- supp.</w:t>
            </w:r>
          </w:p>
        </w:tc>
        <w:tc>
          <w:tcPr>
            <w:tcW w:w="5387" w:type="dxa"/>
          </w:tcPr>
          <w:p w14:paraId="3D9CE505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NjU8L1JlY051bT48RGlzcGxheVRleHQ+Wzg1XTwvRGlzcGxheVRleHQ+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eWFubm9wb3Vsb3M8L0F1dGhvcj48WWVhcj4yMDEw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60CFE08" w14:textId="77777777" w:rsidTr="00AB6897">
        <w:trPr>
          <w:trHeight w:val="10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00A667E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AEC5DE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 w:val="restart"/>
          </w:tcPr>
          <w:p w14:paraId="28DB837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</w:t>
            </w:r>
          </w:p>
        </w:tc>
        <w:tc>
          <w:tcPr>
            <w:tcW w:w="5387" w:type="dxa"/>
          </w:tcPr>
          <w:p w14:paraId="084E7C8E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40 nM (TNFα –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MTM0PC9SZWNOdW0+PERpc3BsYXlUZXh0Pls4Nl08L0Rpc3BsYXlUZXh0PjxyZWNv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RTk2MTgtZTk2MjU8L3BhZ2VzPjx2b2x1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MTM0PC9SZWNOdW0+PERpc3BsYXlUZXh0Pls4Nl08L0Rpc3BsYXlUZXh0PjxyZWNv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RTk2MTgtZTk2MjU8L3BhZ2VzPjx2b2x1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FB2987D" w14:textId="77777777" w:rsidTr="00AB6897">
        <w:trPr>
          <w:trHeight w:val="99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7B7A6211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111109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26B5AE8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22F5EDD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MTM0PC9SZWNOdW0+PERpc3BsYXlUZXh0Pls4Nl08L0Rpc3BsYXlUZXh0PjxyZWNv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RTk2MTgtZTk2MjU8L3BhZ2VzPjx2b2x1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yZWliZXI8L0F1dGhvcj48WWVhcj4yMDE3PC9ZZWFy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RTk2MTgtZTk2MjU8L3BhZ2VzPjx2b2x1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175B4801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190DA8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</w:tcPr>
          <w:p w14:paraId="7D1BAB0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1417" w:type="dxa"/>
          </w:tcPr>
          <w:p w14:paraId="297D2AC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387" w:type="dxa"/>
          </w:tcPr>
          <w:p w14:paraId="41DEB1E4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1hPC9BdXRob3I+PFllYXI+MjAxNDwvWWVhcj48UmVj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1hPC9BdXRob3I+PFllYXI+MjAxNDwvWWVhcj48UmVj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E926D61" w14:textId="77777777" w:rsidTr="00AB6897"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23E60F7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hiFCS</w:t>
            </w:r>
          </w:p>
        </w:tc>
        <w:tc>
          <w:tcPr>
            <w:tcW w:w="1418" w:type="dxa"/>
            <w:vMerge w:val="restart"/>
          </w:tcPr>
          <w:p w14:paraId="4BEC8F3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1%</w:t>
            </w:r>
          </w:p>
        </w:tc>
        <w:tc>
          <w:tcPr>
            <w:tcW w:w="1417" w:type="dxa"/>
            <w:vMerge w:val="restart"/>
          </w:tcPr>
          <w:p w14:paraId="4D4001C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2B9141B4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PMA (3-20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8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7353E4" w:rsidRPr="00650AD5" w14:paraId="19454142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527B1E0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83B825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7E049D0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1209B3D9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Virus (Hantaan viru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8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7353E4" w:rsidRPr="00650AD5" w14:paraId="0E0A60B6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0E54803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4708560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25DA556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40BA6C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YWZ0ZXJ5PC9BdXRob3I+PFllYXI+MjAxNDwvWWVhcj48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8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00414967" w14:textId="77777777" w:rsidTr="00AB6897">
        <w:trPr>
          <w:trHeight w:val="89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F2CEAF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393F4FE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417" w:type="dxa"/>
            <w:vMerge w:val="restart"/>
          </w:tcPr>
          <w:p w14:paraId="4CE893D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117CEA9D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Mjc8L1JlY051bT48RGlzcGxheVRleHQ+Wzg5XTwvRGlzcGxheVRleHQ+PHJlY29yZD48cmVj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Mjc8L1JlY051bT48RGlzcGxheVRleHQ+Wzg5XTwvRGlzcGxheVRleHQ+PHJlY29yZD48cmVj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3FBF8D33" w14:textId="77777777" w:rsidTr="00AB6897">
        <w:trPr>
          <w:trHeight w:val="75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3A9A90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EC5EBE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9F8B36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25080549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Mjc8L1JlY051bT48RGlzcGxheVRleHQ+Wzg5XTwvRGlzcGxheVRleHQ+PHJlY29yZD48cmVj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Y8L1llYXI+PFJlY051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8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18DEF3DD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298A28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24A046C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%</w:t>
            </w:r>
          </w:p>
        </w:tc>
        <w:tc>
          <w:tcPr>
            <w:tcW w:w="1417" w:type="dxa"/>
            <w:vMerge w:val="restart"/>
          </w:tcPr>
          <w:p w14:paraId="33C7EE1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1805281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c8L1llYXI+PFJlY051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c8L1llYXI+PFJlY051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469A168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C3E170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506A57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5B07717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799DABF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Streptococcus sui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planktonic/ bacteria from biofilm matrix/ biofilms) +/- PMA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c8L1llYXI+PFJlY051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TwvQXV0aG9yPjxZZWFyPjIwMTc8L1llYXI+PFJlY051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F522529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136212B0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</w:tcPr>
          <w:p w14:paraId="34739FD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0%</w:t>
            </w:r>
          </w:p>
        </w:tc>
        <w:tc>
          <w:tcPr>
            <w:tcW w:w="1417" w:type="dxa"/>
          </w:tcPr>
          <w:p w14:paraId="52C6B90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387" w:type="dxa"/>
          </w:tcPr>
          <w:p w14:paraId="2CB5A39A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324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JyZS1Cb2JpbGxvdDwvQXV0aG9yPjxZZWFyPjIwMTM8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XJyZS1Cb2JpbGxvdDwvQXV0aG9yPjxZZWFyPjIwMTM8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1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308ED9F" w14:textId="77777777" w:rsidTr="00AB6897"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1D68640C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lastRenderedPageBreak/>
              <w:t>BSA</w:t>
            </w:r>
          </w:p>
        </w:tc>
        <w:tc>
          <w:tcPr>
            <w:tcW w:w="1418" w:type="dxa"/>
          </w:tcPr>
          <w:p w14:paraId="48D2E52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1%</w:t>
            </w:r>
          </w:p>
        </w:tc>
        <w:tc>
          <w:tcPr>
            <w:tcW w:w="1417" w:type="dxa"/>
          </w:tcPr>
          <w:p w14:paraId="5DAD8C8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65F56AA3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1tZXJzPC9BdXRob3I+PFllYXI+MjAxMTwvWWVhcj48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jIwNDM8L3BhZ2VzPjx2b2x1bWU+Njwvdm9sdW1lPjxu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ZW1tZXJzPC9BdXRob3I+PFllYXI+MjAxMTwvWWVhcj48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jIwNDM8L3BhZ2VzPjx2b2x1bWU+Njwvdm9sdW1lPjxu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2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897E94F" w14:textId="77777777" w:rsidTr="00AB6897">
        <w:trPr>
          <w:trHeight w:val="6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890B0A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41D5998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0.5%</w:t>
            </w:r>
          </w:p>
        </w:tc>
        <w:tc>
          <w:tcPr>
            <w:tcW w:w="1417" w:type="dxa"/>
            <w:vMerge w:val="restart"/>
          </w:tcPr>
          <w:p w14:paraId="3A6EFBD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4EBFA13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324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E4A9673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6DE55FC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A95A00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5929139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17E09897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PS (100 ng/ml (TNF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α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-priming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9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4C219411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2E7A791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2B8453D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E91ACA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0598A5E9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xDaXRlPjxBdXRob3I+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zwvWWVhcj48UmVj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4DF77887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F3A216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34201C0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1% </w:t>
            </w:r>
          </w:p>
        </w:tc>
        <w:tc>
          <w:tcPr>
            <w:tcW w:w="1417" w:type="dxa"/>
            <w:vMerge w:val="restart"/>
          </w:tcPr>
          <w:p w14:paraId="4EDEEC96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5927265C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62 nM (GM-CSF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FE65DF5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29D7BC7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46610D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AA22D9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6ABB5630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 µg/ml (GM-CSF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Vb3RpbGE8L0F1dGhvcj48WWVhcj4yMDE3PC9ZZWFyPjxS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zNjQ0LTM2NTM8L3Bh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7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36E011FD" w14:textId="77777777" w:rsidTr="00AB6897">
        <w:trPr>
          <w:trHeight w:val="174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3AF56C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68A0AA7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76B799F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HBSS +/- supp.</w:t>
            </w:r>
          </w:p>
        </w:tc>
        <w:tc>
          <w:tcPr>
            <w:tcW w:w="5387" w:type="dxa"/>
          </w:tcPr>
          <w:p w14:paraId="7C99E481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XBwa2VzPC9BdXRob3I+PFllYXI+MjAxNjwvWWVhcj48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xMDk3MzwvcGFnZXM+PHZvbHVtZT43PC92b2x1bWU+PGVkaXRpb24+MjAx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ZXBwa2VzPC9BdXRob3I+PFllYXI+MjAxNjwvWWVhcj48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xMDk3MzwvcGFnZXM+PHZvbHVtZT43PC92b2x1bWU+PGVkaXRpb24+MjAx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6F30CDED" w14:textId="77777777" w:rsidTr="00AB6897">
        <w:trPr>
          <w:trHeight w:val="174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4D1EEAC1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3620D1C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%</w:t>
            </w:r>
          </w:p>
        </w:tc>
        <w:tc>
          <w:tcPr>
            <w:tcW w:w="1417" w:type="dxa"/>
            <w:vMerge w:val="restart"/>
          </w:tcPr>
          <w:p w14:paraId="241C3C5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6A44DF20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6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YxPC9SZWNOdW0+PERpc3BsYXlUZXh0Pls2MF08L0Rpc3BsYXlUZXh0PjxyZWNv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TQyNTI8L3BhZ2VzPjx2b2x1bWU+ODwvdm9sdW1lPjxlZGl0aW9uPjIwMTcvMDIvMDc8L2Vk
aXRpb24+PGRhdGVzPjx5ZWFyPjIwMTc8L3llYXI+PHB1Yi1kYXRlcz48ZGF0ZT5GZWIgMDY8L2Rh
dGU+PC9wdWItZGF0ZXM+PC9kYXRlcz48aXNibj4yMDQxLTE3MjM8L2lzYm4+PGFjY2Vzc2lvbi1u
dW0+MjgxNjU0NTI8L2FjY2Vzc2lvbi1udW0+PHVybHM+PC91cmxzPjxjdXN0b20yPlBNQzUzMDM4
MjM8L2N1c3RvbTI+PGVsZWN0cm9uaWMtcmVzb3VyY2UtbnVtPjEwLjEwMzgvbmNvbW1zMTQyN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b3ItVmFrbmluPC9BdXRob3I+PFllYXI+MjAxNzwvWWVh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6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mlnaHQ8L0F1dGhvcj48WWVhcj4yMDEzPC9ZZWFyPjxS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OTgxLTkzPC9wYWdlcz48dm9sdW1lPjEyMzwvdm9s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mlnaHQ8L0F1dGhvcj48WWVhcj4yMDEzPC9ZZWFyPjxS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yOTgxLTkzPC9wYWdlcz48dm9sdW1lPjEyMzwvdm9s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5-9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ZGFraTwvQXV0aG9yPjxZZWFyPjIwMTY8L1llYXI+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BhZGFraTwvQXV0aG9yPjxZZWFyPjIwMTY8L1llYXI+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2F5A5C8B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E58EE3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4B87EC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64E4E30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3BE73148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mlnaHQ8L0F1dGhvcj48WWVhcj4yMDEzPC9ZZWFyPjxS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OTgxLTkzPC9wYWdlcz48dm9sdW1l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mlnaHQ8L0F1dGhvcj48WWVhcj4yMDEzPC9ZZWFyPjxS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yOTgxLTkzPC9wYWdlcz48dm9sdW1l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95, 96, 98, 99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6595B90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89CFB9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96D9BE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7D04213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387" w:type="dxa"/>
          </w:tcPr>
          <w:p w14:paraId="227B7C39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Staphylococcus aureus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methicillin-resistant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yPC9SZWNOdW0+PERpc3BsYXlUZXh0Pls1XTwvRGlzcGxheVRleHQ+PHJlY29yZD48cmVj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GVkaXRpb24+MjAxNy8wNS8xOTwvZWRpdGlvbj48ZGF0ZXM+PHll
YXI+MjAxNzwveWVhcj48cHViLWRhdGVzPjxkYXRlPk1heSAxNzwvZGF0ZT48L3B1Yi1kYXRlcz48
L2RhdGVzPjxpc2JuPjAwMDYtNDk3MTwvaXNibj48YWNjZXNzaW9uLW51bT4yODUxNTA5MTwvYWNj
ZXNzaW9uLW51bT48dXJscz48L3VybHM+PGVsZWN0cm9uaWMtcmVzb3VyY2UtbnVtPjEwLjExODIv
Ymxvb2QtMjAxNi0xMS03NTIwMDY8L2VsZWN0cm9uaWMtcmVzb3VyY2UtbnVtPjxyZW1vdGUtZGF0
YWJhc2UtcHJvdmlkZXI+TkxNPC9yZW1vdGUtZGF0YWJhc2UtcHJvdmlkZXI+PGxhbmd1YWdlPmVu
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GFuPC9BdXRob3I+PFllYXI+MjAxNzwvWWVhcj48UmVj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GVkaXRpb24+MjAxNy8wNS8xOTwvZWRpdGlvbj48ZGF0ZXM+PHll
YXI+MjAxNzwveWVhcj48cHViLWRhdGVzPjxkYXRlPk1heSAxNzwvZGF0ZT48L3B1Yi1kYXRlcz48
L2RhdGVzPjxpc2JuPjAwMDYtNDk3MTwvaXNibj48YWNjZXNzaW9uLW51bT4yODUxNTA5MTwvYWNj
ZXNzaW9uLW51bT48dXJscz48L3VybHM+PGVsZWN0cm9uaWMtcmVzb3VyY2UtbnVtPjEwLjExODIv
Ymxvb2QtMjAxNi0xMS03NTIwMDY8L2VsZWN0cm9uaWMtcmVzb3VyY2UtbnVtPjxyZW1vdGUtZGF0
YWJhc2UtcHJvdmlkZXI+TkxNPC9yZW1vdGUtZGF0YWJhc2UtcHJvdmlkZXI+PGxhbmd1YWdlPmVu
ZzwvbGFuZ3VhZ2U+PC9yZWNvcmQ+PC9DaXRlPjwvRW5kTm90ZT5=
</w:fldData>
              </w:fldChar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650AD5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EB76936" w14:textId="77777777" w:rsidTr="00AB6897">
        <w:trPr>
          <w:trHeight w:val="102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5D1AA0BE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HSA</w:t>
            </w:r>
          </w:p>
        </w:tc>
        <w:tc>
          <w:tcPr>
            <w:tcW w:w="1418" w:type="dxa"/>
            <w:vMerge w:val="restart"/>
          </w:tcPr>
          <w:p w14:paraId="6195758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unk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n</w:t>
            </w: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own</w:t>
            </w:r>
          </w:p>
        </w:tc>
        <w:tc>
          <w:tcPr>
            <w:tcW w:w="1417" w:type="dxa"/>
            <w:vMerge w:val="restart"/>
          </w:tcPr>
          <w:p w14:paraId="3DCBD54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X-VIVO 15</w:t>
            </w:r>
          </w:p>
        </w:tc>
        <w:tc>
          <w:tcPr>
            <w:tcW w:w="5387" w:type="dxa"/>
          </w:tcPr>
          <w:p w14:paraId="4FC2C975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25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08241A57" w14:textId="77777777" w:rsidTr="00AB6897">
        <w:trPr>
          <w:trHeight w:val="10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5D4C496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2A9004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87DB54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99F87A8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PS (100 ng/ml (GM-CSF-prim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A22A0A9" w14:textId="77777777" w:rsidTr="00AB6897">
        <w:trPr>
          <w:trHeight w:val="7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C133B11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8CDF59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50543404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95C6F32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ytokines/ chemokin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C5a (GM-CSF-primed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99CAF95" w14:textId="77777777" w:rsidTr="00AB6897">
        <w:trPr>
          <w:trHeight w:val="7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D7A68E2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C1678B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5231EA4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2F5B38BE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ther stimul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xDaXRlPjxBdXRob3I+U3RvamtvdjwvQXV0aG9yPjxZZWFy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G9qa292PC9BdXRob3I+PFllYXI+MjAxNzwvWWVhcj48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QwNzMtNDA5MDwvcGFnZXM+PHZvbHVtZT4yMTY8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0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7140E6DB" w14:textId="77777777" w:rsidTr="00AB6897">
        <w:trPr>
          <w:trHeight w:val="62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6B08C9CF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Mous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e</w:t>
            </w: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 xml:space="preserve"> serum (MS)</w:t>
            </w:r>
          </w:p>
        </w:tc>
        <w:tc>
          <w:tcPr>
            <w:tcW w:w="1418" w:type="dxa"/>
            <w:vMerge w:val="restart"/>
          </w:tcPr>
          <w:p w14:paraId="4B32EC8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%</w:t>
            </w:r>
          </w:p>
        </w:tc>
        <w:tc>
          <w:tcPr>
            <w:tcW w:w="1417" w:type="dxa"/>
            <w:vMerge w:val="restart"/>
          </w:tcPr>
          <w:p w14:paraId="7BA7F6B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75AFB85E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hvdWl0aTwvQXV0aG9yPjxZZWFyPjIwMTI8L1llYXI+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hvdWl0aTwvQXV0aG9yPjxZZWFyPjIwMTI8L1llYXI+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1-10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02A9BB42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61E5515F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56FA66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175028D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93BB55D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onomycin (4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Lefrancais&lt;/Author&gt;&lt;Year&gt;2018&lt;/Year&gt;&lt;RecNum&gt;116&lt;/RecNum&gt;&lt;DisplayText&gt;[103]&lt;/DisplayText&gt;&lt;record&gt;&lt;rec-number&gt;116&lt;/rec-number&gt;&lt;foreign-keys&gt;&lt;key app="EN" db-id="pepdst0s7weap1e5fwwp9rpg9ax9a25vte5f"&gt;116&lt;/key&gt;&lt;/foreign-keys&gt;&lt;ref-type name="Journal Article"&gt;17&lt;/ref-type&gt;&lt;contributors&gt;&lt;authors&gt;&lt;author&gt;Lefrancais, E.&lt;/author&gt;&lt;author&gt;Mallavia, B.&lt;/author&gt;&lt;author&gt;Zhuo, H.&lt;/author&gt;&lt;author&gt;Calfee, C. S.&lt;/author&gt;&lt;author&gt;Looney, M. R.&lt;/author&gt;&lt;/authors&gt;&lt;/contributors&gt;&lt;auth-address&gt;Department of Medicine and.&amp;#xD;Department of Laboratory Medicine, UCSF, San Francisco, California, USA.&lt;/auth-address&gt;&lt;titles&gt;&lt;title&gt;Maladaptive role of neutrophil extracellular traps in pathogen-induced lung injur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3&lt;/number&gt;&lt;edition&gt;2018/02/09&lt;/edition&gt;&lt;keywords&gt;&lt;keyword&gt;Immunology&lt;/keyword&gt;&lt;keyword&gt;Innate immunity&lt;/keyword&gt;&lt;keyword&gt;Neutrophils&lt;/keyword&gt;&lt;keyword&gt;Pulmonology&lt;/keyword&gt;&lt;/keywords&gt;&lt;dates&gt;&lt;year&gt;2018&lt;/year&gt;&lt;pub-dates&gt;&lt;date&gt;Feb 8&lt;/date&gt;&lt;/pub-dates&gt;&lt;/dates&gt;&lt;isbn&gt;2379-3708&lt;/isbn&gt;&lt;accession-num&gt;29415887&lt;/accession-num&gt;&lt;urls&gt;&lt;related-urls&gt;&lt;url&gt;https://df6sxcketz7bb.cloudfront.net/manuscripts/98000/98178/jci.insight.98178.v1.pdf&lt;/url&gt;&lt;/related-urls&gt;&lt;/urls&gt;&lt;custom2&gt;PMC5821185&lt;/custom2&gt;&lt;electronic-resource-num&gt;10.1172/jci.insight.98178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88F65EA" w14:textId="77777777" w:rsidTr="00AB6897">
        <w:trPr>
          <w:trHeight w:val="61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448179D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362CF78B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76215B5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8B95218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 (</w:t>
            </w:r>
            <w:r w:rsidRPr="00650AD5">
              <w:rPr>
                <w:rFonts w:ascii="Times New Roman" w:hAnsi="Times New Roman" w:cs="Times New Roman"/>
                <w:i/>
                <w:iCs/>
                <w:sz w:val="18"/>
                <w:szCs w:val="18"/>
                <w:lang w:val="en-US"/>
              </w:rPr>
              <w:t xml:space="preserve">Staphylococcus aureus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(methicillin-resistant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francais&lt;/Author&gt;&lt;Year&gt;2018&lt;/Year&gt;&lt;RecNum&gt;116&lt;/RecNum&gt;&lt;DisplayText&gt;[103]&lt;/DisplayText&gt;&lt;record&gt;&lt;rec-number&gt;116&lt;/rec-number&gt;&lt;foreign-keys&gt;&lt;key app="EN" db-id="pepdst0s7weap1e5fwwp9rpg9ax9a25vte5f"&gt;116&lt;/key&gt;&lt;/foreign-keys&gt;&lt;ref-type name="Journal Article"&gt;17&lt;/ref-type&gt;&lt;contributors&gt;&lt;authors&gt;&lt;author&gt;Lefrancais, E.&lt;/author&gt;&lt;author&gt;Mallavia, B.&lt;/author&gt;&lt;author&gt;Zhuo, H.&lt;/author&gt;&lt;author&gt;Calfee, C. S.&lt;/author&gt;&lt;author&gt;Looney, M. R.&lt;/author&gt;&lt;/authors&gt;&lt;/contributors&gt;&lt;auth-address&gt;Department of Medicine and.&amp;#xD;Department of Laboratory Medicine, UCSF, San Francisco, California, USA.&lt;/auth-address&gt;&lt;titles&gt;&lt;title&gt;Maladaptive role of neutrophil extracellular traps in pathogen-induced lung injury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volume&gt;3&lt;/volume&gt;&lt;number&gt;3&lt;/number&gt;&lt;edition&gt;2018/02/09&lt;/edition&gt;&lt;keywords&gt;&lt;keyword&gt;Immunology&lt;/keyword&gt;&lt;keyword&gt;Innate immunity&lt;/keyword&gt;&lt;keyword&gt;Neutrophils&lt;/keyword&gt;&lt;keyword&gt;Pulmonology&lt;/keyword&gt;&lt;/keywords&gt;&lt;dates&gt;&lt;year&gt;2018&lt;/year&gt;&lt;pub-dates&gt;&lt;date&gt;Feb 8&lt;/date&gt;&lt;/pub-dates&gt;&lt;/dates&gt;&lt;isbn&gt;2379-3708&lt;/isbn&gt;&lt;accession-num&gt;29415887&lt;/accession-num&gt;&lt;urls&gt;&lt;related-urls&gt;&lt;url&gt;https://df6sxcketz7bb.cloudfront.net/manuscripts/98000/98178/jci.insight.98178.v1.pdf&lt;/url&gt;&lt;/related-urls&gt;&lt;/urls&gt;&lt;custom2&gt;PMC5821185&lt;/custom2&gt;&lt;electronic-resource-num&gt;10.1172/jci.insight.98178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3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353E4" w:rsidRPr="00650AD5" w14:paraId="4915350F" w14:textId="77777777" w:rsidTr="00AB6897">
        <w:trPr>
          <w:trHeight w:val="77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3045C44F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</w:tcPr>
          <w:p w14:paraId="7F88DFB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0%</w:t>
            </w:r>
          </w:p>
        </w:tc>
        <w:tc>
          <w:tcPr>
            <w:tcW w:w="1417" w:type="dxa"/>
          </w:tcPr>
          <w:p w14:paraId="40FC5C15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2C656660" w14:textId="77777777" w:rsidR="007353E4" w:rsidRPr="00650AD5" w:rsidRDefault="007353E4" w:rsidP="00AB689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Listeria monocytogene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EwNzwvUmVjTnVtPjxEaXNwbGF5VGV4dD5bMTA0XTwvRGlzcGxheVRleHQ+PHJlY29yZD48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yOTk8L3Bh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EwNzwvUmVjTnVtPjxEaXNwbGF5VGV4dD5bMTA0XTwvRGlzcGxheVRleHQ+PHJlY29yZD48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yOTk8L3Bh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104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7353E4" w:rsidRPr="00650AD5" w14:paraId="2CE0FC76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4DA16587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 w:val="restart"/>
          </w:tcPr>
          <w:p w14:paraId="43C0C728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00%</w:t>
            </w:r>
          </w:p>
        </w:tc>
        <w:tc>
          <w:tcPr>
            <w:tcW w:w="1417" w:type="dxa"/>
            <w:vMerge w:val="restart"/>
          </w:tcPr>
          <w:p w14:paraId="55A51E9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-</w:t>
            </w:r>
          </w:p>
        </w:tc>
        <w:tc>
          <w:tcPr>
            <w:tcW w:w="5387" w:type="dxa"/>
          </w:tcPr>
          <w:p w14:paraId="3A92CD76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8FB2A31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4E42177A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88B90A4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7D38BDF0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04DBA2A4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  <w:lang w:eastAsia="de-DE"/>
              </w:rPr>
              <w:t>Parasites (</w:t>
            </w:r>
            <w:r w:rsidRPr="00650AD5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  <w:lang w:eastAsia="de-DE"/>
              </w:rPr>
              <w:t xml:space="preserve">Strongyloides stercoralis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nfective larvae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505FB98D" w14:textId="77777777" w:rsidTr="00AB6897">
        <w:trPr>
          <w:trHeight w:val="92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568E97FB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DNase (-/-) MS</w:t>
            </w:r>
          </w:p>
        </w:tc>
        <w:tc>
          <w:tcPr>
            <w:tcW w:w="1418" w:type="dxa"/>
            <w:vMerge w:val="restart"/>
          </w:tcPr>
          <w:p w14:paraId="37694D8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%</w:t>
            </w:r>
          </w:p>
        </w:tc>
        <w:tc>
          <w:tcPr>
            <w:tcW w:w="1417" w:type="dxa"/>
            <w:vMerge w:val="restart"/>
          </w:tcPr>
          <w:p w14:paraId="5DD0099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RPMI +/- supp.</w:t>
            </w:r>
          </w:p>
        </w:tc>
        <w:tc>
          <w:tcPr>
            <w:tcW w:w="5387" w:type="dxa"/>
          </w:tcPr>
          <w:p w14:paraId="110D9026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ollberger&lt;/Author&gt;&lt;Year&gt;2016&lt;/Year&gt;&lt;RecNum&gt;76&lt;/RecNum&gt;&lt;DisplayText&gt;[106]&lt;/DisplayText&gt;&lt;record&gt;&lt;rec-number&gt;76&lt;/rec-number&gt;&lt;foreign-keys&gt;&lt;key app="EN" db-id="pepdst0s7weap1e5fwwp9rpg9ax9a25vte5f"&gt;76&lt;/key&gt;&lt;/foreign-keys&gt;&lt;ref-type name="Journal Article"&gt;17&lt;/ref-type&gt;&lt;contributors&gt;&lt;authors&gt;&lt;author&gt;Sollberger, G.&lt;/author&gt;&lt;author&gt;Amulic, B.&lt;/author&gt;&lt;author&gt;Zychlinsky, A.&lt;/author&gt;&lt;/authors&gt;&lt;/contributors&gt;&lt;auth-address&gt;Department of Cellular Microbiology, Max Planck Institute for Infection Biology, Berlin, Germany.&lt;/auth-address&gt;&lt;titles&gt;&lt;title&gt;Neutrophil Extracellular Trap Formation Is Independent of De Novo Gene Exp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7454&lt;/pages&gt;&lt;volume&gt;11&lt;/volume&gt;&lt;number&gt;6&lt;/number&gt;&lt;edition&gt;2016/06/17&lt;/edition&gt;&lt;dates&gt;&lt;year&gt;2016&lt;/year&gt;&lt;/dates&gt;&lt;isbn&gt;1932-6203&lt;/isbn&gt;&lt;accession-num&gt;27310721&lt;/accession-num&gt;&lt;urls&gt;&lt;related-urls&gt;&lt;url&gt;http://journals.plos.org/plosone/article/file?id=10.1371/journal.pone.0157454&amp;amp;type=printable&lt;/url&gt;&lt;/related-urls&gt;&lt;/urls&gt;&lt;custom2&gt;PMC4911059&lt;/custom2&gt;&lt;electronic-resource-num&gt;10.1371/journal.pone.0157454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CCC8E54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035E3576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0359E2C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401E191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47373A83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Candida albicans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heat killed)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&lt;EndNote&gt;&lt;Cite&gt;&lt;Author&gt;Sollberger&lt;/Author&gt;&lt;Year&gt;2016&lt;/Year&gt;&lt;RecNum&gt;76&lt;/RecNum&gt;&lt;DisplayText&gt;[106]&lt;/DisplayText&gt;&lt;record&gt;&lt;rec-number&gt;76&lt;/rec-number&gt;&lt;foreign-keys&gt;&lt;key app="EN" db-id="pepdst0s7weap1e5fwwp9rpg9ax9a25vte5f"&gt;76&lt;/key&gt;&lt;/foreign-keys&gt;&lt;ref-type name="Journal Article"&gt;17&lt;/ref-type&gt;&lt;contributors&gt;&lt;authors&gt;&lt;author&gt;Sollberger, G.&lt;/author&gt;&lt;author&gt;Amulic, B.&lt;/author&gt;&lt;author&gt;Zychlinsky, A.&lt;/author&gt;&lt;/authors&gt;&lt;/contributors&gt;&lt;auth-address&gt;Department of Cellular Microbiology, Max Planck Institute for Infection Biology, Berlin, Germany.&lt;/auth-address&gt;&lt;titles&gt;&lt;title&gt;Neutrophil Extracellular Trap Formation Is Independent of De Novo Gene Exp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7454&lt;/pages&gt;&lt;volume&gt;11&lt;/volume&gt;&lt;number&gt;6&lt;/number&gt;&lt;edition&gt;2016/06/17&lt;/edition&gt;&lt;dates&gt;&lt;year&gt;2016&lt;/year&gt;&lt;/dates&gt;&lt;isbn&gt;1932-6203&lt;/isbn&gt;&lt;accession-num&gt;27310721&lt;/accession-num&gt;&lt;urls&gt;&lt;related-urls&gt;&lt;url&gt;http://journals.plos.org/plosone/article/file?id=10.1371/journal.pone.0157454&amp;amp;type=printable&lt;/url&gt;&lt;/related-urls&gt;&lt;/urls&gt;&lt;custom2&gt;PMC4911059&lt;/custom2&gt;&lt;electronic-resource-num&gt;10.1371/journal.pone.0157454&lt;/electronic-resource-num&gt;&lt;remote-database-provider&gt;NLM&lt;/remote-database-provider&gt;&lt;language&gt;eng&lt;/language&gt;&lt;/record&gt;&lt;/Cite&gt;&lt;/EndNote&gt;</w:instrTex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6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0226CEB9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3E7D0515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D38C4ED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 w:val="restart"/>
          </w:tcPr>
          <w:p w14:paraId="65E7B12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HBSS  +/- supp.</w:t>
            </w:r>
          </w:p>
        </w:tc>
        <w:tc>
          <w:tcPr>
            <w:tcW w:w="5387" w:type="dxa"/>
          </w:tcPr>
          <w:p w14:paraId="04851FEF" w14:textId="77777777" w:rsidR="007353E4" w:rsidRPr="00650AD5" w:rsidRDefault="007353E4" w:rsidP="00AB6897">
            <w:pPr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6F1ED1A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25D539D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0018D48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539D632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57F2C164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ungi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Candida albican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3CC7C65" w14:textId="77777777" w:rsidTr="00AB6897">
        <w:tc>
          <w:tcPr>
            <w:tcW w:w="1384" w:type="dxa"/>
            <w:vMerge/>
            <w:shd w:val="clear" w:color="auto" w:fill="D9D9D9" w:themeFill="background1" w:themeFillShade="D9"/>
          </w:tcPr>
          <w:p w14:paraId="5A21B4C4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A20B77E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342C3304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1EADFCEB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Listeria monocytogenes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m1lcnQ8L0F1dGhvcj48WWVhcj4yMDA5PC9ZZWFyPjxS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7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6FAAEFA" w14:textId="77777777" w:rsidTr="00AB6897">
        <w:trPr>
          <w:trHeight w:val="84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26CCEAF0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hiMS</w:t>
            </w:r>
          </w:p>
        </w:tc>
        <w:tc>
          <w:tcPr>
            <w:tcW w:w="1418" w:type="dxa"/>
            <w:vMerge w:val="restart"/>
          </w:tcPr>
          <w:p w14:paraId="1E5DAE2A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100%</w:t>
            </w:r>
          </w:p>
        </w:tc>
        <w:tc>
          <w:tcPr>
            <w:tcW w:w="1417" w:type="dxa"/>
            <w:vMerge w:val="restart"/>
          </w:tcPr>
          <w:p w14:paraId="0AEF44D9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-</w:t>
            </w:r>
          </w:p>
        </w:tc>
        <w:tc>
          <w:tcPr>
            <w:tcW w:w="5387" w:type="dxa"/>
          </w:tcPr>
          <w:p w14:paraId="1830E62B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100 n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718F72F2" w14:textId="77777777" w:rsidTr="00AB6897">
        <w:trPr>
          <w:trHeight w:val="83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7A177ED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726AE08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09340817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2C270FA2" w14:textId="77777777" w:rsidR="007353E4" w:rsidRPr="00650AD5" w:rsidRDefault="007353E4" w:rsidP="00AB6897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Cs/>
                <w:iCs/>
                <w:sz w:val="18"/>
                <w:szCs w:val="18"/>
                <w:lang w:eastAsia="de-DE"/>
              </w:rPr>
              <w:t>Parasites (</w:t>
            </w:r>
            <w:r w:rsidRPr="00650AD5">
              <w:rPr>
                <w:rFonts w:ascii="Times New Roman" w:hAnsi="Times New Roman" w:cs="Times New Roman"/>
                <w:bCs/>
                <w:i/>
                <w:iCs/>
                <w:sz w:val="18"/>
                <w:szCs w:val="18"/>
                <w:lang w:eastAsia="de-DE"/>
              </w:rPr>
              <w:t xml:space="preserve">Strongyloides stercoralis </w:t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nfective larvae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5uZS1Bbm5lZTwvQXV0aG9yPjxZZWFyPjIwMTQ8L1ll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5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2FC7C5F5" w14:textId="77777777" w:rsidTr="00AB6897">
        <w:trPr>
          <w:trHeight w:val="92"/>
        </w:trPr>
        <w:tc>
          <w:tcPr>
            <w:tcW w:w="1384" w:type="dxa"/>
            <w:vMerge w:val="restart"/>
            <w:shd w:val="clear" w:color="auto" w:fill="D9D9D9" w:themeFill="background1" w:themeFillShade="D9"/>
          </w:tcPr>
          <w:p w14:paraId="2739977D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  <w:t>Bovine growth serum (BGS)</w:t>
            </w:r>
          </w:p>
        </w:tc>
        <w:tc>
          <w:tcPr>
            <w:tcW w:w="1418" w:type="dxa"/>
            <w:vMerge w:val="restart"/>
          </w:tcPr>
          <w:p w14:paraId="67756DB3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>2%</w:t>
            </w:r>
          </w:p>
        </w:tc>
        <w:tc>
          <w:tcPr>
            <w:tcW w:w="1417" w:type="dxa"/>
            <w:vMerge w:val="restart"/>
          </w:tcPr>
          <w:p w14:paraId="1EFE5D52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  <w:t xml:space="preserve">Other media and buffer </w:t>
            </w:r>
          </w:p>
        </w:tc>
        <w:tc>
          <w:tcPr>
            <w:tcW w:w="5387" w:type="dxa"/>
          </w:tcPr>
          <w:p w14:paraId="1F4EDED8" w14:textId="77777777" w:rsidR="007353E4" w:rsidRPr="00650AD5" w:rsidRDefault="007353E4" w:rsidP="00AB6897">
            <w:pPr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MA (600 µM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MTA4XTwvRGlzcGxheVRleHQ+PHJl
Y29yZD48cmVjLW51bWJlcj4xPC9yZWMtbnVtYmVyPjxmb3JlaWduLWtleXM+PGtleSBhcHA9IkVO
IiBkYi1pZD0icGVwZHN0MHM3d2VhcDFlNWZ3d3A5cnBnOWF4OWEyNXZ0ZTVm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MTA4XTwvRGlzcGxheVRleHQ+PHJl
Y29yZD48cmVjLW51bWJlcj4xPC9yZWMtbnVtYmVyPjxmb3JlaWduLWtleXM+PGtleSBhcHA9IkVO
IiBkYi1pZD0icGVwZHN0MHM3d2VhcDFlNWZ3d3A5cnBnOWF4OWEyNXZ0ZTVm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  <w:tr w:rsidR="007353E4" w:rsidRPr="00650AD5" w14:paraId="1F85D78D" w14:textId="77777777" w:rsidTr="00AB6897">
        <w:trPr>
          <w:trHeight w:val="92"/>
        </w:trPr>
        <w:tc>
          <w:tcPr>
            <w:tcW w:w="1384" w:type="dxa"/>
            <w:vMerge/>
            <w:shd w:val="clear" w:color="auto" w:fill="D9D9D9" w:themeFill="background1" w:themeFillShade="D9"/>
          </w:tcPr>
          <w:p w14:paraId="1E021868" w14:textId="77777777" w:rsidR="007353E4" w:rsidRPr="00650AD5" w:rsidRDefault="007353E4" w:rsidP="00AB6897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vMerge/>
          </w:tcPr>
          <w:p w14:paraId="516EFD6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Merge/>
          </w:tcPr>
          <w:p w14:paraId="29FD793F" w14:textId="77777777" w:rsidR="007353E4" w:rsidRPr="00650AD5" w:rsidRDefault="007353E4" w:rsidP="00AB6897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</w:tcPr>
          <w:p w14:paraId="7C212B44" w14:textId="77777777" w:rsidR="007353E4" w:rsidRPr="00650AD5" w:rsidRDefault="007353E4" w:rsidP="00AB6897">
            <w:pPr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rasites (</w:t>
            </w:r>
            <w:r w:rsidRPr="00650AD5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 xml:space="preserve">Toxoplasma gondii 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MTA4XTwvRGlzcGxheVRleHQ+PHJl
Y29yZD48cmVjLW51bWJlcj4xPC9yZWMtbnVtYmVyPjxmb3JlaWduLWtleXM+PGtleSBhcHA9IkVO
IiBkYi1pZD0icGVwZHN0MHM3d2VhcDFlNWZ3d3A5cnBnOWF4OWEyNXZ0ZTVm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mkgQWJkYWxsYWg8L0F1dGhvcj48WWVhcj4yMDEyPC9Z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108]</w:t>
            </w:r>
            <w:r w:rsidRPr="00650AD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50AD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</w:tr>
    </w:tbl>
    <w:p w14:paraId="6CAAFBD6" w14:textId="77777777" w:rsidR="00F45481" w:rsidRDefault="00F45481" w:rsidP="008E1462">
      <w:pPr>
        <w:spacing w:after="0" w:line="24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768C22BF" w14:textId="354A85F7" w:rsidR="0042644B" w:rsidRPr="00630461" w:rsidRDefault="0042644B" w:rsidP="008E1462">
      <w:pPr>
        <w:spacing w:after="0" w:line="24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 w:rsidRPr="00630461">
        <w:rPr>
          <w:rFonts w:ascii="Times New Roman" w:hAnsi="Times New Roman" w:cs="Times New Roman"/>
          <w:b/>
          <w:sz w:val="24"/>
          <w:szCs w:val="24"/>
        </w:rPr>
        <w:t>References</w:t>
      </w:r>
      <w:r w:rsidR="007034B1">
        <w:rPr>
          <w:rFonts w:ascii="Times New Roman" w:hAnsi="Times New Roman" w:cs="Times New Roman"/>
          <w:b/>
          <w:sz w:val="24"/>
          <w:szCs w:val="24"/>
        </w:rPr>
        <w:t xml:space="preserve"> for human NETosis-</w:t>
      </w:r>
      <w:r w:rsidR="00D14525">
        <w:rPr>
          <w:rFonts w:ascii="Times New Roman" w:hAnsi="Times New Roman" w:cs="Times New Roman"/>
          <w:b/>
          <w:sz w:val="24"/>
          <w:szCs w:val="24"/>
        </w:rPr>
        <w:t>experiments</w:t>
      </w:r>
    </w:p>
    <w:p w14:paraId="673B61B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driguez-Espinosa, O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tabolic requirements for neutrophil extracellular traps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logy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13-24.</w:t>
      </w:r>
    </w:p>
    <w:p w14:paraId="6C1FDAA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ir, P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hibition of Immune Complex Complement Activation and Neutrophil Extracellular Trap Formation by Peptide Inhibitor of Complement C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58.</w:t>
      </w:r>
    </w:p>
    <w:p w14:paraId="1D14359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ueroder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nage-a-Trois: The Ratio of Bicarbonate to CO2 and the pH Regulate the Capacity of Neutrophils to Form NE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83.</w:t>
      </w:r>
    </w:p>
    <w:p w14:paraId="2B581A7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eman, O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fferential Use of Human Neutrophil Fcgamma Receptors for Inducing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 Re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908034.</w:t>
      </w:r>
    </w:p>
    <w:p w14:paraId="6DFB83A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mona-Rivera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nduce endothelial dysfunction in systemic lupus erythematosus through the activation of matrix metalloproteinase-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n Rheum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1417-24.</w:t>
      </w:r>
    </w:p>
    <w:p w14:paraId="64F630E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somos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tein cross-linking by chlorinated polyamines and transglutamylation stabilizes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Death Di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e2332.</w:t>
      </w:r>
    </w:p>
    <w:p w14:paraId="53BFC1C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uneau, R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eroxiredoxin-glutaredoxin and catalase promote resistance of nontypeable Haemophilus influenzae 86-028NP to oxidants and survival withi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39-46.</w:t>
      </w:r>
    </w:p>
    <w:p w14:paraId="7E7A96C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hongir, R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NA-fragmentation is a source of bactericidal activity against Pseudomonas aeruginos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em J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11-425.</w:t>
      </w:r>
    </w:p>
    <w:p w14:paraId="3FF86C0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uneau, R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thermonuclease of Neisseria gonorrhoeae enhances bacterial escape from killing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316-24.</w:t>
      </w:r>
    </w:p>
    <w:p w14:paraId="3855008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hlenberg, J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-associated protein activation of the NLRP3 inflammasome is enhanced in lupus macrophag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217-26.</w:t>
      </w:r>
    </w:p>
    <w:p w14:paraId="300195B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krzeczynska-Moncznik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ecretory leukocyte proteinase inhibitor-competent DNA deposits are potent stimulators of plasmacytoid dendritic cells: implication for psoria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1611-7.</w:t>
      </w:r>
    </w:p>
    <w:p w14:paraId="47D9EF3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Urban, C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ontain calprotectin, a cytosolic protein complex involved in host defense against Candida albica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1000639.</w:t>
      </w:r>
    </w:p>
    <w:p w14:paraId="0EBBDBD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hao, W., D.K. Fogg, and M.J. Kapl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novel image-based quantitative method for the characterization of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 Method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2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04-10.</w:t>
      </w:r>
    </w:p>
    <w:p w14:paraId="57EE8BE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eman, O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ansforming Growth Factor-beta-Activated Kinase 1 Is Required for Human FcgammaRIIIb-Induced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77.</w:t>
      </w:r>
    </w:p>
    <w:p w14:paraId="757AA00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1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ntis-Montes de Oca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extracellular traps damage Naegleria fowleri trophozoites opsonized with human Ig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arasite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481-95.</w:t>
      </w:r>
    </w:p>
    <w:p w14:paraId="7C59BDF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mith, C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-derived enzymes oxidize high-density lipoprotein: an additional proatherogenic mechanism in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2532-44.</w:t>
      </w:r>
    </w:p>
    <w:p w14:paraId="19DAEC4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alavarth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lease of neutrophil extracellular traps by neutrophils stimulated with antiphospholipid antibodies: a newly identified mechanism of thrombosis in the antiphospholipid syndrom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2990-3003.</w:t>
      </w:r>
    </w:p>
    <w:p w14:paraId="7EA7376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ffler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subset of patients with systemic lupus erythematosus fails to degrade DNA from multiple clinically relevant sourc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es Ther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05.</w:t>
      </w:r>
    </w:p>
    <w:p w14:paraId="7004916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ffler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creased Neutrophil Extracellular Trap Degradation in Shiga Toxin-Associated Haemolytic Uraemic Syndrom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2-21.</w:t>
      </w:r>
    </w:p>
    <w:p w14:paraId="7A4AFE5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ffler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gradation of neutrophil extracellular traps co-varies with disease activity in patients with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es Ther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R84.</w:t>
      </w:r>
    </w:p>
    <w:p w14:paraId="2A0C85C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ffler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gradation of neutrophil extracellular traps is decreased in patients with antiphospholipid syndrom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Rheumat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66-70.</w:t>
      </w:r>
    </w:p>
    <w:p w14:paraId="3D742CD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ffler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that are not degraded in systemic lupus erythematosus activate complement exacerbating the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3522-31.</w:t>
      </w:r>
    </w:p>
    <w:p w14:paraId="2CE8BA8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uen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osing Neutrophils Activate Complement Both on Their Own NETs and Bacteria via Alternative and Non-alternative Pathway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37.</w:t>
      </w:r>
    </w:p>
    <w:p w14:paraId="77497E8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ood, C. and G.C. Hughes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as a potential source of autoantigen in cocaine-associated auto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Rheumatology (Oxford)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638-643.</w:t>
      </w:r>
    </w:p>
    <w:p w14:paraId="5987C99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nten-Dedoyart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entrap and kill Borrelia burgdorferi sensu stricto spirochetes and are not affected by Ixodes ricinus tick saliv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5393-401.</w:t>
      </w:r>
    </w:p>
    <w:p w14:paraId="494CDFA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anitzki-Heinemann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ormation of Neutrophil Extracellular Traps under Low Oxygen Leve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18.</w:t>
      </w:r>
    </w:p>
    <w:p w14:paraId="252CB59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sai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MA and crystal-induced neutrophil extracellular trap formation involves RIPK1-RIPK3-MLKL signa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r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23-9.</w:t>
      </w:r>
    </w:p>
    <w:p w14:paraId="3F3EB32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 Buhr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reptococcus suis DNase SsnA contributes to degradation of neutrophil extracellular traps (NETs) and evasion of NET-mediated antimicrobial activ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iology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Pt 2): p. 385-95.</w:t>
      </w:r>
    </w:p>
    <w:p w14:paraId="636C98F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 Buhr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dentification of a novel DNase of Streptococcus suis (EndAsuis) important for neutrophil extracellular trap degradation during exponential growth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iology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Pt 4): p. 838-50.</w:t>
      </w:r>
    </w:p>
    <w:p w14:paraId="583530D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ogden, 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thods to Study Lipid Alterations in Neutrophils and the Subsequent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Vis Exp, 2017(121).</w:t>
      </w:r>
    </w:p>
    <w:p w14:paraId="0B9FA4A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llerherm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Yersinia enterocolitica-mediated degradation of neutrophil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EMS Microbiol Lett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6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3): p. fnv192.</w:t>
      </w:r>
    </w:p>
    <w:p w14:paraId="067BD6B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lmer, L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deoxyribonuclease production by periodontal bacteri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eriodontal Res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39-45.</w:t>
      </w:r>
    </w:p>
    <w:p w14:paraId="57E8C14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Urban, C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apture and kill Candida albicans yeast and hyphal for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0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668-76.</w:t>
      </w:r>
    </w:p>
    <w:p w14:paraId="174AE33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ollger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ron-chelating agent desferrioxamine stimulates formation of neutrophil extracellular traps (NETs) in human blood-derived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sci Rep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.</w:t>
      </w:r>
    </w:p>
    <w:p w14:paraId="2EFB471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on Kockritz-Blickwede, M., O.A. Chow, and V. Nize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etal calf serum contains heat-stable nucleases that degrade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5): p. 5245-6.</w:t>
      </w:r>
    </w:p>
    <w:p w14:paraId="78E3FBB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Xu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eparan Sulfate Modulates Neutrophil and Endothelial Function in Antibacterial Innate 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3648-56.</w:t>
      </w:r>
    </w:p>
    <w:p w14:paraId="5D3CE06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gen, A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phylococcus epidermidis antimicrobial delta-toxin (phenol-soluble modulin-gamma) cooperates with host antimicrobial peptides to kill group A Streptococc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e8557.</w:t>
      </w:r>
    </w:p>
    <w:p w14:paraId="037943A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cCoy, C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uman Leukocytes Kill Brugia malayi Microfilariae Independently of DNA-Based Extracellular Trap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Negl Trop Di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e0005279.</w:t>
      </w:r>
    </w:p>
    <w:p w14:paraId="5E254A0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jia, S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uman neutrophils produce extracellular traps against Paracoccidioides brasilien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iology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Pt 5): p. 1008-17.</w:t>
      </w:r>
    </w:p>
    <w:p w14:paraId="579547F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kazawa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stones and Neutrophil Extracellular Traps Enhance Tubular Necrosis and Remote Organ Injury in Ischemic AKI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m Soc Nephr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753-1768.</w:t>
      </w:r>
    </w:p>
    <w:p w14:paraId="14F646F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uman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ipid alterations in human blood-derived neutrophils lead to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r J Cell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-9): p. 347-54.</w:t>
      </w:r>
    </w:p>
    <w:p w14:paraId="470C433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han, M.A. and N. Palaniyar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anscriptional firing helps to drive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1749.</w:t>
      </w:r>
    </w:p>
    <w:p w14:paraId="3C7BB9F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ouda, D.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K3 channel and mitochondrial ROS mediate NADPH oxidase-independent NETosis induced by calcium influx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2817-22.</w:t>
      </w:r>
    </w:p>
    <w:p w14:paraId="719A5E3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arrera, C. and B. Fadeel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acrophage clearance of neutrophil extracellular traps is a silent proces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2647-56.</w:t>
      </w:r>
    </w:p>
    <w:p w14:paraId="4A1E7A1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zeldine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paired neutrophil extracellular trap formation: a novel defect in the innate immune system of aged individua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ging Cel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690-8.</w:t>
      </w:r>
    </w:p>
    <w:p w14:paraId="0E3EB11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arrera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entrapment and degradation of single-walled carbon nanotub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noscal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6974-83.</w:t>
      </w:r>
    </w:p>
    <w:p w14:paraId="161C154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4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reenwood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imvastatin to modify neutrophil function in older patients with septic pneumonia (SNOOPI): study protocol for a randomised placebo-controlled tria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rial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32.</w:t>
      </w:r>
    </w:p>
    <w:p w14:paraId="4E67E89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uman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antimicrobial peptide LL-37 facilitates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em J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6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-11.</w:t>
      </w:r>
    </w:p>
    <w:p w14:paraId="035255A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ilcher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creased neutrophil extracellular trap-mediated Staphylococcus aureus clearance through inhibition of nuclease activity by clindamycin and immunoglobuli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i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73-82.</w:t>
      </w:r>
    </w:p>
    <w:p w14:paraId="08AD948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cCormick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s formed by human neutrophils inhibit growth of the pathogenic mold Aspergillus fumigat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es Infect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-13): p. 928-36.</w:t>
      </w:r>
    </w:p>
    <w:p w14:paraId="0626FDB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uman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ovel role of the antimicrobial peptide LL-37 in the protection of neutrophil extracellular traps against degradation by bacterial nucleas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860-8.</w:t>
      </w:r>
    </w:p>
    <w:p w14:paraId="20E0590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han, M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JNK Activation Turns on LPS- and Gram-Negative Bacteria-Induced NADPH Oxidase-Dependent Suicidal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409.</w:t>
      </w:r>
    </w:p>
    <w:p w14:paraId="59C4EA7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desalingam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ypertonic Saline Suppresses NADPH Oxidase-Dependent Neutrophil Extracellular Trap Formation and Promotes Apop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59.</w:t>
      </w:r>
    </w:p>
    <w:p w14:paraId="7262D62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ichardson, J.J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Production in Patients with Colorectal Cancer In Vitr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Inflam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915062.</w:t>
      </w:r>
    </w:p>
    <w:p w14:paraId="54BD8B1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ichardson, J.J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haracterization of systemic neutrophil function in patients undergoing colorectal cancer rese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Surg Re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10-418.e1.</w:t>
      </w:r>
    </w:p>
    <w:p w14:paraId="068E39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awrotniak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spartic Proteases and Major Cell Wall Components in Candida albicans Trigger the Release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14.</w:t>
      </w:r>
    </w:p>
    <w:p w14:paraId="1940507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lores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Selective Estrogen Receptor Modulator Raloxifene Inhibits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66.</w:t>
      </w:r>
    </w:p>
    <w:p w14:paraId="535BE03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lmer, L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ypochlorous acid regulates neutrophil extracellular trap release in huma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61-8.</w:t>
      </w:r>
    </w:p>
    <w:p w14:paraId="06B46E0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5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homas, G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DNA traps are associated with the pathogenesis of TRALI in humans and mic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6): p. 6335-43.</w:t>
      </w:r>
    </w:p>
    <w:p w14:paraId="52EEAFA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hbuchi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Quantitative analysis of hemin-induced neutrophil extracellular trap formation and effects of hydrogen peroxide on this phenomen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em Biophys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47-153.</w:t>
      </w:r>
    </w:p>
    <w:p w14:paraId="29D6809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u, C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pecific post-translational histone modifications of neutrophil extracellular traps as immunogens and potential targets of lupus autoantibod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es Ther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R25.</w:t>
      </w:r>
    </w:p>
    <w:p w14:paraId="250F63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en, X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TAC-see reveals the accessible genome by transposase-mediated imaging and sequenc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Method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1013-1020.</w:t>
      </w:r>
    </w:p>
    <w:p w14:paraId="5A68955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n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rc family kinases and Syk are required for neutrophil extracellular trap formation in response to beta-glucan particl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9-73.</w:t>
      </w:r>
    </w:p>
    <w:p w14:paraId="7935154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ianchi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storation of NET formation by gene therapy in CGD controls aspergill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3): p. 2619-22.</w:t>
      </w:r>
    </w:p>
    <w:p w14:paraId="047DF7E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ianchi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storation of anti-Aspergillus defense by neutrophil extracellular traps in human chronic granulomatous disease after gene therapy is calprotectin-depend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243-52.e7.</w:t>
      </w:r>
    </w:p>
    <w:p w14:paraId="6F9BE18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lachowa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phylococcus aureus leukotoxin GH promotes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6022-9.</w:t>
      </w:r>
    </w:p>
    <w:p w14:paraId="4A281A5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rtinez, N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etrahydroisoquinolines: New Inhibitors of Neutrophil Extracellular Trap (NET)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hembiochem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888-893.</w:t>
      </w:r>
    </w:p>
    <w:p w14:paraId="7F873FD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kkim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ion of the Raf-MEK-ERK pathway is required for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hem Biol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75-7.</w:t>
      </w:r>
    </w:p>
    <w:p w14:paraId="02A9ED5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6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jornsdottir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henol-Soluble Modulin alpha Peptide Toxins from Aggressive Staphylococcus aureus Induce Rapid Formation of Neutrophil Extracellular Traps through a Reactive Oxygen Species-Independent Pathwa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57.</w:t>
      </w:r>
    </w:p>
    <w:p w14:paraId="4C02AD0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unchal, G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spiratory syncytial virus fusion protein promotes TLR-4-dependent neutrophil extracellular trap formation by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e0124082.</w:t>
      </w:r>
    </w:p>
    <w:p w14:paraId="1DB47C2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graz-Cibrian, J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lterations in neutrophil extracellular traps is associated with the degree of decompensation of liver cirrh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ev Ctrie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512-7.</w:t>
      </w:r>
    </w:p>
    <w:p w14:paraId="300C8F4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ogol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activation of alpha1-proteinase inhibitor by Candida albicans aspartic proteases favors the epithelial and endothelial cell colonization in the presence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cta Biochim P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67-175.</w:t>
      </w:r>
    </w:p>
    <w:p w14:paraId="6CE19B3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hammed, B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Vitamin C: a novel regulator of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utrients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3131-51.</w:t>
      </w:r>
    </w:p>
    <w:p w14:paraId="260B7F1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berts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haracterization of neutrophil function in Papillon-Lefevre syndrom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433-44.</w:t>
      </w:r>
    </w:p>
    <w:p w14:paraId="2216881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affarzadeh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directly induce epithelial and endothelial cell death: a predominant role of histon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e32366.</w:t>
      </w:r>
    </w:p>
    <w:p w14:paraId="5570B1A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hite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eripheral blood neutrophil extracellular trap production and degradation in chronic periodont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lin Periodont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1041-1049.</w:t>
      </w:r>
    </w:p>
    <w:p w14:paraId="5F5D1E5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7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hite, P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haracterization, Quantification, and Visualiz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thods Mol 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3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81-497.</w:t>
      </w:r>
    </w:p>
    <w:p w14:paraId="1261464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jornsdottir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NET formation is regulated from the inside by myeloperoxidase-processed reactive oxygen spec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ee Radic Biol Med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024-35.</w:t>
      </w:r>
    </w:p>
    <w:p w14:paraId="38D0AE8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7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'Donoghue, A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lobal substrate profiling of proteases in human neutrophil extracellular traps reveals consensus motif predominantly contributed by elast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75141.</w:t>
      </w:r>
    </w:p>
    <w:p w14:paraId="38C49AD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icca, I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velopment and Application of High-Content Biological Screening for Modulators of NET Produ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37.</w:t>
      </w:r>
    </w:p>
    <w:p w14:paraId="6974A7C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rizarry-Caro, J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Brief Report: Drugs Implicated in Systemic Autoimmunity Modulate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68-474.</w:t>
      </w:r>
    </w:p>
    <w:p w14:paraId="3B558BA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Souza-Vieira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release induced by Leishmania: role of PI3Kgamma, ERK, PI3Ksigma, PKC, and [Ca2+]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801-810.</w:t>
      </w:r>
    </w:p>
    <w:p w14:paraId="5BDB8A5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sseinzadeh, A., P.K. Messer, and C.F. Urb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ble Redox-Cycling Nitroxide Tempol Inhibits NET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91.</w:t>
      </w:r>
    </w:p>
    <w:p w14:paraId="105805E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mona-Rivera, C. and M.J. Kapl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duction and Quantification of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urr Protoc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4.41.1-14.41.14.</w:t>
      </w:r>
    </w:p>
    <w:p w14:paraId="1BE81D6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e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icotine drives neutrophil extracellular traps formation and accelerates collagen-induced arthr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Rheumatology (Oxford)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644-653.</w:t>
      </w:r>
    </w:p>
    <w:p w14:paraId="32BCDD1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nzenreiter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Ultrastructural characterization of cystic fibrosis sputum using atomic force and scanning electron microscop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yst Fibros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84-92.</w:t>
      </w:r>
    </w:p>
    <w:p w14:paraId="127BCCE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ieterse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Drive Endothelial-to-Mesenchymal Transi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7.</w:t>
      </w:r>
    </w:p>
    <w:p w14:paraId="327056D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ratesi, 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tibodies from patients with rheumatoid arthritis target citrullinated histone 4 contained in neutrophils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n Rheum Di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1414-22.</w:t>
      </w:r>
    </w:p>
    <w:p w14:paraId="1AC0544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8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homas, K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EM-like transcript 2 is stored in human neutrophil primary granules and is up-regulated in response to inflammatory mediator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77-84.</w:t>
      </w:r>
    </w:p>
    <w:p w14:paraId="5F6E811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uang, Y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motion of hypercoagulability in antineutrophil cytoplasmic antibody-associated vasculitis by C5a-induced tissue factor-expressing microparticles and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2780-90.</w:t>
      </w:r>
    </w:p>
    <w:p w14:paraId="2D5AF98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ansen, M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lease of extracellular DNA influences renal ischemia reperfusion injury by platelet activation and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Kidney Int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352-364.</w:t>
      </w:r>
    </w:p>
    <w:p w14:paraId="1624071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imaraes-Costa, A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3'-nucleotidase/nuclease activity allows Leishmania parasites to escape killing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1732-40.</w:t>
      </w:r>
    </w:p>
    <w:p w14:paraId="7F30BCA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omingo-Gonzalez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hibition of Neutrophil Extracellular Trap Formation after Stem Cell Transplant by Prostaglandin E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Respir Crit Care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86-97.</w:t>
      </w:r>
    </w:p>
    <w:p w14:paraId="0BC2D89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chouiti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yeloid-related protein-14 contributes to protective immunity in gram-negative pneumonia derived sep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1002987.</w:t>
      </w:r>
    </w:p>
    <w:p w14:paraId="4CFCFFD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ystrzycka, 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effect of clindamycin and amoxicillin on neutrophil extracellular trap (NET)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nt Eur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-5.</w:t>
      </w:r>
    </w:p>
    <w:p w14:paraId="20EF97C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eper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Vibrio cholerae evades neutrophil extracellular traps by the activity of two extracellular nucleas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1003614.</w:t>
      </w:r>
    </w:p>
    <w:p w14:paraId="229F4BE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iemiec, M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ace element landscape of resting and activated human neutrophils on the sub-micrometer leve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tallomic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996-1010.</w:t>
      </w:r>
    </w:p>
    <w:p w14:paraId="542F616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orn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onosodium urate crystals induce extracellular DNA traps in neutrophils, eosinophils, and basophils but not in mononuclear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77.</w:t>
      </w:r>
    </w:p>
    <w:p w14:paraId="38B8F57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9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ang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associated with autophagy-related signalling in ANCA-associated vascu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08-18.</w:t>
      </w:r>
    </w:p>
    <w:p w14:paraId="2AAD23B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nda-Handzlik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tibiotics Modulate the Ability of Neutrophils to Release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dv Exp Med 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4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7-52.</w:t>
      </w:r>
    </w:p>
    <w:p w14:paraId="4F40867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ung, C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docarditis pathogen promotes vegetation formation by inducing intravascular neutrophil extracellular traps through activated platele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irculatio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571-81.</w:t>
      </w:r>
    </w:p>
    <w:p w14:paraId="797257C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imaraes-Costa, A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eishmania amazonensis promastigotes induce and are killed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roc Natl Acad Sci U S A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6): p. 6748-53.</w:t>
      </w:r>
    </w:p>
    <w:p w14:paraId="329EF02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homas, M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eukocyte protease binding to nucleic acids promotes nuclear localization and cleavage of nucleic acid binding protei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5390-7.</w:t>
      </w:r>
    </w:p>
    <w:p w14:paraId="1670915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tzler, K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yeloperoxidase is required for neutrophil extracellular trap formation: implications for innate 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953-9.</w:t>
      </w:r>
    </w:p>
    <w:p w14:paraId="778489C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rasso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teraction of factor VII activating protease (FSAP) with neutrophil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hromb Res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6-42.</w:t>
      </w:r>
    </w:p>
    <w:p w14:paraId="32A6629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iemiec, M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ual transcriptome of the immediate neutrophil and Candida albicans interpla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MC Genomic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696.</w:t>
      </w:r>
    </w:p>
    <w:p w14:paraId="3421503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perling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upon exposure of hydrophobic materials to human whole blood causes thrombogenic reactio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mater Sci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1998-2008.</w:t>
      </w:r>
    </w:p>
    <w:p w14:paraId="7D0E1BA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10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ystrzycka, 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zithromycin and Chloramphenicol Diminish Neutrophil Extracellular Traps (NETs)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Mol Sci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.</w:t>
      </w:r>
    </w:p>
    <w:p w14:paraId="2147A3D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0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chael, N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lassical ROS-dependent and early/rapid ROS-independent release of Neutrophil Extracellular Traps triggered by Leishmania parasi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8302.</w:t>
      </w:r>
    </w:p>
    <w:p w14:paraId="5464742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olbach, L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w-Frequency Electromagnetic Field Exposure Enhances Extracellular Trap Formation by Human Neutrophils through the NADPH Pathwa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459-65.</w:t>
      </w:r>
    </w:p>
    <w:p w14:paraId="2CC8ACD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neider, A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mplement factor H modulates the activation of human neutrophil granulocytes and the gener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ol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7-48.</w:t>
      </w:r>
    </w:p>
    <w:p w14:paraId="299CC36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irschfeld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ffects of Aggregatibacter actinomycetemcomitans leukotoxin on neutrophil migration and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Oral Micro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3070.</w:t>
      </w:r>
    </w:p>
    <w:p w14:paraId="7E00F87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reno-Altamirano, M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ngue Virus Serotype-2 Interferes with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ervirology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250-9.</w:t>
      </w:r>
    </w:p>
    <w:p w14:paraId="0648FA5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ow, O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tins enhance formation of phagocyte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Host Microbe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445-54.</w:t>
      </w:r>
    </w:p>
    <w:p w14:paraId="38B7F6D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pta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High-Throughput Real-Time Imaging Technique To Quantify NETosis and Distinguish Mechanisms of Cell Death in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869-879.</w:t>
      </w:r>
    </w:p>
    <w:p w14:paraId="0484F11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ou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promote lipopolysaccharide-induced airway inflammation and mucus hypersecretion in mic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Oncotarget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7): p. 13276-13286.</w:t>
      </w:r>
    </w:p>
    <w:p w14:paraId="7B21E38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oubouossie, D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 vitro activation of coagulation by human neutrophil DNA and histone proteins but not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1021-1029.</w:t>
      </w:r>
    </w:p>
    <w:p w14:paraId="5E22D2F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ols-Lartigue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sequester circulating tumor cells and promote metasta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lin Invest, 2013.</w:t>
      </w:r>
    </w:p>
    <w:p w14:paraId="7905140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1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iermann, M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Oxidative Burst-Dependent NETosis Is Implicated in the Resolution of Necrosis-Associated Sterile 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57.</w:t>
      </w:r>
    </w:p>
    <w:p w14:paraId="52DEC58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z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ilver nanoparticles rapidly induce atypical human neutrophil cell death by a process involving inflammatory caspases and reactive oxygen species and induce neutrophil extracellular traps release upon cell adhes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Immunopharmac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616-25.</w:t>
      </w:r>
    </w:p>
    <w:p w14:paraId="474DD79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rassle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von Willebrand factor directly interacts with DNA from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1382-9.</w:t>
      </w:r>
    </w:p>
    <w:p w14:paraId="1054912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erkes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ssociation of neutrophil extracellular traps with endometriosis-related chronic 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r J Obstet Gynecol Reprod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93-200.</w:t>
      </w:r>
    </w:p>
    <w:p w14:paraId="1750473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mona-Rivera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role for muscarinic receptors in neutrophil extracellular trap formation and levamisole-induced auto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CI Insight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e89780.</w:t>
      </w:r>
    </w:p>
    <w:p w14:paraId="7DC9444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Avondt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ignal Inhibitory Receptor on Leukocytes-1 Limits the Formation of Neutrophil Extracellular Traps, but Preserves Intracellular Bacterial Kil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3686-94.</w:t>
      </w:r>
    </w:p>
    <w:p w14:paraId="2D4E1BB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han, M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gulating NETosis: Increasing pH Promotes NADPH Oxidase-Dependent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Med (Lausanne)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9.</w:t>
      </w:r>
    </w:p>
    <w:p w14:paraId="2889D19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ffah de Souza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lkaline pH Promotes NADPH Oxidase-Independent Neutrophil Extracellular Trap Formation: A Matter of Mitochondrial Reactive Oxygen Species Generation and Citrullination and Cleavage of Histon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849.</w:t>
      </w:r>
    </w:p>
    <w:p w14:paraId="4A3A315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imaraes-Costa, A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Reprogram IL-4/GM-CSF-Induced Monocyte Differentiation to Anti-inflammatory Macrophag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23.</w:t>
      </w:r>
    </w:p>
    <w:p w14:paraId="3584E71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ri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lpha-Enolase of Streptococcus pneumoniae induces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3): p. 10472-81.</w:t>
      </w:r>
    </w:p>
    <w:p w14:paraId="46A27EE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2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mona-Rivera, C. and M.J. Kapl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tection of SLE antigens in neutrophil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thods Mol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3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51-61.</w:t>
      </w:r>
    </w:p>
    <w:p w14:paraId="62EB2F1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handpur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s are a source of citrullinated autoantigens and stimulate inflammatory responses in rheumatoid arthr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Transl Med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78): p. 178ra40.</w:t>
      </w:r>
    </w:p>
    <w:p w14:paraId="7379A6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irschfeld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n supragingival biofil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Med Micro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0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-5): p. 453-63.</w:t>
      </w:r>
    </w:p>
    <w:p w14:paraId="1CF531A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wis, H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hibition of PAD4 activity is sufficient to disrupt mouse and human NET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hem 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89-91.</w:t>
      </w:r>
    </w:p>
    <w:p w14:paraId="057D98B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lmer, L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fluence of complement on neutrophil extracellular trap release induced by bacteri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eriodontal Re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70-6.</w:t>
      </w:r>
    </w:p>
    <w:p w14:paraId="3E58C3A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wyer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ystic fibrosis sputum DNA has NETosis characteristics and neutrophil extracellular trap release is regulated by macrophage migration-inhibitory facto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765-79.</w:t>
      </w:r>
    </w:p>
    <w:p w14:paraId="6E55C9D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an, Q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stinct susceptibilities of corneal Pseudomonas aeruginosa clinical isolates to neutrophil extracellular trap-mediated 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4135-43.</w:t>
      </w:r>
    </w:p>
    <w:p w14:paraId="6C2CE21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umioka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reptococcus sanguinis induces neutrophil cell death by production of hydrogen peroxid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e0172223.</w:t>
      </w:r>
    </w:p>
    <w:p w14:paraId="10EB8EE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illenius, E. and C.F. Urb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adhesive protein invasin of Yersinia pseudotuberculosis induces neutrophil extracellular traps via beta1 integri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es Infect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327-36.</w:t>
      </w:r>
    </w:p>
    <w:p w14:paraId="37D65DC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3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uneau, R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ontypeable Haemophilus influenzae initiates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431-8.</w:t>
      </w:r>
    </w:p>
    <w:p w14:paraId="35D8930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13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apunt, U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ion of phagocytic cells by Staphylococcus epidermidis biofilms: effects of extracellular matrix proteins and the bacterial stress protein GroEL on netosis and MRP-14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athog Di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.</w:t>
      </w:r>
    </w:p>
    <w:p w14:paraId="508D576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nno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utophagy and Reactive Oxygen Species Are Involved in Neutrophil Extracellular Traps Release Induced by C. albicans Morphotyp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Micro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879.</w:t>
      </w:r>
    </w:p>
    <w:p w14:paraId="595FA8F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pringer, D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fibrils of pathogenic yeast Cryptococcus gattii are important for ecological niche, murine virulence and human neutrophil interactio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e10978.</w:t>
      </w:r>
    </w:p>
    <w:p w14:paraId="45E1162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mbert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alcineurin inhibitors impair neutrophil activity against Aspergillus fumigatus in allogeneic hematopoietic stem cell transplant recipien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860-8.</w:t>
      </w:r>
    </w:p>
    <w:p w14:paraId="671C49A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unoz-Caro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ADPH oxidase, MPO, NE, ERK1/2, p38 MAPK and Ca2+ influx are essential for Cryptosporidium parvum-induced NET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Dev Comp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45-54.</w:t>
      </w:r>
    </w:p>
    <w:p w14:paraId="4343A52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u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elastrol inhibits inflammatory stimuli-induced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urr Mol Med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01-10.</w:t>
      </w:r>
    </w:p>
    <w:p w14:paraId="1523963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uchs, T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DNA traps promote thromb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6): p. 15880-5.</w:t>
      </w:r>
    </w:p>
    <w:p w14:paraId="1145CB8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e, Z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hosphotidylserine exposure and neutrophil extracellular traps enhance procoagulant activity in patients with inflammatory bowel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hromb Haemost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738-51.</w:t>
      </w:r>
    </w:p>
    <w:p w14:paraId="3D9D482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postolidou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regulate IL-1beta-mediated inflammation in familial Mediterranean feve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n Rheum Di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69-77.</w:t>
      </w:r>
    </w:p>
    <w:p w14:paraId="55E567F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kendros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gulated in development and DNA damage responses 1 (REDD1) links stress with IL-1beta-mediated familial Mediterranean fever attack through autophagy-drive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7.</w:t>
      </w:r>
    </w:p>
    <w:p w14:paraId="5CD2553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4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hang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hanced formation and impaired degradation of neutrophil extracellular traps in dermatomyositis and polymyositis: a potential contributor to interstitial lung disease complicatio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34-41.</w:t>
      </w:r>
    </w:p>
    <w:p w14:paraId="0C1CA4D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Avondt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igation of signal inhibitory receptor on leukocytes-1 suppresses the release of neutrophil extracellular traps in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78459.</w:t>
      </w:r>
    </w:p>
    <w:p w14:paraId="41ED390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takos, D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pression of functional tissue factor by neutrophil extracellular traps in culprit artery of acute myocardial infar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r Heart J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2): p. 1405-14.</w:t>
      </w:r>
    </w:p>
    <w:p w14:paraId="44B1A8B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itroulis, I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associated with IL-1beta and autophagy-related signaling in gou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e29318.</w:t>
      </w:r>
    </w:p>
    <w:p w14:paraId="6EA2794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sai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articles of different sizes and shapes induce neutrophil necroptosis followed by the release of neutrophil extracellular trap-like chromati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5003.</w:t>
      </w:r>
    </w:p>
    <w:p w14:paraId="6A12875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utaty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17-kDa Fragment of Lactoferrin Associates With the Termination of Inflammation and Peptides Within Promote Resolu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644.</w:t>
      </w:r>
    </w:p>
    <w:p w14:paraId="63DF98A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hu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mpetence-independent activity of pneumococcal EndA [corrected] mediates degradation of extracellular dna and nets and is important for virulenc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e70363.</w:t>
      </w:r>
    </w:p>
    <w:p w14:paraId="13F1374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ouda, D.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lipid mediator hepoxilin A3 is a natural inducer of neutrophil extracellular traps in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iators Inflamm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20871.</w:t>
      </w:r>
    </w:p>
    <w:p w14:paraId="27E1B5F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ebernick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NA Area and NETosis Analysis (DANA): a High-Throughput Method to Quantify Neutrophil Extracellular Traps in Fluorescent Microscope Imag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l Proced Online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7.</w:t>
      </w:r>
    </w:p>
    <w:p w14:paraId="190EC08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rysanthopoulou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promote differentiation and function of fibroblas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ath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3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94-307.</w:t>
      </w:r>
    </w:p>
    <w:p w14:paraId="65FC3E2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5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pp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ess Neutrophil Extracellular Trap Formation in Term Newborns than in Adul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eonatology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82-188.</w:t>
      </w:r>
    </w:p>
    <w:p w14:paraId="18E837F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uhnau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roke alters respiratory burst in neutrophils and monocy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trok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794-800.</w:t>
      </w:r>
    </w:p>
    <w:p w14:paraId="1FB8504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okaba, R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igarette smoke condensate attenuates phorbol ester-mediated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fr Health Sci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896-904.</w:t>
      </w:r>
    </w:p>
    <w:p w14:paraId="7CED9C0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 Jong, H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n the host defense against sepsis induced by Burkholderia pseudomallei (melioidosi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ensive Care Med Exp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1.</w:t>
      </w:r>
    </w:p>
    <w:p w14:paraId="42885EC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ekeschus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elicited in response to cold physical plasm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791-799.</w:t>
      </w:r>
    </w:p>
    <w:p w14:paraId="04A92A8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royo, A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R-146a Regulates Neutrophil Extracellular Trap Formation That Predicts Adverse Cardiovascular Events in Patients With Atrial Fibrill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892-902.</w:t>
      </w:r>
    </w:p>
    <w:p w14:paraId="68D21B6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versen, M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superoxide dismutase is present in secretory vesicles of human neutrophils and released upon stimul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ee Radic Biol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78-88.</w:t>
      </w:r>
    </w:p>
    <w:p w14:paraId="5F72BA8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rriden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amoxifen augments the innate immune function of neutrophils through modulation of intracellular ceramid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ommun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8369.</w:t>
      </w:r>
    </w:p>
    <w:p w14:paraId="4F6B958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illack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 lymphocyte priming by neutrophil extracellular traps links innate and adaptive immune respons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3150-9.</w:t>
      </w:r>
    </w:p>
    <w:p w14:paraId="6D5441D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illack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ender differences in circulating levels of neutrophil extracellular traps in serum of multiple sclerosis patien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Neuro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6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-2): p. 108-19.</w:t>
      </w:r>
    </w:p>
    <w:p w14:paraId="546FDC1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6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ousa-Rocha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ypanosoma cruzi and Its Soluble Antigens Induce NET Release by Stimulating Toll-Like Receptor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0139569.</w:t>
      </w:r>
    </w:p>
    <w:p w14:paraId="625AE3F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ripriyan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love Bud Oil Modulates Pathogenicity Phenotypes of the Opportunistic Human Pathogen Pseudomonas aeruginos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437.</w:t>
      </w:r>
    </w:p>
    <w:p w14:paraId="53E8B93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17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u, J.Z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nate Immune Interactions between Bacillus anthracis and Host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.</w:t>
      </w:r>
    </w:p>
    <w:p w14:paraId="2215A90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uman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munoregulation of Neutrophil Extracellular Trap Formation by Endothelial-Derived p33 (gC1q Receptor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0-43.</w:t>
      </w:r>
    </w:p>
    <w:p w14:paraId="340240A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en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docytosis of soluble immune complexes leads to their clearance by FcgammaRIIIB but induces neutrophil extracellular traps via FcgammaRIIA in viv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2): p. 4421-31.</w:t>
      </w:r>
    </w:p>
    <w:p w14:paraId="5577B2C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icci-Azevedo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Contribute to the Protection Conferred by ArtinM against Intracellular Pathogens: A Study on Leishmania majo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Negl Trop Di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e0004609.</w:t>
      </w:r>
    </w:p>
    <w:p w14:paraId="6C11F07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sta, M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ugenia aurata and Eugenia punicifolia HBK inhibit inflammatory response by reducing neutrophil adhesion, degranulation and NET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MC Complement Altern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403.</w:t>
      </w:r>
    </w:p>
    <w:p w14:paraId="0742778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yu, G.D., H.I. Chen, and C.J. Je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ute severe exercise facilitates neutrophil extracellular trap formation in sedentary but not active subjec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 Sci Sports Exerc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38-44.</w:t>
      </w:r>
    </w:p>
    <w:p w14:paraId="1BEFFA0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onello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w concentrations of neutrophil extracellular traps induce proliferation in human keratinocytes via NF-kB activ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Dermatol Sci, 2017.</w:t>
      </w:r>
    </w:p>
    <w:p w14:paraId="605736F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zevedo, E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Metabolic Shift toward Pentose Phosphate Pathway Is Necessary for Amyloid Fibril- and Phorbol 12-Myristate 13-Acetate-induced Neutrophil Extracellular Trap (NET)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6): p. 22174-83.</w:t>
      </w:r>
    </w:p>
    <w:p w14:paraId="0CE5189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7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ndrade, M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3-phenylcoumarin derivative 6,7-dihydroxy-3-[3',4'-methylenedioxyphenyl]-coumarin downmodulates the FcgammaR- and CR-mediated oxidative metabolism and elastase release in human neutrophils: Possible mechanisms underlying inhibition of the formation and release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ee Radic Biol Med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21-435.</w:t>
      </w:r>
    </w:p>
    <w:p w14:paraId="4BEE52A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ray, R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layed neutrophil apoptosis enhances NET formation in cystic fibr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horax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34-144.</w:t>
      </w:r>
    </w:p>
    <w:p w14:paraId="10E5575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icker, A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are associated with disease severity and microbiota diversity in patients with chronic obstructive pulmonary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17-127.</w:t>
      </w:r>
    </w:p>
    <w:p w14:paraId="49545E7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ai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Uric acid induces NADPH oxidase-independent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em Biophys Res Co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4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556-61.</w:t>
      </w:r>
    </w:p>
    <w:p w14:paraId="44B8444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ueroder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apability of Neutrophils to Form NETs Is Not Directly Influenced by a CMA-Targeting Peptid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6.</w:t>
      </w:r>
    </w:p>
    <w:p w14:paraId="6C215F1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faro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umor-Produced Interleukin-8 Attracts Human Myeloid-Derived Suppressor Cells and Elicits Extrusion of Neutrophil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Cancer Re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5): p. 3924-36.</w:t>
      </w:r>
    </w:p>
    <w:p w14:paraId="5748FD3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icker, A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are associated with disease severity and microbiota diversity in Chronic Obstructive Pulmonary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7.</w:t>
      </w:r>
    </w:p>
    <w:p w14:paraId="26282D4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ray, R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ion of conventional protein kinase C (PKC) is critical in the generation of huma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lamm (Lond)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2.</w:t>
      </w:r>
    </w:p>
    <w:p w14:paraId="6E5E035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imenez-Valdes, R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assive Parallel Analysis of Single Cells in an Integrated Microfluidic Platform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al Chem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5210-5220.</w:t>
      </w:r>
    </w:p>
    <w:p w14:paraId="27B3E95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eli, I. and M. Radic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Opposition between PKC isoforms regulates histone deimination and neutrophil extracellular chromatin rel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8.</w:t>
      </w:r>
    </w:p>
    <w:p w14:paraId="3C0A9CD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8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wivedi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imination of linker histones links neutrophil extracellular trap release with autoantibodies in systemic autoimmun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aseb j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2840-51.</w:t>
      </w:r>
    </w:p>
    <w:p w14:paraId="7E30E5A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cos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ung Mucosa Lining Fluid Modification of Mycobacterium tuberculosis to Reprogram Human Neutrophil Killing Mechanis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948-58.</w:t>
      </w:r>
    </w:p>
    <w:p w14:paraId="34E8602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ada, 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yocyanin-enhanced neutrophil extracellular trap formation requires the NADPH oxid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e54205.</w:t>
      </w:r>
    </w:p>
    <w:p w14:paraId="51BCF86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oo, D.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lease of cystic fibrosis airway inflammatory markers from Pseudomonas aeruginosa-stimulated human neutrophils involves NADPH oxidase-dependent extracellular DNA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4728-38.</w:t>
      </w:r>
    </w:p>
    <w:p w14:paraId="5992718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lbosc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orphyromonas gingivalis participates in pathogenesis of human abdominal aortic aneurysm by neutrophil activation. Proof of concept in ra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e18679.</w:t>
      </w:r>
    </w:p>
    <w:p w14:paraId="6219B69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lverson, T.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NA is an antimicrobial component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e1004593.</w:t>
      </w:r>
    </w:p>
    <w:p w14:paraId="0F7E65F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reiber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croptosis controls NET generation and mediates complement activation, endothelial damage, and autoimmune vascu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5): p. E9618-e9625.</w:t>
      </w:r>
    </w:p>
    <w:p w14:paraId="7F1AADE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llands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atural Product Anacardic Acid from Cashew Nut Shells Stimulates Neutrophil Extracellular Trap Production and Bactericidal Activ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7): p. 13964-73.</w:t>
      </w:r>
    </w:p>
    <w:p w14:paraId="3D8DD2A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ng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seudogout-associated inflammatory calcium pyrophosphate dihydrate microcrystals induc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6488-500.</w:t>
      </w:r>
    </w:p>
    <w:p w14:paraId="04D72DC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rnatsch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flammation. Neutrophil extracellular traps license macrophages for cytokine production in atheroscler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ence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4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245): p. 316-20.</w:t>
      </w:r>
    </w:p>
    <w:p w14:paraId="4E05093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19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, G.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neumolysin activates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358-67.</w:t>
      </w:r>
    </w:p>
    <w:p w14:paraId="323F1A2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ppkes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ernalized decondensed neutrophil chromatin occludes pancreatic ducts and drives pancreat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ommun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0973.</w:t>
      </w:r>
    </w:p>
    <w:p w14:paraId="39DA691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20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umugam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n acrolein promoted hepatic ischemia reperfusion injury: Therapeutic potential of NOX2 and p38MAPK inhibitor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ell Physi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3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3244-3261.</w:t>
      </w:r>
    </w:p>
    <w:p w14:paraId="0AFD551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ono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ron-chelating agent, deferasirox, inhibits neutrophil activation and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Pharmacol Phys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915-20.</w:t>
      </w:r>
    </w:p>
    <w:p w14:paraId="33B5473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isberg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lasmodium falciparum infection induces expression of a mosquito salivary protein (Agaphelin) that targets neutrophil function and inhibits thrombosis without impairing hemosta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1004338.</w:t>
      </w:r>
    </w:p>
    <w:p w14:paraId="4C7AD5B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izurini, D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alivary Thromboxane A2-Binding Proteins from Triatomine Vectors of Chagas Disease Inhibit Platelet-Mediated Neutrophil Extracellular Traps (NETs) Formation and Arterial Thromb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Negl Trop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e0003869.</w:t>
      </w:r>
    </w:p>
    <w:p w14:paraId="1F6680B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ieterse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etylated histones contribute to the immunostimulatory potential of neutrophil extracellular traps in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68-74.</w:t>
      </w:r>
    </w:p>
    <w:p w14:paraId="3A63AF4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tagaki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tochondrial DNA released by trauma induces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e0120549.</w:t>
      </w:r>
    </w:p>
    <w:p w14:paraId="1D486B1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ost, C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onatal NET-inhibitory factor and related peptides inhibit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lin Invest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3783-3798.</w:t>
      </w:r>
    </w:p>
    <w:p w14:paraId="7E406C6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ilsczek, F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novel mechanism of rapid nuclear neutrophil extracellular trap formation in response to Staphylococcus aure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7413-25.</w:t>
      </w:r>
    </w:p>
    <w:p w14:paraId="088C781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0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aian, C., V. Hogea, and O. Stendahl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ycobacterium tuberculosis- induced neutrophil extracellular traps activate human macrophag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591-602.</w:t>
      </w:r>
    </w:p>
    <w:p w14:paraId="0FE8438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lark, S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sterified eicosanoids are acutely generated by 5-lipoxygenase in primary human neutrophils and in human and murine infe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2033-43.</w:t>
      </w:r>
    </w:p>
    <w:p w14:paraId="5C727F5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jornsdottir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Quantification of heterotypic granule fusion in human neutrophils by imaging flow cytometr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Data Brief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86-93.</w:t>
      </w:r>
    </w:p>
    <w:p w14:paraId="2F8BC70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ase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thylmercury and Hg2+ induce the formation of neutrophil extracellular traps (NETs) by human neutrophil granulocy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ch Toxic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543-50.</w:t>
      </w:r>
    </w:p>
    <w:p w14:paraId="2060427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as, C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ton-pump inhibitors elevate infection rate in cardiothoracic surgery patients by influencing PMN function in vitro and in viv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777-788.</w:t>
      </w:r>
    </w:p>
    <w:p w14:paraId="27E3D6E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ires, R.H., S.B. Felix, and M. Delcea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architecture of neutrophil extracellular traps investigated by atomic force microscop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noscal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9): p. 14193-202.</w:t>
      </w:r>
    </w:p>
    <w:p w14:paraId="6AB7604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iyoshi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irculating Neutrophil Extracellular Trap Levels in Well-Controlled Type 2 Diabetes and Pathway Involved in Their Formation Induced by High-Dose Gluco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athobiology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243-51.</w:t>
      </w:r>
    </w:p>
    <w:p w14:paraId="17F5B59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imenez-Alcazar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paired DNase1-mediated degradation of neutrophil extracellular traps is associated with acute thrombotic microangiopath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Thromb Haemost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732-42.</w:t>
      </w:r>
    </w:p>
    <w:p w14:paraId="484489B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nda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ontain Selected Antigens of Anti-Neutrophil Cytoplasmic Antibod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39.</w:t>
      </w:r>
    </w:p>
    <w:p w14:paraId="086346B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ieterse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Discriminate between Lipopolysaccharides of Different Bacterial Sources and Selectively Release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84.</w:t>
      </w:r>
    </w:p>
    <w:p w14:paraId="639C6DC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1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imenez-Alcazar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ost DNases prevent vascular occlusion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enc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5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367): p. 1202-1206.</w:t>
      </w:r>
    </w:p>
    <w:p w14:paraId="032D992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ther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etylated Histones in Apoptotic Microparticles Drive the Formation of Neutrophil Extracellular Traps in Active Lupus Nephr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136.</w:t>
      </w:r>
    </w:p>
    <w:p w14:paraId="0759702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rju, I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NA, histones and neutrophil extracellular traps exert anti-fibrinolytic effects in a plasma environm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hromb Haemost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289-98.</w:t>
      </w:r>
    </w:p>
    <w:p w14:paraId="0D30026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amamoto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pn491, a secreted nuclease of Mycoplasma pneumoniae, plays a critical role in evading killing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.</w:t>
      </w:r>
    </w:p>
    <w:p w14:paraId="05D8F46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nfredi, A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w molecular weight heparins prevent the induction of autophagy of activated neutrophils and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harmacol Res, 2017.</w:t>
      </w:r>
    </w:p>
    <w:p w14:paraId="6F254A4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der Spek, A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Thyroid Hormone Inactivating Enzyme Type 3 Deiodinase is Present in Bactericidal Granules and the Cytoplasm of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ndocrinology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3293-305.</w:t>
      </w:r>
    </w:p>
    <w:p w14:paraId="049F221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ripath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L-37 modulates human neutrophil responses to influenza A vir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931-8.</w:t>
      </w:r>
    </w:p>
    <w:p w14:paraId="67EC49D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ripath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dentifying the Critical Domain of LL-37 Involved in Mediating Neutrophil Activation in the Presence of Influenza Virus: Functional and Structural Analy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e0133454.</w:t>
      </w:r>
    </w:p>
    <w:p w14:paraId="6ED9836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ussavi-Harami, S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crofluidic device for simultaneous analysis of neutrophil extracellular traps and production of reactive oxygen spec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egr Biol (Camb)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43-52.</w:t>
      </w:r>
    </w:p>
    <w:p w14:paraId="2992555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ost, C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paired neutrophil extracellular trap (NET) formation: a novel innate immune deficiency of human neona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5): p. 6419-27.</w:t>
      </w:r>
    </w:p>
    <w:p w14:paraId="6DE0C5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2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tepha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L37:DNA complexes provide antimicrobial activity against intracellular bacteria in human macrophag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logy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20-32.</w:t>
      </w:r>
    </w:p>
    <w:p w14:paraId="6305594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ubois, A.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fluence of DNA on the activities and inhibition of neutrophil serine proteases in cystic fibrosis sputum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Respir Cell Mol Bi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80-6.</w:t>
      </w:r>
    </w:p>
    <w:p w14:paraId="5F3EBED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mmollo, C.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stones Differentially Modulate the Anticoagulant and Profibrinolytic Activities of Heparin, Heparin Derivatives, and Dabigatra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harmacol Exp Ther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5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305-13.</w:t>
      </w:r>
    </w:p>
    <w:p w14:paraId="052C84A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23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aujo, C.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PPARgamma AGONIST ENHANCES BACTERIAL CLEARANCE THROUGH NEUTROPHIL EXTRACELLULAR TRAP FORMATION AND IMPROVES SURVIVAL IN SEP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hock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393-403.</w:t>
      </w:r>
    </w:p>
    <w:p w14:paraId="17EA54F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lenn, J.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ficient Neutrophil Extracellular Trap Formation in Patients Undergoing Bone Marrow Transplant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50.</w:t>
      </w:r>
    </w:p>
    <w:p w14:paraId="13C9333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cQueen, B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levated fecal calprotectin levels during necrotizing enterocolitis are associated with activated neutrophils extruding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erinat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862-9.</w:t>
      </w:r>
    </w:p>
    <w:p w14:paraId="28BF598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raemer, B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ovel anti-bacterial activities of beta-defensin 1 in human platelets: suppression of pathogen growth and signaling of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e1002355.</w:t>
      </w:r>
    </w:p>
    <w:p w14:paraId="4FDAEDA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cInturff, A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ammalian target of rapamycin regulates neutrophil extracellular trap formation via induction of hypoxia-inducible factor 1 alph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5): p. 3118-25.</w:t>
      </w:r>
    </w:p>
    <w:p w14:paraId="1CDD114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ppenbrouwers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 vitro induction of NETosis: Comprehensive live imaging comparison and systematic review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e0176472.</w:t>
      </w:r>
    </w:p>
    <w:p w14:paraId="67ED1EF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aabei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volutionary Trade-Offs Underlie the Multi-faceted Virulence of Staphylococcus aure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1002229.</w:t>
      </w:r>
    </w:p>
    <w:p w14:paraId="0ECAF1A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3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ppenbrouwers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phylococcal Protein A Is a Key Factor in Neutrophil Extracellular Traps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65.</w:t>
      </w:r>
    </w:p>
    <w:p w14:paraId="1AA6804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yrd, A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osis in Neonates: Evidence of a Reactive Oxygen Species-Independent Pathway in Response to Fungal Challeng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i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634-9.</w:t>
      </w:r>
    </w:p>
    <w:p w14:paraId="0093ABA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yrd, A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 extracellular matrix-based mechanism of rapid neutrophil extracellular trap formation in response to Candida albica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4136-48.</w:t>
      </w:r>
    </w:p>
    <w:p w14:paraId="3C2D4F0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e, M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Fungal Exopolysaccharide Galactosaminogalactan Mediates Virulence by Enhancing Resistance to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1005187.</w:t>
      </w:r>
    </w:p>
    <w:p w14:paraId="313CC6B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ehmcke, S., M. Morgelin, and H. Herwald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ion of the human contact system o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25-30.</w:t>
      </w:r>
    </w:p>
    <w:p w14:paraId="039F0D6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nfredi, A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structive influences of phagocytic clearance of dying cells on neutrophil extracellular trap gener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4-9.</w:t>
      </w:r>
    </w:p>
    <w:p w14:paraId="07D1FC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vic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neutrophil-recruiting chemokine GCP-2/CXCL6 is expressed in cystic fibrosis airways and retains its functional properties after binding to extracellular DN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ucosal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12-23.</w:t>
      </w:r>
    </w:p>
    <w:p w14:paraId="1DD0199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ugeri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ed platelets present high mobility group box 1 to neutrophils, inducing autophagy and promoting the extrus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Thromb Haemost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2074-88.</w:t>
      </w:r>
    </w:p>
    <w:p w14:paraId="5373331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lark, S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latelet TLR4 activates neutrophil extracellular traps to ensnare bacteria in septic blood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Med, 200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63-9.</w:t>
      </w:r>
    </w:p>
    <w:p w14:paraId="057CB74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on Bruhl, M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onocytes, neutrophils, and platelets cooperate to initiate and propagate venous thrombosis in mice in viv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Exp Med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819-35.</w:t>
      </w:r>
    </w:p>
    <w:p w14:paraId="1C8FED2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4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unoz, L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anoparticles size-dependently initiate self-limiting NETosis-driven 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0): p. E5856-e5865.</w:t>
      </w:r>
    </w:p>
    <w:p w14:paraId="588A644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Xu, P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-reactive protein enhances activation of coagulation system and inflammatory response through dissociating into monomeric form in antineutrophil cytoplasmic antibody-associated vascu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MC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0.</w:t>
      </w:r>
    </w:p>
    <w:p w14:paraId="503714C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andler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tochondrial DAMPs Are Released During Cardiopulmonary Bypass Surgery and Are Associated With Postoperative Atrial Fibrill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Heart Lung Circ, 2017.</w:t>
      </w:r>
    </w:p>
    <w:p w14:paraId="6C25B7B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hnson, C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tegrin Cross-Talk Regulates the Human Neutrophil Response to Fungal beta-Glucan in the Context of the Extracellular Matrix: A Prominent Role for VLA3 in the Antifungal Respon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18-334.</w:t>
      </w:r>
    </w:p>
    <w:p w14:paraId="7E06C17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rk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ancer cells induce metastasis-supporting neutrophil extracellular DNA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Transl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61): p. 361ra138.</w:t>
      </w:r>
    </w:p>
    <w:p w14:paraId="643A1E7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iciliano, J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bing blood cell mechanics of hematologic processes at the single micron leve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Lab Chi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2): p. 3804-3816.</w:t>
      </w:r>
    </w:p>
    <w:p w14:paraId="24AED84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ono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eme-related molecules induce rapid produc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ransfusio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2811-9.</w:t>
      </w:r>
    </w:p>
    <w:p w14:paraId="62AAEB1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arrientos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 improved strategy to recover large fragments of functional huma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66.</w:t>
      </w:r>
    </w:p>
    <w:p w14:paraId="520A858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shari, R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ytokines induced neutrophil extracellular traps formation: implication for the inflammatory disease condi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e48111.</w:t>
      </w:r>
    </w:p>
    <w:p w14:paraId="78B1B5F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oderberg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creased levels of neutrophil extracellular trap remnants in the circulation of patients with small vessel vasculitis, but an inverse correlation to anti-neutrophil cytoplasmic antibodies during remiss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Rheumatology (Oxford)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2085-94.</w:t>
      </w:r>
    </w:p>
    <w:p w14:paraId="549F368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5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shari, R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active oxygen species-induced activation of ERK and p38 MAPK mediates PMA-induced NETs release from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ell Biochem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532-40.</w:t>
      </w:r>
    </w:p>
    <w:p w14:paraId="7AFB928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shari, R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ontain mitochondrial as well as nuclear DNA and exhibit inflammatory potentia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ytometry A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38-47.</w:t>
      </w:r>
    </w:p>
    <w:p w14:paraId="203091A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lapp, P.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lavored e-cigarette liquids and cinnamaldehyde impair respiratory innate immune cell fun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Physiol Lung Cell Mol Phys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L278-l292.</w:t>
      </w:r>
    </w:p>
    <w:p w14:paraId="025029B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26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eidel, 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-Cigarette Use Causes a Unique Innate Immune Response in the Lung, Involving Increased Neutrophilic Activation and Altered Mucin Secre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Respir Crit Care Med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92-501.</w:t>
      </w:r>
    </w:p>
    <w:p w14:paraId="585CB22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wasthi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Oxidized LDL induced extracellular trap formation in human neutrophils via TLR-PKC-IRAK-MAPK and NADPH-oxidase activ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ee Radic Biol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90-203.</w:t>
      </w:r>
    </w:p>
    <w:p w14:paraId="772BAB9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tel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itric oxide donors release extracellular traps from human neutrophils by augmenting free radical gener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itric Oxide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26-34.</w:t>
      </w:r>
    </w:p>
    <w:p w14:paraId="6162580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rin Oyarzun, C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and circulating nucleosomes in patients with chronic myeloproliferative neoplas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8738.</w:t>
      </w:r>
    </w:p>
    <w:p w14:paraId="14D904B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, Y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gh-mobility group box 1 potentiates antineutrophil cytoplasmic antibody-inducing neutrophil extracellular traps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es Ther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.</w:t>
      </w:r>
    </w:p>
    <w:p w14:paraId="64962B4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her, A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ovel Role of IL (Interleukin)-1beta in Neutrophil Extracellular Trap Formation and Abdominal Aortic Aneurys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843-853.</w:t>
      </w:r>
    </w:p>
    <w:p w14:paraId="7007445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estia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diators and molecular pathways involved in the regulation of neutrophil extracellular trap formation mediated by activated platele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53-62.</w:t>
      </w:r>
    </w:p>
    <w:p w14:paraId="61D5BFF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6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rin-Esteban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fa/Dr diffusely adhering Escherichia coli strain C1845 induces neutrophil extracellular traps that kill bacteria and damage human enterocyte-like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891-9.</w:t>
      </w:r>
    </w:p>
    <w:p w14:paraId="6032DC1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arrientos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downregulate lipopolysaccharide-induced activation of monocyte-derived dendritic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5689-98.</w:t>
      </w:r>
    </w:p>
    <w:p w14:paraId="1A33663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arquero-Calvo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Brucella abortus Induces the Premature Death of Human Neutrophils through the Action of Its Lipopolysaccharid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e1004853.</w:t>
      </w:r>
    </w:p>
    <w:p w14:paraId="40E5BE8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udrillier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latelets induce neutrophil extracellular traps in transfusion-related acute lung injur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lin Invest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2661-71.</w:t>
      </w:r>
    </w:p>
    <w:p w14:paraId="48CAF36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 Buhr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n the Streptococcus suis-infected cerebrospinal fluid compartm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.</w:t>
      </w:r>
    </w:p>
    <w:p w14:paraId="2CE845E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tzler, K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myeloperoxidase-containing complex regulates neutrophil elastase release and actin dynamics during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Rep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883-96.</w:t>
      </w:r>
    </w:p>
    <w:p w14:paraId="65CF85F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cIlroy, D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tochondrial DNA neutrophil extracellular traps are formed after trauma and subsequent surger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rit Car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133.e1-5.</w:t>
      </w:r>
    </w:p>
    <w:p w14:paraId="6552372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anaka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 vivo characterization of neutrophil extracellular traps in various organs of a murine sepsis mode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e111888.</w:t>
      </w:r>
    </w:p>
    <w:p w14:paraId="1E1AD3B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ufman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ucleosomes and neutrophil extracellular traps in septic and burn patien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54-262.</w:t>
      </w:r>
    </w:p>
    <w:p w14:paraId="063A148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aillon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humoral pattern recognition receptor PTX3 is stored in neutrophil granules and localizes in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Exp Med, 200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793-804.</w:t>
      </w:r>
    </w:p>
    <w:p w14:paraId="7D32B6E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7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ulze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 amyloidogenic backbone in human activated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69-79.</w:t>
      </w:r>
    </w:p>
    <w:p w14:paraId="1DA0257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ukasova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ranulocyte maturation determines ability to release chromatin NETs and loss of DNA damage response; these properties are absent in immature AML granulocy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im Biophys Acta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3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767-79.</w:t>
      </w:r>
    </w:p>
    <w:p w14:paraId="23CA4D2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ibrewal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yperosmolar stress induces neutrophil extracellular trap formation: implications for dry eye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vest Ophthalmol Vis Sci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7961-9.</w:t>
      </w:r>
    </w:p>
    <w:p w14:paraId="22FF965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ozonet, S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hanced human neutrophil vitamin C status, chemotaxis and oxidant generation following dietary supplementation with vitamin C-rich SunGold kiwifrui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utrient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2574-88.</w:t>
      </w:r>
    </w:p>
    <w:p w14:paraId="4238073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rker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yeloperoxidase associated with neutrophil extracellular traps is active and mediates bacterial killing in the presence of hydrogen peroxid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369-76.</w:t>
      </w:r>
    </w:p>
    <w:p w14:paraId="7A78860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elin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human neutrophil subsets defined by the presence or absence of OLFM4 both transmigrate into tissue in vivo and give rise to distinct NETs in vitr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e69575.</w:t>
      </w:r>
    </w:p>
    <w:p w14:paraId="7CBA2F8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rker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quirements for NADPH oxidase and myeloperoxidase in neutrophil extracellular trap formation differ depending on the stimul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841-9.</w:t>
      </w:r>
    </w:p>
    <w:p w14:paraId="0DBE336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hlsson, S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from vasculitis patients exhibit an increased propensity for activation by anti-neutrophil cytoplasmic antibodi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363-72.</w:t>
      </w:r>
    </w:p>
    <w:p w14:paraId="54C786E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ffmann, J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terindividual variation of NETosis in healthy donors: introduction and application of a refined method for extracellular trap quantific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xp Dermat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895-900.</w:t>
      </w:r>
    </w:p>
    <w:p w14:paraId="05904A5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offmann, J.H.O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methyl fumarate modulates neutrophil extracellular trap formation in a glutathione- and superoxide-dependent manne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r J Dermat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07-214.</w:t>
      </w:r>
    </w:p>
    <w:p w14:paraId="0B813C2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8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aseen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timicrobial activity of HL-60 cells compared to primary blood-derived neutrophils against Staphylococcus aure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Negat Results Biomed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.</w:t>
      </w:r>
    </w:p>
    <w:p w14:paraId="77ECAB3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aigo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proteomic profile of circulating pentraxin 3 (PTX3) complex in sepsis demonstrates the interaction with azurocidin 1 and other components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ol Cell Proteomics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M111.015073.</w:t>
      </w:r>
    </w:p>
    <w:p w14:paraId="4D71F03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der Linden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fferential Signalling and Kinetics of Neutrophil Extracellular Trap Release Revealed by Quantitative Live Imag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6529.</w:t>
      </w:r>
    </w:p>
    <w:p w14:paraId="2718681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onis-Maturano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longed exposure to neutrophil extracellular traps can induce mitochondrial damage in macrophages and dendritic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pringerplu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61.</w:t>
      </w:r>
    </w:p>
    <w:p w14:paraId="6E5DD72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29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oi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DNA Traps Induce Autoantigen Production by Airway Epithelial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iators Inflamm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5675029.</w:t>
      </w:r>
    </w:p>
    <w:p w14:paraId="2112DD3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rnien, J.F., C.J. Johnson, and J.E. Net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nserved Inhibition of Neutrophil Extracellular Trap Release by Clinical Candida albicans Biofil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Fungi (Basel)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.</w:t>
      </w:r>
    </w:p>
    <w:p w14:paraId="6BBE355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rtjens, 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ause airway obstruction during respiratory syncytial virus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ath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01-11.</w:t>
      </w:r>
    </w:p>
    <w:p w14:paraId="7B103B3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amarozzi, 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Wolbachia endosymbionts induce neutrophil extracellular trap formation in human onchocercia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5559.</w:t>
      </w:r>
    </w:p>
    <w:p w14:paraId="38BBADD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hang, X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fferent virulence of candida albicans is attributed to the ability of escape from neutrophil extracellular traps by secretion of DN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Transl Re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0-62.</w:t>
      </w:r>
    </w:p>
    <w:p w14:paraId="13086E9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avchenko, A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ng pentraxin 3 (PTX3) expression and release by neutrophils in vitro and in ulcerative co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athol Int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290-7.</w:t>
      </w:r>
    </w:p>
    <w:p w14:paraId="45866E4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29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azvina, O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fferential expression of pentraxin 3 i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xp Mol Path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33-40.</w:t>
      </w:r>
    </w:p>
    <w:p w14:paraId="51410C6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eerdink, R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AIR-1 limits neutrophil extracellular trap formation in viral bronchio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811-814.</w:t>
      </w:r>
    </w:p>
    <w:p w14:paraId="4784D1B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unel-Gorgulu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fDNA correlates with endothelial damage after cardiac surgery with prolonged cardiopulmonary bypass and amplifies NETosis in an intracellular TLR9-independent manne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7421.</w:t>
      </w:r>
    </w:p>
    <w:p w14:paraId="4D6EF3B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kong-Moore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fluences of chloride and hypochlorite on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e42984.</w:t>
      </w:r>
    </w:p>
    <w:p w14:paraId="3489565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ayaprakash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role of phagocytosis, oxidative burst and neutrophil extracellular traps in the interaction between neutrophils and the periodontal pathogen Porphyromonas gingival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ol Oral Micro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361-75.</w:t>
      </w:r>
    </w:p>
    <w:p w14:paraId="13C2997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jmeh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implified Human Neutrophil Extracellular Traps (NETs) Isolation and Hand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Vis Exp, 2015(98).</w:t>
      </w:r>
    </w:p>
    <w:p w14:paraId="2B86D4E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jmeh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sequester circulating tumor cells via beta1-integrin mediated interactio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Cancer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2321-2330.</w:t>
      </w:r>
    </w:p>
    <w:p w14:paraId="6EA29E3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a, L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utophagy is induced by anti-neutrophil cytoplasmic Abs and promotes neutrophil extracellular traps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nate Immun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658-665.</w:t>
      </w:r>
    </w:p>
    <w:p w14:paraId="6F9CD7A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ida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Presence of Anti-Lactoferrin Antibodies in a Subgroup of Eosinophilic Granulomatosis with Polyangiitis Patients and Their Possible Contribution to Enhancement of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636.</w:t>
      </w:r>
    </w:p>
    <w:p w14:paraId="6F0A380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usunoki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eptidylarginine Deiminase Inhibitor Suppresses Neutrophil Extracellular Trap Formation and MPO-ANCA Produ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27.</w:t>
      </w:r>
    </w:p>
    <w:p w14:paraId="7615137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0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akazawa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responses of macrophages in interaction with neutrophils that undergo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utoimmun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9-28.</w:t>
      </w:r>
    </w:p>
    <w:p w14:paraId="2199178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suda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asurement of NET formation in vitro and in vivo by flow cytometr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ytometry A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822-829.</w:t>
      </w:r>
    </w:p>
    <w:p w14:paraId="092922D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rk, S.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utophagy Primes Neutrophils for Neutrophil Extracellular Trap Formation During Sep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Respir Crit Care Med, 2017.</w:t>
      </w:r>
    </w:p>
    <w:p w14:paraId="0A294DF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restha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tinoic acid induces hypersegmentation and enhances cytotoxicity of neutrophils against cancer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l Lett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4-29.</w:t>
      </w:r>
    </w:p>
    <w:p w14:paraId="6DA0023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eddergott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Arthroderma benhamiae hydrophobin HypA mediates hydrophobicity and influences recognition by human immune effector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karyot Cel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673-82.</w:t>
      </w:r>
    </w:p>
    <w:p w14:paraId="2E821F3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roust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ntrasting effect of the latency-reversing agents bryostatin-1 and JQ1 on astrocyte-mediated neuroinflammation and brain neutrophil invas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Neuroinflammation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42.</w:t>
      </w:r>
    </w:p>
    <w:p w14:paraId="50F4915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ng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Mitochondrial DNA and Its Autoantibody in Systemic Lupus Erythematosus and a Proof-of-Concept Trial of Metformi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3190-200.</w:t>
      </w:r>
    </w:p>
    <w:p w14:paraId="51799DD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o, 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Role for Receptor-Interacting Protein Kinase-1 in Neutrophil Extracellular Trap Formation in Patients with Systemic Lupus Erythematosus: a Preliminary Stud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Physiol Biochem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2317-2328.</w:t>
      </w:r>
    </w:p>
    <w:p w14:paraId="41A8062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nding, J.W. and A.K. Criss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lipooligosaccharide-modifying enzyme LptA enhances gonococcal defence against huma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910-21.</w:t>
      </w:r>
    </w:p>
    <w:p w14:paraId="6601255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ndono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Vitamin D prevents endothelial damage induced by increased neutrophil extracellular traps formation in patients with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cta Med Indone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89-98.</w:t>
      </w:r>
    </w:p>
    <w:p w14:paraId="550166C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1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mero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mune-mediated pore-forming pathways induce cellular hypercitrullination and generate citrullinated autoantigens in rheumatoid arthr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Transl Med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09): p. 209ra150.</w:t>
      </w:r>
    </w:p>
    <w:p w14:paraId="31D0854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u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Nuclease from Streptococcus mutans Facilitates Biofilm Dispersal and Escape from Killing by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97.</w:t>
      </w:r>
    </w:p>
    <w:p w14:paraId="2796F73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omez-Lopez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n the Amniotic Cavity of Women with Intra-Amniotic Infection: A New Mechanism of Host Defen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Reprod Sci, 2016.</w:t>
      </w:r>
    </w:p>
    <w:p w14:paraId="65962EA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rita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ell wall-anchored nuclease of Streptococcus sanguinis contributes to escape from neutrophil extracellular trap-mediated bacteriocidal activit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e103125.</w:t>
      </w:r>
    </w:p>
    <w:p w14:paraId="4D888F5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uiz-Limon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ocilizumab improves the proatherothrombotic profile of rheumatoid arthritis patients modulating endothelial dysfunction, NETosis, and 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ransl Re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87-103.</w:t>
      </w:r>
    </w:p>
    <w:p w14:paraId="0AEED75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32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rancis, R.J., R.E. Butler, and G.R. Stewar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ycobacterium tuberculosis ESAT-6 is a leukocidin causing Ca2+ influx, necrosis and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Death Di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e1474.</w:t>
      </w:r>
    </w:p>
    <w:p w14:paraId="07C6FD7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odaza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from chronic lymphocytic leukemia patients exhibit an increased capacity to release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ancer Immunol Immunother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77-89.</w:t>
      </w:r>
    </w:p>
    <w:p w14:paraId="77F5A8A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entura-Juarez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tamoeba histolytica induces human neutrophils to form NE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arasite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8): p. 503-9.</w:t>
      </w:r>
    </w:p>
    <w:p w14:paraId="2654B96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artinell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duction of genes mediating interferon-dependent extracellular trap formation during neutrophil differenti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0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7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2): p. 44123-32.</w:t>
      </w:r>
    </w:p>
    <w:p w14:paraId="1B59AC6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ggino, 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terleukin-9 over-expression and T helper 9 polarization in systemic sclerosis patien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08-216.</w:t>
      </w:r>
    </w:p>
    <w:p w14:paraId="5A382BF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2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erez-Sanchez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agnostic potential of NETosis-derived products for disease activity, atherosclerosis and therapeutic effectiveness in Rheumatoid Arthritis patien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utoimmun, 2017.</w:t>
      </w:r>
    </w:p>
    <w:p w14:paraId="37FC355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urnellas, M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chanisms of action of therapeutic amyloidogenic hexapeptides in amelioration of inflammatory brain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Exp Med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1847-56.</w:t>
      </w:r>
    </w:p>
    <w:p w14:paraId="61973FC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ndau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LR9 independent interferon alpha production by neutrophils on NETosis in response to circulating chromatin, a key lupus autoantige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n Rheum Dis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2199-207.</w:t>
      </w:r>
    </w:p>
    <w:p w14:paraId="02772BE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apayannopoulos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lastase and myeloperoxidase regulate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ell Biol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677-91.</w:t>
      </w:r>
    </w:p>
    <w:p w14:paraId="30DB4E7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imomura, Y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combinant human thrombomodulin inhibits neutrophil extracellular trap formation in vitr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tensive Car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8.</w:t>
      </w:r>
    </w:p>
    <w:p w14:paraId="685E5BD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aftery, M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beta2 integrin mediates hantavirus-induced release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Exp Med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1485-97.</w:t>
      </w:r>
    </w:p>
    <w:p w14:paraId="06F6167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ng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an activate alternative complement pathway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518-27.</w:t>
      </w:r>
    </w:p>
    <w:p w14:paraId="29C847B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orobjeva, N.V. and B.V. Pinegi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ffects of the antioxidants Trolox, Tiron and Tempol on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biology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08-19.</w:t>
      </w:r>
    </w:p>
    <w:p w14:paraId="03732C3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driguez-Rodrigues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karyotic RNA Associated to Bacterial Viability Induces Polymorphonuclear Neutrophil Activ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06.</w:t>
      </w:r>
    </w:p>
    <w:p w14:paraId="747313F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eyd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gA Complexes in Plasma and Synovial Fluid of Patients with Rheumatoid Arthritis Induce Neutrophil Extracellular Traps via FcalphaRI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4552-4559.</w:t>
      </w:r>
    </w:p>
    <w:p w14:paraId="7DD0CA9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3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eyd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gA enhances NETosis and release of neutrophil extracellular traps by polymorphonuclear cells via Fcalpha receptor I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2374-83.</w:t>
      </w:r>
    </w:p>
    <w:p w14:paraId="4DF9963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Sorge, N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thicillin-resistant Staphylococcus aureus bacterial nitric-oxide synthase affects antibiotic sensitivity and skin abscess developm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6417-26.</w:t>
      </w:r>
    </w:p>
    <w:p w14:paraId="7B04AA3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erends, E.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uclease expression by Staphylococcus aureus facilitates escape from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576-86.</w:t>
      </w:r>
    </w:p>
    <w:p w14:paraId="7D0247C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ecundino, I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ost and pathogen hyaluronan signal through human siglec-9 to suppress neutrophil activ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Mol Med (Berl)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19-33.</w:t>
      </w:r>
    </w:p>
    <w:p w14:paraId="5B88BB2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shi, M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gh glucose modulates IL-6 mediated immune homeostasis through impeding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EBS Lett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8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4): p. 2241-6.</w:t>
      </w:r>
    </w:p>
    <w:p w14:paraId="27812FA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arley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serpinB1 regulatory mechanism is essential for restricting neutrophil extracellular trap gener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4574-81.</w:t>
      </w:r>
    </w:p>
    <w:p w14:paraId="220EA52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hnson, C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Extracellular Matrix of Candida albicans Biofilms Impairs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1005884.</w:t>
      </w:r>
    </w:p>
    <w:p w14:paraId="26E3014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Pham, D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autophagy and extracellular DNA traps contribute to airway inflammation in severe asthm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Allergy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7-70.</w:t>
      </w:r>
    </w:p>
    <w:p w14:paraId="6DB472B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hnson, C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echanisms involved in the triggering of neutrophil extracellular traps (NETs) by Candida glabrata during planktonic and biofilm growth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3065.</w:t>
      </w:r>
    </w:p>
    <w:p w14:paraId="3EA15DE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ong, S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abetes primes neutrophils to undergo NETosis, which impairs wound hea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Med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815-9.</w:t>
      </w:r>
    </w:p>
    <w:p w14:paraId="4F9C19C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4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shiba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n patients with sep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Surg Re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48-54.</w:t>
      </w:r>
    </w:p>
    <w:p w14:paraId="3296676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emijsen, Q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cell death requires both autophagy and superoxide gener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Res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90-304.</w:t>
      </w:r>
    </w:p>
    <w:p w14:paraId="4F09880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Zhu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gh Level of Neutrophil Extracellular Traps Correlates With Poor Prognosis of Severe Influenza A Infe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Dis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28-437.</w:t>
      </w:r>
    </w:p>
    <w:p w14:paraId="3BB525F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nderson, C.W. and H.S. Seifer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isseria gonorrhoeae elicits extracellular traps in primary neutrophil culture while suppressing the oxidative burs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Bio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.</w:t>
      </w:r>
    </w:p>
    <w:p w14:paraId="2F7DC33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omao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fective nuclear entry of hydrolases prevents neutrophil extracellular trap formation in patients with chronic granulomatous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Allergy Clin Immun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3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703-6.e1-5.</w:t>
      </w:r>
    </w:p>
    <w:p w14:paraId="06B6794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uns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duction of extracellular traps against Aspergillus fumigatus in vitro and in infected lung tissue is dependent on invading neutrophils and influenced by hydrophobin Rod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e1000873.</w:t>
      </w:r>
    </w:p>
    <w:p w14:paraId="2156AAE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ng, W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oxyribonuclease is a potential counter regulator of aberrant neutrophil extracellular traps formation after major traum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iators Inflamm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49560.</w:t>
      </w:r>
    </w:p>
    <w:p w14:paraId="14E61B4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35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Eby, J.C., M.C. Gray, and E.L. Hewlet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yclic AMP-mediated suppression of neutrophil extracellular trap formation and apoptosis by the Bordetella pertussis adenylate cyclase toxi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5256-69.</w:t>
      </w:r>
    </w:p>
    <w:p w14:paraId="5AB2678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lo, 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ophoblast cells inhibit neutrophil extracellular trap formation and enhance apoptosis through vasoactive intestinal peptide-mediated pathway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Hum Reprod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5-64.</w:t>
      </w:r>
    </w:p>
    <w:p w14:paraId="093BCC3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ella Coletta, A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Identification in Tegumentary Lesions of Patients with Paracoccidioidomycosis and Different Patterns of NETs Generation In Vitr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Negl Trop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0004037.</w:t>
      </w:r>
    </w:p>
    <w:p w14:paraId="5615353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5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achiega, T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articipation of dectin-1 receptor on NETs release against Paracoccidioides brasiliensis: Role on extracellular kil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biology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28-35.</w:t>
      </w:r>
    </w:p>
    <w:p w14:paraId="06A7486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abbione, 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Stimulate Proinflammatory Responses in Human Airway Epithelial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7.</w:t>
      </w:r>
    </w:p>
    <w:p w14:paraId="5A91BE4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orgojo, 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Bordetella parapertussis Circumvents Neutrophil Extracellular Bactericidal Mechanis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e0169936.</w:t>
      </w:r>
    </w:p>
    <w:p w14:paraId="243DBDB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anzk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s sense microbe size and selectively release neutrophil extracellular traps in response to large pathoge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1017-25.</w:t>
      </w:r>
    </w:p>
    <w:p w14:paraId="6FA36B4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illrud, C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-producing CD16high CD62Ldim neutrophils migrate to tumor sites and predict improved survival in patients with HNSCC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Cancer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4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2557-2567.</w:t>
      </w:r>
    </w:p>
    <w:p w14:paraId="6B58125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orn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Bonding the foe - NETting neutrophils immobilize the pro-inflammatory monosodium urate crysta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76.</w:t>
      </w:r>
    </w:p>
    <w:p w14:paraId="2CC42AE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ole, J.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 protein and hyaluronic acid capsule are essential for in vivo selection of covRS mutations characteristic of invasive serotype M1T1 group A Streptococc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Bio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.</w:t>
      </w:r>
    </w:p>
    <w:p w14:paraId="7CAEF30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Young, R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(NET)-mediated killing of Pseudomonas aeruginosa: evidence of acquired resistance within the CF airway, independent of CFT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23637.</w:t>
      </w:r>
    </w:p>
    <w:p w14:paraId="5EAD365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auth, X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1 protein allows Group A streptococcal survival in phagocyte extracellular traps through cathelicidin inhibi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02-14.</w:t>
      </w:r>
    </w:p>
    <w:p w14:paraId="360AA4D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uah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fining a pro-inflammatory neutrophil phenotype in response to schistosome egg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1666-77.</w:t>
      </w:r>
    </w:p>
    <w:p w14:paraId="5161870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6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uchanan, J.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Nase expression allows the pathogen group A Streptococcus to escape killing i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urr Biol, 200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396-400.</w:t>
      </w:r>
    </w:p>
    <w:p w14:paraId="258695C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etz, A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calized Delivery of Cl-Amidine From Electrospun Polydioxanone Templates to Regulate Acute Neutrophil NETosis: A Preliminary Evaluation of the PAD4 Inhibitor for Tissue Engineer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Pharmac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89.</w:t>
      </w:r>
    </w:p>
    <w:p w14:paraId="372CB28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il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gh Throughput Measurement of Extracellular DNA Release and Quantitative NET Formation in Human Neutrophils In Vitr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Vis Exp, 2016(112).</w:t>
      </w:r>
    </w:p>
    <w:p w14:paraId="48C9F0E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loyd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wimming Motility Mediates the Formation of Neutrophil Extracellular Traps Induced by Flagellated Pseudomonas aeruginos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Pathog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e1005987.</w:t>
      </w:r>
    </w:p>
    <w:p w14:paraId="062CDF6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il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2Y6 Receptor Antagonist MRS2578 Inhibits Neutrophil Activation and Aggregated Neutrophil Extracellular Trap Formation Induced by Gout-Associated Monosodium Urate Crysta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428-442.</w:t>
      </w:r>
    </w:p>
    <w:p w14:paraId="0282954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il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acrophage-derived IL-1beta enhances monosodium urate crystal-triggered NET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lamm Res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227-237.</w:t>
      </w:r>
    </w:p>
    <w:p w14:paraId="66A5CD7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toh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hancement of neutrophil autophagy by an IVIG preparation against multidrug-resistant bacteria as well as drug-sensitive strai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07-17.</w:t>
      </w:r>
    </w:p>
    <w:p w14:paraId="01C80DB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ood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enriched in oxidized mitochondrial DNA are interferogenic and contribute to lupus-like diseas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Med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46-53.</w:t>
      </w:r>
    </w:p>
    <w:p w14:paraId="72C250B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arcia-Romo, G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ting neutrophils are major inducers of type I IFN production in pediatric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Transl Med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3): p. 73ra20.</w:t>
      </w:r>
    </w:p>
    <w:p w14:paraId="23A02BC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moshida, 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athogenic Bacterium Acinetobacter baumannii Inhibits the Formation of Neutrophil Extracellular Traps by Suppressing Neutrophil Adhes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78.</w:t>
      </w:r>
    </w:p>
    <w:p w14:paraId="52BCE01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7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right, H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ow-density granulocytes: functionally distinct, immature neutrophils in rheumatoid arthritis with altered properties and defective TNF signal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Leukoc 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599-611.</w:t>
      </w:r>
    </w:p>
    <w:p w14:paraId="32EDA7E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onstantinidis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mmunomodulatory Role of Clarithromycin in Acinetobacter baumannii Infection via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timicrob Agents Chemother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040-8.</w:t>
      </w:r>
    </w:p>
    <w:p w14:paraId="624FF33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moshida, G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inetobacter baumannii escape from neutrophil extracellular traps (NETs)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fect Chemother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43-9.</w:t>
      </w:r>
    </w:p>
    <w:p w14:paraId="3032165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sutt-Meyer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Oligomeric coiled-coil adhesin YadA is a double-edged sword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e15159.</w:t>
      </w:r>
    </w:p>
    <w:p w14:paraId="0C90CD0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rysanthopoulou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terferon lambda1/IL-29 and inorganic polyphosphate are novel regulators of neutrophil-driven thrombo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ath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4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11-122.</w:t>
      </w:r>
    </w:p>
    <w:p w14:paraId="2A160D7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artneck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hagocytosis independent extracellular nanoparticle clearance by human immune cel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no Lett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9-63.</w:t>
      </w:r>
    </w:p>
    <w:p w14:paraId="2B1031A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mbas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utophagy mediates the delivery of thrombogenic tissue factor to neutrophil extracellular traps in human sep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e45427.</w:t>
      </w:r>
    </w:p>
    <w:p w14:paraId="274CB05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38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aute, G.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allic acid reduces the effect of LPS on apoptosis and inhibits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oxicol In Vitro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 Pt B): p. 309-17.</w:t>
      </w:r>
    </w:p>
    <w:p w14:paraId="44153AE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en, S.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LEC5A is a critical receptor in innate immunity against Listeria infe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ommun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299.</w:t>
      </w:r>
    </w:p>
    <w:p w14:paraId="7D81156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ee, I.R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mparison of Diabetic and Non-diabetic Human Leukocytic Responses to Different Capsule Types of Klebsiella pneumoniae Responsible for Causing Pyogenic Liver Absces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01.</w:t>
      </w:r>
    </w:p>
    <w:p w14:paraId="5C1E91F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8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ng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sistance of hypervirulent Klebsiella pneumoniae to both intracellular and extracellular killing of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e0173638.</w:t>
      </w:r>
    </w:p>
    <w:p w14:paraId="1BD3901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onne-Annee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traps are associated with human and mouse neutrophil and macrophage mediated killing of larval Strongyloides stercoral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icrobes Infect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502-11.</w:t>
      </w:r>
    </w:p>
    <w:p w14:paraId="1E4AD15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etz, A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lectrospun Template Architecture and Composition Regulate Neutrophil NETosis In Vitro and In Viv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Tissue Eng Part A, 2017.</w:t>
      </w:r>
    </w:p>
    <w:p w14:paraId="374EB9E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ang, H.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W620 Polymorphism in PTPN22 Disrupts Its Interaction With Peptidylarginine Deiminase Type 4 and Enhances Citrullination and NET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atol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2323-34.</w:t>
      </w:r>
    </w:p>
    <w:p w14:paraId="623F641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eli, I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gulation of extracellular chromatin release from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94-201.</w:t>
      </w:r>
    </w:p>
    <w:p w14:paraId="34F043B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Neeli, I., S.N. Khan, and M. Radic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istone deimination as a response to inflammatory stimuli in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0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895-902.</w:t>
      </w:r>
    </w:p>
    <w:p w14:paraId="006195A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Dwivedi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elty's syndrome autoantibodies bind to deiminated histones and neutrophil extracellular chromatin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hritis Rheum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982-92.</w:t>
      </w:r>
    </w:p>
    <w:p w14:paraId="3AB6CB8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uchs, T.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ovel cell death program leads to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ell Biol, 200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31-41.</w:t>
      </w:r>
    </w:p>
    <w:p w14:paraId="11AC070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rotty Alexander, L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1T1 group A streptococcal pili promote epithelial colonization but diminish systemic virulence through neutrophil extracellular entrapm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Mol Med (Berl)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371-81.</w:t>
      </w:r>
    </w:p>
    <w:p w14:paraId="0F95F30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pta, A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ed endothelial cells induce neutrophil extracellular traps and are susceptible to NETosis-mediated cell death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EBS Lett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8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4): p. 3193-7.</w:t>
      </w:r>
    </w:p>
    <w:p w14:paraId="069A285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39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rtha, 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apsule and D-alanylated lipoteichoic acids protect Streptococcus pneumoniae against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ell Microbiol, 200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162-71.</w:t>
      </w:r>
    </w:p>
    <w:p w14:paraId="6309892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eiter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n endonuclease allows Streptococcus pneumoniae to escape from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urr Biol, 200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01-7.</w:t>
      </w:r>
    </w:p>
    <w:p w14:paraId="7FDFCCA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Joshi, M.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levated homocysteine levels in type 2 diabetes induce constitutive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6362.</w:t>
      </w:r>
    </w:p>
    <w:p w14:paraId="47BAE59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enegazzi, R., E. Decleva, and P. Dri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Killing by neutrophil extracellular traps: fact or folklore?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214-6.</w:t>
      </w:r>
    </w:p>
    <w:p w14:paraId="6806408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upta, A.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fficient neutrophil extracellular trap induction requires mobilization of both intracellular and extracellular calcium pools and is modulated by cyclosporine 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e97088.</w:t>
      </w:r>
    </w:p>
    <w:p w14:paraId="52E7164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Ullah, I., N.D. Ritchie, and T.J. Evans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interrelationship between phagocytosis, autophagy and formation of neutrophil extracellular traps following infection of human neutrophils by Streptococcus pneumonia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nate Immun, 2017: p. 1753425917704299.</w:t>
      </w:r>
    </w:p>
    <w:p w14:paraId="064E45F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abriel, 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eishmania donovani promastigotes evade the antimicrobial activity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4319-27.</w:t>
      </w:r>
    </w:p>
    <w:p w14:paraId="03DFA42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inkmann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kill bacteri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ence, 200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0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663): p. 1532-5.</w:t>
      </w:r>
    </w:p>
    <w:p w14:paraId="35A80F5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nny, E.F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verse stimuli engage different neutrophil extracellular trap pathway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life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.</w:t>
      </w:r>
    </w:p>
    <w:p w14:paraId="0B61E496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hanty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 novel mechanism for NETosis provides antimicrobial defense at the oral mucos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lood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8): p. 2128-37.</w:t>
      </w:r>
    </w:p>
    <w:p w14:paraId="458B0FC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0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hanty, T., O.E. Sorensen, and P. Nordenfelt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QUANT: Automated Quantific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999.</w:t>
      </w:r>
    </w:p>
    <w:p w14:paraId="02E840F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ollberger, G., B. Amulic, and A. Zychlinsky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Independent of De Novo Gene Express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e0157454.</w:t>
      </w:r>
    </w:p>
    <w:p w14:paraId="23114C7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oneschansker, 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apillary plexuses are vulnerable to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egr Biol (Camb)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49-55.</w:t>
      </w:r>
    </w:p>
    <w:p w14:paraId="69AFAAC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irchner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he impact of various reactive oxygen species on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iators Inflamm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849136.</w:t>
      </w:r>
    </w:p>
    <w:p w14:paraId="1336951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irchner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lavonoids and 5-aminosalicylic acid inhibit the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diators Inflamm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1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710239.</w:t>
      </w:r>
    </w:p>
    <w:p w14:paraId="300176A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ehnen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Acidification Inhibits the ROS-Dependent Formation of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84.</w:t>
      </w:r>
    </w:p>
    <w:p w14:paraId="4332D25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u, S.C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increased in psoriasis and induces human beta-defensin-2 production in epidermal keratinocy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31119.</w:t>
      </w:r>
    </w:p>
    <w:p w14:paraId="0FBB56D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inkmann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utomatic quantification of in vitro NET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413.</w:t>
      </w:r>
    </w:p>
    <w:p w14:paraId="20FFB27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Fuxman Bass, J.I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xtracellular DNA: a major proinflammatory component of Pseudomonas aeruginosa biofil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0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6386-95.</w:t>
      </w:r>
    </w:p>
    <w:p w14:paraId="0C6EBE8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1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bi Abdallah, D.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oxoplasma gondii triggers release of human and mouse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fect Immun, 2012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768-77.</w:t>
      </w:r>
    </w:p>
    <w:p w14:paraId="0F8FEA1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41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an de Geer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haracterization of buffy coat-derived granulocytes for clinical use: a comparison with granulocyte colony-stimulating factor/dexamethasone-pretreated donor-derived produc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Vox Sang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73-182.</w:t>
      </w:r>
    </w:p>
    <w:p w14:paraId="1F14D5F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Ermert, D., A. Zychlinsky, and C. Urban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ungal and bacterial killing by neutrophil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ethods Mol Biol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93-312.</w:t>
      </w:r>
    </w:p>
    <w:p w14:paraId="7D613B7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appann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 vitro resistance mechanisms of Neisseria meningitidis against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ol Microbi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33-49.</w:t>
      </w:r>
    </w:p>
    <w:p w14:paraId="16345E0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vila, E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ntamoeba histolytica Trophozoites and Lipopeptidophosphoglycan Trigger Huma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e0158979.</w:t>
      </w:r>
    </w:p>
    <w:p w14:paraId="7207821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arey, A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fection and cellular defense dynamics in a novel 17beta-estradiol murine model of chronic human group B streptococcus genital tract colonization reveal a role for hemolysin in persistence and neutrophil accumul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1718-31.</w:t>
      </w:r>
    </w:p>
    <w:p w14:paraId="25158C0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rinkmann, 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: how to generate and visualize them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Vis Exp, 2010(36).</w:t>
      </w:r>
    </w:p>
    <w:p w14:paraId="46A90DA8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Thammavongsa, V., D.M. Missiakas, and O. Schneewind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taphylococcus aureus degrades neutrophil extracellular traps to promote immune cell death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ence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4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160): p. 863-6.</w:t>
      </w:r>
    </w:p>
    <w:p w14:paraId="5E7DB33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ang, A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unctional analysis of Streptococcus pyogenes nuclease A (SpnA), a novel group A streptococcal virulence facto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Mol Microbiol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629-42.</w:t>
      </w:r>
    </w:p>
    <w:p w14:paraId="1750D58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ould, T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promote thrombin generation through platelet-dependent and platelet-independent mechanism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1977-84.</w:t>
      </w:r>
    </w:p>
    <w:p w14:paraId="131CEE7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wethakumar, B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hibition of Echis carinatus venom by DNA, a promising therapeutic molecule for snakebite management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im Biophys Acta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6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115-1125.</w:t>
      </w:r>
    </w:p>
    <w:p w14:paraId="57F440B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2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atkar, G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osis and lack of DNase activity are key factors in Echis carinatus venom-induced tissue destruc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ommun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1361.</w:t>
      </w:r>
    </w:p>
    <w:p w14:paraId="50627F6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mini, 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 formation can occur independently of RIPK3 and MLKL signaling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ur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178-84.</w:t>
      </w:r>
    </w:p>
    <w:p w14:paraId="6DBE2F4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bdol Razak, N., O. Elaskalani, and P. Metharom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ancreatic Cancer-Induced Neutrophil Extracellular Traps: A Potential Contributor to Cancer-Associated Thrombo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t J Mol Sci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.</w:t>
      </w:r>
    </w:p>
    <w:p w14:paraId="34281AEC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ermic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ither eosinophils nor neutrophils require ATG5-dependent autophagy for extracellular DNA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mmunology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517-525.</w:t>
      </w:r>
    </w:p>
    <w:p w14:paraId="019D93B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tojkov, 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OS and glutathionylation balance cytoskeletal dynamics in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ell Bi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1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2): p. 4073-4090.</w:t>
      </w:r>
    </w:p>
    <w:p w14:paraId="1537E3D7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kubo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Lactoferrin Suppresses Neutrophil Extracellular Traps Release in Inflam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EBioMedicin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204-15.</w:t>
      </w:r>
    </w:p>
    <w:p w14:paraId="1C2C703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urcic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ffector responses are suppressed by secretory phospholipase A2 modified HDL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chim Biophys Acta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5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184-93.</w:t>
      </w:r>
    </w:p>
    <w:p w14:paraId="6FD9F3C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Ramos, M.V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Induction of Neutrophil Extracellular Traps in Shiga Toxin-Associated Hemolytic Uremic Syndrome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nnate Immun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: p. 400-11.</w:t>
      </w:r>
    </w:p>
    <w:p w14:paraId="1769791D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lancy, D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can serve as platforms for processing and activation of IL-1 family cytokin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ebs j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8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1): p. 1712-1725.</w:t>
      </w:r>
    </w:p>
    <w:p w14:paraId="445813BE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andlin, R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eservative solution that stabilizes erythrocyte morphology and leukocyte viability under ambient condition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658.</w:t>
      </w:r>
    </w:p>
    <w:p w14:paraId="01FA416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3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eckmann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Treatment with rhDNase in patients with cystic fibrosis alters in-vitro CHIT-1 activity of isolated leucocyt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Clin Exp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382-91.</w:t>
      </w:r>
    </w:p>
    <w:p w14:paraId="78ACF7E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Kessenbrock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ting neutrophils in autoimmune small-vessel vascul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Med, 2009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623-5.</w:t>
      </w:r>
    </w:p>
    <w:p w14:paraId="1EAEEB5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atfield, S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onosodium Urate Crystals Generate Nuclease-Resistant Neutrophil Extracellular Traps via a Distinct Molecular Pathwa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8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00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1802-1816.</w:t>
      </w:r>
    </w:p>
    <w:p w14:paraId="3787C07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mstrong, C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Filifactor alocis manipulates human neutrophils affecting their ability to release neutrophil extracellular traps induced by PM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Innate Immun, 2018: p. 1753425918767507.</w:t>
      </w:r>
    </w:p>
    <w:p w14:paraId="6DEFC78F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Ostafin, 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ifferent procedures of diphenyleneiodonium chloride addition affect neutrophil extracellular trap form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nal Biochem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50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60-6.</w:t>
      </w:r>
    </w:p>
    <w:p w14:paraId="22C79E7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Boldenow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ROUP B STREPTOCOCCUS CIRCUMVENTS NEUTROPHILS AND NEUTROPHIL EXTRACELLULAR TRAPS DURING AMNIOTIC CAVITY INVASION AND PRETERM LABOR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Sci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4).</w:t>
      </w:r>
    </w:p>
    <w:p w14:paraId="5F178CF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lghamdi, A.S. and D.N. Foster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Seminal DNase frees spermatozoa entangled in neutrophil extracellular trap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iol Reprod, 200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6): p. 1174-81.</w:t>
      </w:r>
    </w:p>
    <w:p w14:paraId="2587564B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Itakura, A. and O.J. McCarty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ivotal role for the mTOR pathway in the formation of neutrophil extracellular traps via regulation of autophagy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Am J Physiol Cell Physiol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0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C348-54.</w:t>
      </w:r>
    </w:p>
    <w:p w14:paraId="54063311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ealy, L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Colocalization of neutrophils, extracellular DNA and coagulation factors during NETosis: Development and utility of an immunofluorescence-based microscopy platform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 Methods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3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77-84.</w:t>
      </w:r>
    </w:p>
    <w:p w14:paraId="0CE1F962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Healy, L.D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Activated protein C inhibits neutrophil extracellular trap formation in vitro and activation in vivo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Biol Chem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292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1): p. 8616-8629.</w:t>
      </w:r>
    </w:p>
    <w:p w14:paraId="5428CEC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4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Mor-Vaknin, N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K-targeting DNA aptamers as therapeutics for inflammatory arthrit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Nat Commun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14252.</w:t>
      </w:r>
    </w:p>
    <w:p w14:paraId="3C91D8F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lastRenderedPageBreak/>
        <w:t>45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n, A.M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ast cells and neutrophils release IL-17 through extracellular trap formation in psoria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490-500.</w:t>
      </w:r>
    </w:p>
    <w:p w14:paraId="423DAE2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1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Villanueva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tting neutrophils induce endothelial damage, infiltrate tissues, and expose immunostimulatory molecules in systemic lupus erythematosu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1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8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): p. 538-52.</w:t>
      </w:r>
    </w:p>
    <w:p w14:paraId="534E3AD9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apponi, M.J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Regulation of neutrophil extracellular trap formation by anti-inflammatory drug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Pharmacol Exp Ther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345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430-7.</w:t>
      </w:r>
    </w:p>
    <w:p w14:paraId="7B34714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3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hishikura, K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rostaglandin E2 inhibits neutrophil extracellular trap formation through production of cyclic AMP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Br J Pharmac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73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319-31.</w:t>
      </w:r>
    </w:p>
    <w:p w14:paraId="25EA4720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4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Wan, T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Dexamethasone Inhibits S. aureus-Induced Neutrophil Extracellular Pathogen-Killing Mechanism, Possibly through Toll-Like Receptor Regulation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: p. 60.</w:t>
      </w:r>
    </w:p>
    <w:p w14:paraId="27B74F3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5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charrig, 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Neutrophil Extracellular Traps are Involved in the Innate Immune Response to Infection with Leptospira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Negl Trop Dis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9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7): p. e0003927.</w:t>
      </w:r>
    </w:p>
    <w:p w14:paraId="3E661053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6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Li, H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Mitochondrial damage-associated molecular patterns from fractures suppress pulmonary immune responses via formyl peptide receptors 1 and 2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Trauma Acute Care Surg, 2015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78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2): p. 272-9; discussion 279-81.</w:t>
      </w:r>
    </w:p>
    <w:p w14:paraId="6C8D0DDA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7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Sorensen, O.E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Papillon-Lefevre syndrome patient reveals species-dependent requirements for neutrophil defense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Clin Invest, 2014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24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10): p. 4539-48.</w:t>
      </w:r>
    </w:p>
    <w:p w14:paraId="7A594BE5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8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Gazendam, R.P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Human Neutrophils Use Different Mechanisms To Kill Aspergillus fumigatus Conidia and Hyphae: Evidence from Phagocyte Defect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J Immunol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96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3): p. 1272-83.</w:t>
      </w:r>
    </w:p>
    <w:p w14:paraId="4EC17904" w14:textId="77777777" w:rsidR="0000580B" w:rsidRPr="0000580B" w:rsidRDefault="0000580B" w:rsidP="0000580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59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Cheng, M.L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Effective NET formation in neutrophils from individuals with G6PD Taiwan-Hakka is associated with enhanced NADP(+) biosynthesis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Free Radic Res, 2013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47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9): p. 699-709.</w:t>
      </w:r>
    </w:p>
    <w:p w14:paraId="6F4C6CC9" w14:textId="77777777" w:rsidR="0000580B" w:rsidRPr="0000580B" w:rsidRDefault="0000580B" w:rsidP="0000580B">
      <w:pPr>
        <w:spacing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00580B">
        <w:rPr>
          <w:rFonts w:ascii="Times New Roman" w:hAnsi="Times New Roman" w:cs="Times New Roman"/>
          <w:noProof/>
          <w:sz w:val="18"/>
          <w:szCs w:val="18"/>
        </w:rPr>
        <w:t>460.</w:t>
      </w:r>
      <w:r w:rsidRPr="0000580B">
        <w:rPr>
          <w:rFonts w:ascii="Times New Roman" w:hAnsi="Times New Roman" w:cs="Times New Roman"/>
          <w:noProof/>
          <w:sz w:val="18"/>
          <w:szCs w:val="18"/>
        </w:rPr>
        <w:tab/>
        <w:t xml:space="preserve">Arelaki, S., et al., </w:t>
      </w:r>
      <w:r w:rsidRPr="0000580B">
        <w:rPr>
          <w:rFonts w:ascii="Times New Roman" w:hAnsi="Times New Roman" w:cs="Times New Roman"/>
          <w:i/>
          <w:noProof/>
          <w:sz w:val="18"/>
          <w:szCs w:val="18"/>
        </w:rPr>
        <w:t>Gradient Infiltration of Neutrophil Extracellular Traps in Colon Cancer and Evidence for Their Involvement in Tumour Growth.</w:t>
      </w:r>
      <w:r w:rsidRPr="0000580B">
        <w:rPr>
          <w:rFonts w:ascii="Times New Roman" w:hAnsi="Times New Roman" w:cs="Times New Roman"/>
          <w:noProof/>
          <w:sz w:val="18"/>
          <w:szCs w:val="18"/>
        </w:rPr>
        <w:t xml:space="preserve"> PLoS One, 2016. </w:t>
      </w:r>
      <w:r w:rsidRPr="0000580B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00580B">
        <w:rPr>
          <w:rFonts w:ascii="Times New Roman" w:hAnsi="Times New Roman" w:cs="Times New Roman"/>
          <w:noProof/>
          <w:sz w:val="18"/>
          <w:szCs w:val="18"/>
        </w:rPr>
        <w:t>(5): p. e0154484.</w:t>
      </w:r>
    </w:p>
    <w:p w14:paraId="791DE9B3" w14:textId="77777777" w:rsidR="0042644B" w:rsidRDefault="0042644B" w:rsidP="008E1462">
      <w:pPr>
        <w:spacing w:after="0" w:line="240" w:lineRule="auto"/>
        <w:ind w:left="720" w:hanging="720"/>
        <w:rPr>
          <w:rFonts w:cs="Times"/>
          <w:sz w:val="18"/>
          <w:szCs w:val="18"/>
        </w:rPr>
      </w:pPr>
    </w:p>
    <w:p w14:paraId="3E06871D" w14:textId="7A0F0537" w:rsidR="000B3E1D" w:rsidRPr="00D14525" w:rsidRDefault="000B3E1D" w:rsidP="00D14525">
      <w:pPr>
        <w:spacing w:after="0" w:line="240" w:lineRule="auto"/>
        <w:ind w:left="720" w:hanging="720"/>
        <w:rPr>
          <w:sz w:val="16"/>
          <w:szCs w:val="16"/>
        </w:rPr>
      </w:pPr>
      <w:r w:rsidRPr="00D14525">
        <w:rPr>
          <w:rFonts w:ascii="Times New Roman" w:hAnsi="Times New Roman" w:cs="Times New Roman"/>
          <w:b/>
          <w:sz w:val="24"/>
          <w:szCs w:val="24"/>
        </w:rPr>
        <w:t>References</w:t>
      </w:r>
      <w:r w:rsidR="007034B1">
        <w:rPr>
          <w:rFonts w:ascii="Times New Roman" w:hAnsi="Times New Roman" w:cs="Times New Roman"/>
          <w:b/>
          <w:sz w:val="24"/>
          <w:szCs w:val="24"/>
        </w:rPr>
        <w:t xml:space="preserve"> for murine NETosis-</w:t>
      </w:r>
      <w:r w:rsidR="00630461" w:rsidRPr="00D14525">
        <w:rPr>
          <w:rFonts w:ascii="Times New Roman" w:hAnsi="Times New Roman" w:cs="Times New Roman"/>
          <w:b/>
          <w:sz w:val="24"/>
          <w:szCs w:val="24"/>
        </w:rPr>
        <w:t>experiments</w:t>
      </w:r>
    </w:p>
    <w:p w14:paraId="1B7A37D5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650AD5">
        <w:rPr>
          <w:rFonts w:ascii="Times New Roman" w:hAnsi="Times New Roman" w:cs="Times New Roman"/>
          <w:sz w:val="18"/>
          <w:szCs w:val="18"/>
          <w:lang w:val="de-DE"/>
        </w:rPr>
        <w:fldChar w:fldCharType="begin"/>
      </w:r>
      <w:r w:rsidRPr="00650AD5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650AD5">
        <w:rPr>
          <w:rFonts w:ascii="Times New Roman" w:hAnsi="Times New Roman" w:cs="Times New Roman"/>
          <w:sz w:val="18"/>
          <w:szCs w:val="18"/>
          <w:lang w:val="de-DE"/>
        </w:rPr>
        <w:fldChar w:fldCharType="separate"/>
      </w:r>
      <w:r w:rsidRPr="007353E4">
        <w:rPr>
          <w:rFonts w:ascii="Times New Roman" w:hAnsi="Times New Roman" w:cs="Times New Roman"/>
          <w:noProof/>
          <w:sz w:val="18"/>
          <w:szCs w:val="18"/>
        </w:rPr>
        <w:t>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rund, L.Z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s releasing IL-17A into NETs are essential to plasma cell differentiation in inflamed tissue dependent on IL-1R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utoimmunity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5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86-101.</w:t>
      </w:r>
    </w:p>
    <w:p w14:paraId="3ABCA71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Watanabe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OCK2 and DOCK5 act additively in neutrophils to regulate chemotaxis, superoxide production, and extracellular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1): p. 5660-7.</w:t>
      </w:r>
    </w:p>
    <w:p w14:paraId="7264015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Neumann, 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he antimicrobial peptide LL-37 facilitates the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iochem J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46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3-11.</w:t>
      </w:r>
    </w:p>
    <w:p w14:paraId="01943F7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Hayashi, H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irt3 deficiency does not affect venous thrombosis or NETosis despite mild elevation of intracellular ROS in platelets and neutrophils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One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e0188341.</w:t>
      </w:r>
    </w:p>
    <w:p w14:paraId="2F53C8E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Khan, Z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ngiotensin converting enzyme enhances the oxidative response and bactericidal activity of neutrophil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7.</w:t>
      </w:r>
    </w:p>
    <w:p w14:paraId="3C4FAF8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uo, 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roinflammatory role of neutrophil extracellular traps in abdominal sep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Physiol Lung Cell Mol Physiol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0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L586-96.</w:t>
      </w:r>
    </w:p>
    <w:p w14:paraId="580E5A7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erza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Induce Trypsin Activation, Inflammation, and Tissue Damage in Mice With Severe Acute Pancreat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Gastroenterology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4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1920-1931.e8.</w:t>
      </w:r>
    </w:p>
    <w:p w14:paraId="39B1B69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andoni, V.I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olerance to lipopolysaccharide promotes an enhanced neutrophil extracellular traps formation leading to a more efficient bacterial clearance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lin Exp Immunol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6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153-63.</w:t>
      </w:r>
    </w:p>
    <w:p w14:paraId="71B58DA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aha, P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Bacterial Siderophores Hijack Neutrophil Function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1): p. 4293-4303.</w:t>
      </w:r>
    </w:p>
    <w:p w14:paraId="5D08034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Farley, 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 serpinB1 regulatory mechanism is essential for restricting neutrophil extracellular trap gener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8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9): p. 4574-81.</w:t>
      </w:r>
    </w:p>
    <w:p w14:paraId="1771A87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omingo-Gonzalez, R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hibition of Neutrophil Extracellular Trap Formation after Stem Cell Transplant by Prostaglandin E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Respir Crit Care Med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186-97.</w:t>
      </w:r>
    </w:p>
    <w:p w14:paraId="7E587428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avillet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Flow cytometric assay for direct quantification of neutrophil extracellular traps in blood sample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Hematol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9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1155-8.</w:t>
      </w:r>
    </w:p>
    <w:p w14:paraId="226D12B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Jacob, C.O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Haploinsufficiency of NADPH oxidase subunit NCF2 is sufficient to accelerate full-blown lupus in NZM.2328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hritis Rheumatol, 2017.</w:t>
      </w:r>
    </w:p>
    <w:p w14:paraId="4D7333B8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mith, C.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-derived enzymes oxidize high-density lipoprotein: an additional proatherogenic mechanism in systemic lupus erythematosu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hritis Rheumatol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9): p. 2532-44.</w:t>
      </w:r>
    </w:p>
    <w:p w14:paraId="5793F9C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rtinod, 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lastase-deficient mice form neutrophil extracellular traps in an experimental model of deep vein thrombo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Thromb Haemost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551-8.</w:t>
      </w:r>
    </w:p>
    <w:p w14:paraId="62E127C5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avillet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 key role for Rac and Pak signaling in neutrophil extracellular traps (NETs) formation defines a new potential therapeutic target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Hematol, 2018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9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269-276.</w:t>
      </w:r>
    </w:p>
    <w:p w14:paraId="72BF956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Qiu, S.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induced by cigarette smoke activate plasmacytoid dendritic cell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Thorax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1084-1093.</w:t>
      </w:r>
    </w:p>
    <w:p w14:paraId="3AD4167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Zhao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treptococcus suis serotype 2 strains can induce the formation of neutrophil extracellular traps and evade trapping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EMS Microbiol Lett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6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.</w:t>
      </w:r>
    </w:p>
    <w:p w14:paraId="756DCE88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iermann, M.H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Oxidative Burst-Dependent NETosis Is Implicated in the Resolution of Necrosis-Associated Sterile Inflam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ront Immunol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557.</w:t>
      </w:r>
    </w:p>
    <w:p w14:paraId="10991D5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Etulain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-selectin promotes neutrophil extracellular trap formation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242-6.</w:t>
      </w:r>
    </w:p>
    <w:p w14:paraId="5D063AB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lastRenderedPageBreak/>
        <w:t>2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armona-Rivera, 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 role for muscarinic receptors in neutrophil extracellular trap formation and levamisole-induced autoimmunit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CI Insight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e89780.</w:t>
      </w:r>
    </w:p>
    <w:p w14:paraId="530832B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esai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MA and crystal-induced neutrophil extracellular trap formation involves RIPK1-RIPK3-MLKL signaling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Eur J Immunol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4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223-9.</w:t>
      </w:r>
    </w:p>
    <w:p w14:paraId="7C8F3A7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, F., X. Guo, and H. Fan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Extracellular Nucleases of Streptococcus equi subsp. zooepidemicus Degrade Neutrophil Extracellular Traps and Impair Macrophage Activity of the Host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ppl Environ Microbi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.</w:t>
      </w:r>
    </w:p>
    <w:p w14:paraId="1DC32E8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Hu, Z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induce IL-1beta production by macrophages in combination with lipopolysaccharid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t J Mol Med, 2017.</w:t>
      </w:r>
    </w:p>
    <w:p w14:paraId="63DD444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Furumoto, Y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ofacitinib Ameliorates Murine Lupus and Its Associated Vascular Dysfunc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hritis Rheumat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148-160.</w:t>
      </w:r>
    </w:p>
    <w:p w14:paraId="3A90C04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rtinod, 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histone modification by peptidylarginine deiminase 4 is critical for deep vein thrombosis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3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1): p. 8674-9.</w:t>
      </w:r>
    </w:p>
    <w:p w14:paraId="5E2CC93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awadekar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eptidylarginine deiminase 2 is required for tumor necrosis factor alpha-induced citrullination and arthritis, but not neutrophil extracellular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Autoimmun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39-47.</w:t>
      </w:r>
    </w:p>
    <w:p w14:paraId="772F4A7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Wong, S.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iabetes primes neutrophils to undergo NETosis, which impairs wound healing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Med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815-9.</w:t>
      </w:r>
    </w:p>
    <w:p w14:paraId="6C49C0FA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2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as, S.K., Y.F. Yuan, and M.Q. Li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pecific PKC beta II Inhibitor: One Stone Two Birds in the Treatment of Diabetic Foot Ulcer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iosci Rep, 2018.</w:t>
      </w:r>
    </w:p>
    <w:p w14:paraId="647D24B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ewis, H.D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hibition of PAD4 activity is sufficient to disrupt mouse and human NET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hem Biol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189-91.</w:t>
      </w:r>
    </w:p>
    <w:p w14:paraId="2FF7527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avchenko, A.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VWF-mediated leukocyte recruitment with chromatin decondensation by PAD4 increases myocardial ischemia/reperfusion injury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141-8.</w:t>
      </w:r>
    </w:p>
    <w:p w14:paraId="3E24212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oorthy, A.N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apsules of virulent pneumococcal serotypes enhance formation of neutrophil extracellular traps during in vivo pathogenesis of pneumonia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Oncotarget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5): p. 19327-40.</w:t>
      </w:r>
    </w:p>
    <w:p w14:paraId="0B17F72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Juneau, R.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ontypeable Haemophilus influenzae initiates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fect Immun, 2011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431-8.</w:t>
      </w:r>
    </w:p>
    <w:p w14:paraId="3170AEC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Rohm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ADPH oxidase promotes neutrophil extracellular trap formation in pulmonary aspergillo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fect Immun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5): p. 1766-77.</w:t>
      </w:r>
    </w:p>
    <w:p w14:paraId="4AED5FC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hang, Z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he TatD-like DNase of Plasmodium is a virulence factor and a potential malaria vaccine candidat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1537.</w:t>
      </w:r>
    </w:p>
    <w:p w14:paraId="0F7F650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esai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articles of different sizes and shapes induce neutrophil necroptosis followed by the release of neutrophil extracellular trap-like chromati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15003.</w:t>
      </w:r>
    </w:p>
    <w:p w14:paraId="255479D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Hamaguchi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Origin of Circulating Free DNA in Sepsis: Analysis of the CLP Mouse Model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Mediators Inflamm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015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614518.</w:t>
      </w:r>
    </w:p>
    <w:p w14:paraId="34D2157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rroyo, A.B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iR-146a Regulates Neutrophil Extracellular Trap Formation That Predicts Adverse Cardiovascular Events in Patients With Atrial Fibrill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8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): p. 892-902.</w:t>
      </w:r>
    </w:p>
    <w:p w14:paraId="7A8DC46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3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Nani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rc family kinases and Syk are required for neutrophil extracellular trap formation in response to beta-glucan particle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nnate Immun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59-73.</w:t>
      </w:r>
    </w:p>
    <w:p w14:paraId="2BB4854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Iversen, M.B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Extracellular superoxide dismutase is present in secretory vesicles of human neutrophils and released upon stimul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ree Radic Biol Med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9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478-88.</w:t>
      </w:r>
    </w:p>
    <w:p w14:paraId="4769B0F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Vong, 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robiotic Lactobacillus rhamnosus inhibits the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): p. 1870-7.</w:t>
      </w:r>
    </w:p>
    <w:p w14:paraId="3CB6A1B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im, M.B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Rac2 is required for the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Leukoc Biol, 2011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9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): p. 771-6.</w:t>
      </w:r>
    </w:p>
    <w:p w14:paraId="4567975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raster, Q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hibition of NET Release Fails to Reduce Adipose Tissue Inflammation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One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0): p. e0163922.</w:t>
      </w:r>
    </w:p>
    <w:p w14:paraId="3226C478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hen, G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Heme-induced neutrophil extracellular traps contribute to the pathogenesis of sickle cell diseas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4): p. 3818-27.</w:t>
      </w:r>
    </w:p>
    <w:p w14:paraId="144C08D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ueroder, 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apability of Neutrophils to Form NETs Is Not Directly Influenced by a CMA-Targeting Peptid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ront Immun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6.</w:t>
      </w:r>
    </w:p>
    <w:p w14:paraId="43FBBA08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Westhorpe, C.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 Vivo Imaging of Inflamed Glomeruli Reveals Dynamics of Neutrophil Extracellular Trap Formation in Glomerular Capillarie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Path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8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318-331.</w:t>
      </w:r>
    </w:p>
    <w:p w14:paraId="2B1C98E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arletta, K.E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denosine A(2B) receptor deficiency promotes host defenses against gram-negative bacterial pneumonia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Respir Crit Care Med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8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0): p. 1044-50.</w:t>
      </w:r>
    </w:p>
    <w:p w14:paraId="0322A12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Vong, 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elective enrichment of commensal gut bacteria protects against Citrobacter rodentium-induced col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Physiol Gastrointest Liver Physiol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0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G181-92.</w:t>
      </w:r>
    </w:p>
    <w:p w14:paraId="628CF05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4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Vong, L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dherent-invasive Escherichia coli Exacerbates Antibiotic-associated Intestinal Dysbiosis and Neutrophil Extracellular Trap Activ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flamm Bowel Dis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42-54.</w:t>
      </w:r>
    </w:p>
    <w:p w14:paraId="53EE1D8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wyer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ystic fibrosis sputum DNA has NETosis characteristics and neutrophil extracellular trap release is regulated by macrophage migration-inhibitory factor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nnate Immun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765-79.</w:t>
      </w:r>
    </w:p>
    <w:p w14:paraId="70EF39DA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oone, B.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he receptor for advanced glycation end products (RAGE) enhances autophagy and neutrophil extracellular traps in pancreatic cancer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ancer Gene Ther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326-34.</w:t>
      </w:r>
    </w:p>
    <w:p w14:paraId="248B456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orriden, R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amoxifen augments the innate immune function of neutrophils through modulation of intracellular ceramid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8369.</w:t>
      </w:r>
    </w:p>
    <w:p w14:paraId="0DF3295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lastRenderedPageBreak/>
        <w:t>5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Park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ancer cells induce metastasis-supporting neutrophil extracellular DNA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Sci Transl Med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61): p. 361ra138.</w:t>
      </w:r>
    </w:p>
    <w:p w14:paraId="4486823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Thomas, D.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Eros is a novel transmembrane protein that controls the phagocyte respiratory burst and is essential for innate immunit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Exp Med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1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): p. 1111-1128.</w:t>
      </w:r>
    </w:p>
    <w:p w14:paraId="773D6E7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ermic, N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ither eosinophils nor neutrophils require ATG5-dependent autophagy for extracellular DNA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mmunology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5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517-525.</w:t>
      </w:r>
    </w:p>
    <w:p w14:paraId="0AC47F5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i, P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AD4 is essential for antibacterial innate immunity mediated by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Exp Med, 2010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0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9): p. 1853-62.</w:t>
      </w:r>
    </w:p>
    <w:p w14:paraId="2F55DC7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eal, A.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umor-Derived Exosomes Induce the Formation of Neutrophil Extracellular Traps: Implications For The Establishment of Cancer-Associated Thrombo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Sci Rep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6438.</w:t>
      </w:r>
    </w:p>
    <w:p w14:paraId="0BF85D8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ugeri, N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Activated platelets present high mobility group box 1 to neutrophils, inducing autophagy and promoting the extrus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Thromb Haemost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2074-88.</w:t>
      </w:r>
    </w:p>
    <w:p w14:paraId="5228239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5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tavrou, E.X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Factor XII and uPAR upregulate neutrophil functions to influence wound healing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Clin Invest, 2018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944-959.</w:t>
      </w:r>
    </w:p>
    <w:p w14:paraId="68EAFA4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or-Vaknin, N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EK-targeting DNA aptamers as therapeutics for inflammatory arthr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4252.</w:t>
      </w:r>
    </w:p>
    <w:p w14:paraId="1990512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Kimura, H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he effect and possible clinical efficacy of in vivo inhibition of neutrophil extracellular traps by blockade of PI3K-gamma on the pathogenesis of microscopic polyangi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Mod Rheumatol, 2018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530-541.</w:t>
      </w:r>
    </w:p>
    <w:p w14:paraId="508548F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llen, 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cerebrovascular transmigration triggers rapid neurotoxicity through release of proteases associated with decondensed DNA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8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381-92.</w:t>
      </w:r>
    </w:p>
    <w:p w14:paraId="244BF2E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Tarantino, E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Role of thromboxane-dependent platelet activation in venous thrombosis: Aspirin effects in mouse model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harmacol Res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0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415-25.</w:t>
      </w:r>
    </w:p>
    <w:p w14:paraId="10B19DD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Tadie, J.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HMGB1 promotes neutrophil extracellular trap formation through interactions with Toll-like receptor 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m J Physiol Lung Cell Mol Physiol, 2013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0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5): p. L342-9.</w:t>
      </w:r>
    </w:p>
    <w:p w14:paraId="0900535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Najmeh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sequester circulating tumor cells via beta1-integrin mediated interaction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t J Cancer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4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0): p. 2321-2330.</w:t>
      </w:r>
    </w:p>
    <w:p w14:paraId="6C89E01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ervantes-Luevano, K.E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s drive type I interferon production and autoantibodies in patients with Wiskott-Aldrich syndrom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Allergy Clin Immunol, 2018.</w:t>
      </w:r>
    </w:p>
    <w:p w14:paraId="0067722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uglietta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oagulation induced by C3aR-dependent NETosis drives protumorigenic neutrophils during small intestinal tumorigene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1037.</w:t>
      </w:r>
    </w:p>
    <w:p w14:paraId="1B93363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Rossaint, 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ynchronized integrin engagement and chemokine activation is crucial in neutrophil extracellular trap-mediated sterile inflam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6): p. 2573-84.</w:t>
      </w:r>
    </w:p>
    <w:p w14:paraId="79945D2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6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Gaertner, F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igrating Platelets Are Mechano-scavengers that Collect and Bundle Bacteria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el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7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1368-1382.e23.</w:t>
      </w:r>
    </w:p>
    <w:p w14:paraId="4BC5D89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Uotila, L.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Filamin A Regulates Neutrophil Adhesion, Production of Reactive Oxygen Species, and Neutrophil Extracellular Trap Releas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0): p. 3644-3653.</w:t>
      </w:r>
    </w:p>
    <w:p w14:paraId="0011E5D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Tamarozzi, F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Wolbachia endosymbionts induce neutrophil extracellular trap formation in human onchocercia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Sci Rep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35559.</w:t>
      </w:r>
    </w:p>
    <w:p w14:paraId="49ABB85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Xu, D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Heparan Sulfate Modulates Neutrophil and Endothelial Function in Antibacterial Innate Immunit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fect Immun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9): p. 3648-56.</w:t>
      </w:r>
    </w:p>
    <w:p w14:paraId="5BCC64E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angaletti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efective stromal remodeling and neutrophil extracellular traps in lymphoid tissues favor the transition from autoimmunity to lymphoma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ancer Discov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110-29.</w:t>
      </w:r>
    </w:p>
    <w:p w14:paraId="4B48FF3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ercundes, M.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argeting Neutrophils to Prevent Malaria-Associated Acute Lung Injury/Acute Respiratory Distress Syndrome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Pathog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e1006054.</w:t>
      </w:r>
    </w:p>
    <w:p w14:paraId="4A72B08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angaletti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mediate transfer of cytoplasmic neutrophil antigens to myeloid dendritic cells toward ANCA induction and associated autoimmunit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Blood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5): p. 3007-18.</w:t>
      </w:r>
    </w:p>
    <w:p w14:paraId="2CEAE79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kong-Moore, K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fluences of chloride and hypochlorite on neutrophil extracellular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One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8): p. e42984.</w:t>
      </w:r>
    </w:p>
    <w:p w14:paraId="4AC3365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Tripodo, C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ersistent immune stimulation exacerbates genetically-driven myeloproliferative disorders via stromal remodeling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ancer Res, 2017.</w:t>
      </w:r>
    </w:p>
    <w:p w14:paraId="3E08811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l-Khafaji, A.B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uperoxide induces Neutrophil Extracellular Trap Formation in a TLR-4 and NOX-dependent mechanism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Mol Med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.</w:t>
      </w:r>
    </w:p>
    <w:p w14:paraId="674C64B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7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Yazdani, H.O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L-33 exacerbates liver sterile inflammation by amplifying neutrophil extracellular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Hepatol, 2017.</w:t>
      </w:r>
    </w:p>
    <w:p w14:paraId="78C147E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Hopke, 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Attack Triggers Extracellular Trap-Dependent Candida Cell Wall Remodeling and Altered Immune Recogni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Pathog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5): p. e1005644.</w:t>
      </w:r>
    </w:p>
    <w:p w14:paraId="29F141D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Zhang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anshinone IIA ameliorates chronic arthritis in mice by modulating neutrophil activitie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lin Exp Immun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29-39.</w:t>
      </w:r>
    </w:p>
    <w:p w14:paraId="2776A60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eng, W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epletion of neutrophil extracellular traps in vivo results in hypersusceptibility to polymicrobial sepsis in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rit Care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): p. R137.</w:t>
      </w:r>
    </w:p>
    <w:p w14:paraId="0DCB14E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Kothary, V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Group B Streptococcus Induces Neutrophil Recruitment to Gestational Tissues and Elaboration of Extracellular Traps and Nutritional Immunit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9.</w:t>
      </w:r>
    </w:p>
    <w:p w14:paraId="42ECF57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lastRenderedPageBreak/>
        <w:t>8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Jin, L., S. Batra, and S. Jeyaseelan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iminished neutrophil extracellular trap (NET) formation is a novel innate immune deficiency induced by acute ethanol exposure in polymicrobial sepsis, which can be rescued by CXCL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Pathog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9): p. e1006637.</w:t>
      </w:r>
    </w:p>
    <w:p w14:paraId="1792E95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Papayannopoulos, V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lastase and myeloperoxidase regulate the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Cell Biol, 2010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9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677-91.</w:t>
      </w:r>
    </w:p>
    <w:p w14:paraId="7A0EB77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chreiber, 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croptosis controls NET generation and mediates complement activation, endothelial damage, and autoimmune vascul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roc Natl Acad Sci U S A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45): p. E9618-e9625.</w:t>
      </w:r>
    </w:p>
    <w:p w14:paraId="21A27DD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ima, T.F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Warifteine, an alkaloid purified from Cissampelos sympodialis, inhibits neutrophil migration in vitro and in vivo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mmunol Res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01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752923.</w:t>
      </w:r>
    </w:p>
    <w:p w14:paraId="71C39BD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Raftery, M.J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beta2 integrin mediates hantavirus-induced release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Exp Med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1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1485-97.</w:t>
      </w:r>
    </w:p>
    <w:p w14:paraId="783F74E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8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, Y.H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High-mobility group box 1 potentiates antineutrophil cytoplasmic antibody-inducing neutrophil extracellular traps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hritis Res Ther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2.</w:t>
      </w:r>
    </w:p>
    <w:p w14:paraId="3574B96E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a, F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Streptococcus suis Serotype 2 Biofilms Inhibit the Formation of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Front Cell Infect Microbi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86.</w:t>
      </w:r>
    </w:p>
    <w:p w14:paraId="59FA800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Derre-Bobillot, 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uclease A (Gbs0661), an extracellular nuclease of Streptococcus agalactiae, attacks the neutrophil extracellular traps and is needed for full virulen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Mol Microbiol, 2013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518-31.</w:t>
      </w:r>
    </w:p>
    <w:p w14:paraId="7A0DBEC4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Hemmers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AD4-mediated neutrophil extracellular trap formation is not required for immunity against influenza infec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One, 2011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e22043.</w:t>
      </w:r>
    </w:p>
    <w:p w14:paraId="7C5C509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Wang, Y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itochondrial Oxidative Stress Promotes Atherosclerosis and Neutrophil Extracellular Traps in Aged Mice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erioscler Thromb Vasc Bi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8): p. e99-e107.</w:t>
      </w:r>
    </w:p>
    <w:p w14:paraId="7C8BFC7A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eppkes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Externalized decondensed neutrophil chromatin occludes pancreatic ducts and drives pancreatit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: p. 10973.</w:t>
      </w:r>
    </w:p>
    <w:p w14:paraId="2161D5E0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Knight, J.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eptidylarginine deiminase inhibition is immunomodulatory and vasculoprotective in murine lupu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Clin Invest, 2013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7): p. 2981-93.</w:t>
      </w:r>
    </w:p>
    <w:p w14:paraId="4156A819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Knight, J.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Peptidylarginine deiminase inhibition reduces vascular damage and modulates innate immune responses in murine models of atherosclero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Circ Res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4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947-56.</w:t>
      </w:r>
    </w:p>
    <w:p w14:paraId="347BA9FD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ubramanian, V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Design, synthesis, and biological evaluation of tetrazole analogs of Cl-amidine as protein arginine deiminase inhibitor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Med Chem, 2015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5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1337-44.</w:t>
      </w:r>
    </w:p>
    <w:p w14:paraId="07351FC3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Meng, H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In Vivo Role of Neutrophil Extracellular Traps in Antiphospholipid Antibody-Mediated Venous Thrombo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Arthritis Rheumat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69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655-667.</w:t>
      </w:r>
    </w:p>
    <w:p w14:paraId="1C102EF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99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Papadaki, G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s exacerbate Th1-mediated autoimmune responses in rheumatoid arthritis by promoting DC matur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Eur J Immunol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4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1): p. 2542-2554.</w:t>
      </w:r>
    </w:p>
    <w:p w14:paraId="33E5A8B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0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tojkov, D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ROS and glutathionylation balance cytoskeletal dynamics in neutrophil extracellular trap forma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Cell Biol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21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2): p. 4073-4090.</w:t>
      </w:r>
    </w:p>
    <w:p w14:paraId="0C876F06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1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chouiti, A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yeloid-related protein-14 contributes to protective immunity in gram-negative pneumonia derived seps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Pathog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0): p. e1002987.</w:t>
      </w:r>
    </w:p>
    <w:p w14:paraId="42BADF2B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2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ianchi, M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Restoration of anti-Aspergillus defense by neutrophil extracellular traps in human chronic granulomatous disease after gene therapy is calprotectin-dependent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Allergy Clin Immunol, 2011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27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5): p. 1243-52.e7.</w:t>
      </w:r>
    </w:p>
    <w:p w14:paraId="161051FC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3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Lefrancais, E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aladaptive role of neutrophil extracellular traps in pathogen-induced lung injury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CI Insight, 2018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3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.</w:t>
      </w:r>
    </w:p>
    <w:p w14:paraId="0B25F077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4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Chen, S.T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CLEC5A is a critical receptor in innate immunity against Listeria infect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Nat Commun, 2017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1): p. 299.</w:t>
      </w:r>
    </w:p>
    <w:p w14:paraId="4986B662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5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Bonne-Annee, 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Extracellular traps are associated with human and mouse neutrophil and macrophage mediated killing of larval Strongyloides stercorali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Microbes Infect, 2014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6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502-11.</w:t>
      </w:r>
    </w:p>
    <w:p w14:paraId="500FAD6F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6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Sollberger, G., B. Amulic, and A. Zychlinsky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Neutrophil Extracellular Trap Formation Is Independent of De Novo Gene Expression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PLoS One, 2016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6): p. e0157454.</w:t>
      </w:r>
    </w:p>
    <w:p w14:paraId="047D6161" w14:textId="77777777" w:rsidR="007353E4" w:rsidRPr="007353E4" w:rsidRDefault="007353E4" w:rsidP="007353E4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7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Ermert, D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Mouse neutrophil extracellular traps in microbial infection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J Innate Immun, 2009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1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3): p. 181-93.</w:t>
      </w:r>
    </w:p>
    <w:p w14:paraId="590D88D9" w14:textId="77777777" w:rsidR="007353E4" w:rsidRPr="007353E4" w:rsidRDefault="007353E4" w:rsidP="007353E4">
      <w:pPr>
        <w:spacing w:line="240" w:lineRule="auto"/>
        <w:ind w:left="720" w:hanging="720"/>
        <w:rPr>
          <w:rFonts w:ascii="Times New Roman" w:hAnsi="Times New Roman" w:cs="Times New Roman"/>
          <w:noProof/>
          <w:sz w:val="18"/>
          <w:szCs w:val="18"/>
        </w:rPr>
      </w:pPr>
      <w:r w:rsidRPr="007353E4">
        <w:rPr>
          <w:rFonts w:ascii="Times New Roman" w:hAnsi="Times New Roman" w:cs="Times New Roman"/>
          <w:noProof/>
          <w:sz w:val="18"/>
          <w:szCs w:val="18"/>
        </w:rPr>
        <w:t>108.</w:t>
      </w:r>
      <w:r w:rsidRPr="007353E4">
        <w:rPr>
          <w:rFonts w:ascii="Times New Roman" w:hAnsi="Times New Roman" w:cs="Times New Roman"/>
          <w:noProof/>
          <w:sz w:val="18"/>
          <w:szCs w:val="18"/>
        </w:rPr>
        <w:tab/>
        <w:t xml:space="preserve">Abi Abdallah, D.S., et al., </w:t>
      </w:r>
      <w:r w:rsidRPr="007353E4">
        <w:rPr>
          <w:rFonts w:ascii="Times New Roman" w:hAnsi="Times New Roman" w:cs="Times New Roman"/>
          <w:i/>
          <w:noProof/>
          <w:sz w:val="18"/>
          <w:szCs w:val="18"/>
        </w:rPr>
        <w:t>Toxoplasma gondii triggers release of human and mouse neutrophil extracellular traps.</w:t>
      </w:r>
      <w:r w:rsidRPr="007353E4">
        <w:rPr>
          <w:rFonts w:ascii="Times New Roman" w:hAnsi="Times New Roman" w:cs="Times New Roman"/>
          <w:noProof/>
          <w:sz w:val="18"/>
          <w:szCs w:val="18"/>
        </w:rPr>
        <w:t xml:space="preserve"> Infect Immun, 2012. </w:t>
      </w:r>
      <w:r w:rsidRPr="007353E4">
        <w:rPr>
          <w:rFonts w:ascii="Times New Roman" w:hAnsi="Times New Roman" w:cs="Times New Roman"/>
          <w:b/>
          <w:noProof/>
          <w:sz w:val="18"/>
          <w:szCs w:val="18"/>
        </w:rPr>
        <w:t>80</w:t>
      </w:r>
      <w:r w:rsidRPr="007353E4">
        <w:rPr>
          <w:rFonts w:ascii="Times New Roman" w:hAnsi="Times New Roman" w:cs="Times New Roman"/>
          <w:noProof/>
          <w:sz w:val="18"/>
          <w:szCs w:val="18"/>
        </w:rPr>
        <w:t>(2): p. 768-77.</w:t>
      </w:r>
    </w:p>
    <w:p w14:paraId="7747D907" w14:textId="77777777" w:rsidR="007353E4" w:rsidRDefault="007353E4" w:rsidP="007353E4">
      <w:pPr>
        <w:spacing w:line="240" w:lineRule="auto"/>
        <w:rPr>
          <w:rFonts w:ascii="Times New Roman" w:hAnsi="Times New Roman" w:cs="Times New Roman"/>
          <w:noProof/>
          <w:sz w:val="18"/>
          <w:szCs w:val="18"/>
        </w:rPr>
      </w:pPr>
    </w:p>
    <w:p w14:paraId="1A5DC679" w14:textId="77777777" w:rsidR="000B3E1D" w:rsidRPr="00765484" w:rsidRDefault="007353E4" w:rsidP="007353E4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650AD5">
        <w:rPr>
          <w:rFonts w:ascii="Times New Roman" w:hAnsi="Times New Roman" w:cs="Times New Roman"/>
          <w:sz w:val="18"/>
          <w:szCs w:val="18"/>
        </w:rPr>
        <w:fldChar w:fldCharType="end"/>
      </w:r>
    </w:p>
    <w:p w14:paraId="1A93DD36" w14:textId="77777777" w:rsidR="00D173D2" w:rsidRPr="00801A9E" w:rsidRDefault="00D173D2" w:rsidP="00205AE4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</w:p>
    <w:p w14:paraId="359A1E82" w14:textId="77777777" w:rsidR="00205AE4" w:rsidRPr="00205AE4" w:rsidRDefault="00205AE4">
      <w:pPr>
        <w:rPr>
          <w:lang w:val="en-GB"/>
        </w:rPr>
      </w:pPr>
    </w:p>
    <w:sectPr w:rsidR="00205AE4" w:rsidRPr="00205AE4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9B39C2"/>
    <w:multiLevelType w:val="multilevel"/>
    <w:tmpl w:val="3364DD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8B769A5"/>
    <w:multiLevelType w:val="hybridMultilevel"/>
    <w:tmpl w:val="2C5E9C68"/>
    <w:lvl w:ilvl="0" w:tplc="7DD2577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1E709FF"/>
    <w:multiLevelType w:val="hybridMultilevel"/>
    <w:tmpl w:val="0908EF92"/>
    <w:lvl w:ilvl="0" w:tplc="2B68C2EA">
      <w:start w:val="25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05AE4"/>
    <w:rsid w:val="0000580B"/>
    <w:rsid w:val="000627AD"/>
    <w:rsid w:val="000B3E1D"/>
    <w:rsid w:val="00125979"/>
    <w:rsid w:val="001603E5"/>
    <w:rsid w:val="001D0AF6"/>
    <w:rsid w:val="001F2D7A"/>
    <w:rsid w:val="00205AE4"/>
    <w:rsid w:val="00242E34"/>
    <w:rsid w:val="00244F34"/>
    <w:rsid w:val="002B3A3F"/>
    <w:rsid w:val="003240E2"/>
    <w:rsid w:val="00324E7E"/>
    <w:rsid w:val="0035187C"/>
    <w:rsid w:val="003940DA"/>
    <w:rsid w:val="003D7056"/>
    <w:rsid w:val="0042644B"/>
    <w:rsid w:val="004770E9"/>
    <w:rsid w:val="00484B95"/>
    <w:rsid w:val="004A6BF3"/>
    <w:rsid w:val="004D28A6"/>
    <w:rsid w:val="0050364E"/>
    <w:rsid w:val="00630461"/>
    <w:rsid w:val="006D1ED6"/>
    <w:rsid w:val="006E0098"/>
    <w:rsid w:val="006E45AC"/>
    <w:rsid w:val="006E54BC"/>
    <w:rsid w:val="007034B1"/>
    <w:rsid w:val="007353E4"/>
    <w:rsid w:val="008222EA"/>
    <w:rsid w:val="008A2D57"/>
    <w:rsid w:val="008B1F72"/>
    <w:rsid w:val="008C4605"/>
    <w:rsid w:val="008C77BA"/>
    <w:rsid w:val="008E1462"/>
    <w:rsid w:val="0090346A"/>
    <w:rsid w:val="00963DA4"/>
    <w:rsid w:val="009820F9"/>
    <w:rsid w:val="00982C66"/>
    <w:rsid w:val="00AB6897"/>
    <w:rsid w:val="00B64671"/>
    <w:rsid w:val="00BA6DE6"/>
    <w:rsid w:val="00BE4671"/>
    <w:rsid w:val="00D14525"/>
    <w:rsid w:val="00D173D2"/>
    <w:rsid w:val="00DE5CCA"/>
    <w:rsid w:val="00F07669"/>
    <w:rsid w:val="00F45481"/>
    <w:rsid w:val="00F82AA1"/>
    <w:rsid w:val="00F93534"/>
    <w:rsid w:val="00FA1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38329BA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E146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05AE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05AE4"/>
    <w:pPr>
      <w:spacing w:line="240" w:lineRule="auto"/>
    </w:pPr>
    <w:rPr>
      <w:sz w:val="24"/>
      <w:szCs w:val="24"/>
      <w:lang w:val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5AE4"/>
    <w:rPr>
      <w:sz w:val="24"/>
      <w:szCs w:val="24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5A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5AE4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D173D2"/>
    <w:pPr>
      <w:spacing w:line="240" w:lineRule="auto"/>
    </w:pPr>
    <w:rPr>
      <w:b/>
      <w:bCs/>
      <w:color w:val="4F81BD" w:themeColor="accent1"/>
      <w:sz w:val="18"/>
      <w:szCs w:val="18"/>
      <w:lang w:val="de-DE"/>
    </w:rPr>
  </w:style>
  <w:style w:type="table" w:styleId="TableGrid">
    <w:name w:val="Table Grid"/>
    <w:basedOn w:val="TableNormal"/>
    <w:uiPriority w:val="59"/>
    <w:rsid w:val="000B3E1D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Zchn"/>
    <w:rsid w:val="000B3E1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0B3E1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0B3E1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0B3E1D"/>
    <w:rPr>
      <w:rFonts w:ascii="Calibri" w:hAnsi="Calibri" w:cs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3E1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3E1D"/>
    <w:rPr>
      <w:b/>
      <w:bCs/>
      <w:sz w:val="20"/>
      <w:szCs w:val="20"/>
      <w:lang w:val="de-DE"/>
    </w:rPr>
  </w:style>
  <w:style w:type="paragraph" w:styleId="ListParagraph">
    <w:name w:val="List Paragraph"/>
    <w:basedOn w:val="Normal"/>
    <w:uiPriority w:val="34"/>
    <w:qFormat/>
    <w:rsid w:val="000B3E1D"/>
    <w:pPr>
      <w:ind w:left="720"/>
      <w:contextualSpacing/>
    </w:pPr>
    <w:rPr>
      <w:lang w:val="de-DE"/>
    </w:rPr>
  </w:style>
  <w:style w:type="paragraph" w:styleId="NormalWeb">
    <w:name w:val="Normal (Web)"/>
    <w:basedOn w:val="Normal"/>
    <w:uiPriority w:val="99"/>
    <w:unhideWhenUsed/>
    <w:rsid w:val="000B3E1D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  <w:lang w:val="de-DE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8E146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/>
    </w:rPr>
  </w:style>
  <w:style w:type="table" w:styleId="LightShading">
    <w:name w:val="Light Shading"/>
    <w:basedOn w:val="TableNormal"/>
    <w:uiPriority w:val="60"/>
    <w:rsid w:val="008E1462"/>
    <w:pPr>
      <w:spacing w:after="0" w:line="240" w:lineRule="auto"/>
    </w:pPr>
    <w:rPr>
      <w:color w:val="000000" w:themeColor="text1" w:themeShade="BF"/>
      <w:lang w:val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Grid">
    <w:name w:val="Light Grid"/>
    <w:basedOn w:val="TableNormal"/>
    <w:uiPriority w:val="62"/>
    <w:rsid w:val="008E1462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List2">
    <w:name w:val="Medium List 2"/>
    <w:basedOn w:val="TableNormal"/>
    <w:uiPriority w:val="66"/>
    <w:rsid w:val="008E146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2-Accent3">
    <w:name w:val="Medium Grid 2 Accent 3"/>
    <w:basedOn w:val="TableNormal"/>
    <w:uiPriority w:val="68"/>
    <w:rsid w:val="008E146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de-DE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paragraph" w:styleId="Header">
    <w:name w:val="header"/>
    <w:basedOn w:val="Normal"/>
    <w:link w:val="HeaderChar"/>
    <w:uiPriority w:val="99"/>
    <w:unhideWhenUsed/>
    <w:rsid w:val="008E1462"/>
    <w:pPr>
      <w:tabs>
        <w:tab w:val="center" w:pos="4536"/>
        <w:tab w:val="right" w:pos="9072"/>
      </w:tabs>
      <w:spacing w:after="0" w:line="240" w:lineRule="auto"/>
    </w:pPr>
    <w:rPr>
      <w:lang w:val="de-DE"/>
    </w:rPr>
  </w:style>
  <w:style w:type="character" w:customStyle="1" w:styleId="HeaderChar">
    <w:name w:val="Header Char"/>
    <w:basedOn w:val="DefaultParagraphFont"/>
    <w:link w:val="Header"/>
    <w:uiPriority w:val="99"/>
    <w:rsid w:val="008E1462"/>
    <w:rPr>
      <w:lang w:val="de-DE"/>
    </w:rPr>
  </w:style>
  <w:style w:type="paragraph" w:styleId="Footer">
    <w:name w:val="footer"/>
    <w:basedOn w:val="Normal"/>
    <w:link w:val="FooterChar"/>
    <w:uiPriority w:val="99"/>
    <w:unhideWhenUsed/>
    <w:rsid w:val="008E1462"/>
    <w:pPr>
      <w:tabs>
        <w:tab w:val="center" w:pos="4536"/>
        <w:tab w:val="right" w:pos="9072"/>
      </w:tabs>
      <w:spacing w:after="0" w:line="240" w:lineRule="auto"/>
    </w:pPr>
    <w:rPr>
      <w:lang w:val="de-DE"/>
    </w:rPr>
  </w:style>
  <w:style w:type="character" w:customStyle="1" w:styleId="FooterChar">
    <w:name w:val="Footer Char"/>
    <w:basedOn w:val="DefaultParagraphFont"/>
    <w:link w:val="Footer"/>
    <w:uiPriority w:val="99"/>
    <w:rsid w:val="008E1462"/>
    <w:rPr>
      <w:lang w:val="de-DE"/>
    </w:rPr>
  </w:style>
  <w:style w:type="table" w:styleId="MediumGrid1">
    <w:name w:val="Medium Grid 1"/>
    <w:basedOn w:val="TableNormal"/>
    <w:uiPriority w:val="67"/>
    <w:rsid w:val="008E1462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1">
    <w:name w:val="Medium List 1"/>
    <w:basedOn w:val="TableNormal"/>
    <w:uiPriority w:val="65"/>
    <w:rsid w:val="008E1462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8E1462"/>
    <w:pPr>
      <w:spacing w:after="0" w:line="240" w:lineRule="auto"/>
    </w:pPr>
    <w:rPr>
      <w:lang w:val="de-DE"/>
    </w:rPr>
  </w:style>
  <w:style w:type="paragraph" w:styleId="Revision">
    <w:name w:val="Revision"/>
    <w:hidden/>
    <w:uiPriority w:val="99"/>
    <w:semiHidden/>
    <w:rsid w:val="008E1462"/>
    <w:pPr>
      <w:spacing w:after="0" w:line="240" w:lineRule="auto"/>
    </w:pPr>
    <w:rPr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4438</Words>
  <Characters>310297</Characters>
  <Application>Microsoft Office Word</Application>
  <DocSecurity>0</DocSecurity>
  <Lines>2585</Lines>
  <Paragraphs>7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medizin Göttingen</Company>
  <LinksUpToDate>false</LinksUpToDate>
  <CharactersWithSpaces>364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sa Neubert</dc:creator>
  <cp:lastModifiedBy>Frontiers Media SA</cp:lastModifiedBy>
  <cp:revision>4</cp:revision>
  <dcterms:created xsi:type="dcterms:W3CDTF">2019-01-10T20:43:00Z</dcterms:created>
  <dcterms:modified xsi:type="dcterms:W3CDTF">2019-01-11T11:56:00Z</dcterms:modified>
</cp:coreProperties>
</file>